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87AB51" w14:textId="544AE821" w:rsidR="00362D3B" w:rsidRPr="00665188" w:rsidRDefault="00362D3B" w:rsidP="00362D3B">
      <w:pPr>
        <w:pStyle w:val="Body"/>
        <w:spacing w:line="480" w:lineRule="auto"/>
        <w:jc w:val="center"/>
        <w:rPr>
          <w:rFonts w:ascii="Times New Roman" w:eastAsia="Times New Roman" w:hAnsi="Times New Roman" w:cs="Times New Roman"/>
          <w:b/>
          <w:sz w:val="32"/>
          <w:szCs w:val="24"/>
          <w:lang w:val="de-DE"/>
        </w:rPr>
      </w:pPr>
      <w:r w:rsidRPr="00665188">
        <w:rPr>
          <w:rFonts w:ascii="Times New Roman" w:eastAsia="Times New Roman" w:hAnsi="Times New Roman" w:cs="Times New Roman"/>
          <w:b/>
          <w:sz w:val="32"/>
          <w:szCs w:val="24"/>
          <w:lang w:val="de-DE"/>
        </w:rPr>
        <w:t xml:space="preserve">Critical Role of </w:t>
      </w:r>
      <w:r w:rsidR="00C569A5" w:rsidRPr="00665188">
        <w:rPr>
          <w:rFonts w:ascii="Times New Roman" w:eastAsia="Times New Roman" w:hAnsi="Times New Roman" w:cs="Times New Roman"/>
          <w:b/>
          <w:sz w:val="32"/>
          <w:szCs w:val="24"/>
          <w:lang w:val="de-DE"/>
        </w:rPr>
        <w:t xml:space="preserve">La </w:t>
      </w:r>
      <w:r w:rsidR="0014365F" w:rsidRPr="00665188">
        <w:rPr>
          <w:rFonts w:ascii="Times New Roman" w:eastAsia="Times New Roman" w:hAnsi="Times New Roman" w:cs="Times New Roman"/>
          <w:b/>
          <w:sz w:val="32"/>
          <w:szCs w:val="24"/>
          <w:lang w:val="de-DE"/>
        </w:rPr>
        <w:t>d</w:t>
      </w:r>
      <w:r w:rsidRPr="00665188">
        <w:rPr>
          <w:rFonts w:ascii="Times New Roman" w:eastAsia="Times New Roman" w:hAnsi="Times New Roman" w:cs="Times New Roman"/>
          <w:b/>
          <w:sz w:val="32"/>
          <w:szCs w:val="24"/>
          <w:lang w:val="de-DE"/>
        </w:rPr>
        <w:t xml:space="preserve">oping for Topological Hall Effect </w:t>
      </w:r>
    </w:p>
    <w:p w14:paraId="6DC40E53" w14:textId="14D95002" w:rsidR="00362D3B" w:rsidRPr="00665188" w:rsidRDefault="00362D3B" w:rsidP="00362D3B">
      <w:pPr>
        <w:pStyle w:val="Body"/>
        <w:spacing w:line="480" w:lineRule="auto"/>
        <w:jc w:val="center"/>
        <w:rPr>
          <w:rFonts w:ascii="Times New Roman" w:eastAsia="Times New Roman" w:hAnsi="Times New Roman" w:cs="Times New Roman"/>
          <w:b/>
          <w:sz w:val="32"/>
          <w:szCs w:val="24"/>
          <w:lang w:val="de-DE"/>
        </w:rPr>
      </w:pPr>
      <w:r w:rsidRPr="00665188">
        <w:rPr>
          <w:rFonts w:ascii="Times New Roman" w:eastAsia="Times New Roman" w:hAnsi="Times New Roman" w:cs="Times New Roman"/>
          <w:b/>
          <w:sz w:val="32"/>
          <w:szCs w:val="24"/>
          <w:lang w:val="de-DE"/>
        </w:rPr>
        <w:t>in Epitaxial EuO Films</w:t>
      </w:r>
    </w:p>
    <w:p w14:paraId="2ED8474F" w14:textId="2E75D84E" w:rsidR="00FD4789" w:rsidRPr="00665188" w:rsidRDefault="00FD4789" w:rsidP="00FD4789">
      <w:pPr>
        <w:pStyle w:val="Body"/>
        <w:spacing w:before="240" w:line="480" w:lineRule="auto"/>
        <w:rPr>
          <w:rFonts w:ascii="Times New Roman" w:hAnsi="Times New Roman" w:cs="Times New Roman"/>
          <w:sz w:val="24"/>
          <w:szCs w:val="24"/>
          <w:lang w:val="de-DE"/>
        </w:rPr>
      </w:pPr>
      <w:r w:rsidRPr="00665188">
        <w:rPr>
          <w:rFonts w:ascii="Times New Roman" w:hAnsi="Times New Roman" w:cs="Times New Roman"/>
          <w:sz w:val="24"/>
          <w:szCs w:val="24"/>
          <w:lang w:val="de-DE"/>
        </w:rPr>
        <w:t>Yu Yun</w:t>
      </w:r>
      <w:r w:rsidR="00B80466"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</w:t>
      </w:r>
      <w:r w:rsidR="00974F0F" w:rsidRPr="00665188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665188"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Pr="00665188">
        <w:rPr>
          <w:rStyle w:val="fontstyle01"/>
          <w:rFonts w:ascii="Times New Roman" w:hAnsi="Times New Roman" w:cs="Times New Roman"/>
          <w:sz w:val="24"/>
          <w:szCs w:val="24"/>
        </w:rPr>
        <w:t>Yang Ma</w:t>
      </w:r>
      <w:r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</w:t>
      </w:r>
      <w:r w:rsidR="008D42D3" w:rsidRPr="00665188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665188">
        <w:rPr>
          <w:rStyle w:val="fontstyle01"/>
          <w:rFonts w:ascii="Times New Roman" w:hAnsi="Times New Roman" w:cs="Times New Roman"/>
          <w:sz w:val="24"/>
          <w:szCs w:val="24"/>
        </w:rPr>
        <w:t xml:space="preserve">, </w:t>
      </w:r>
      <w:r w:rsidR="00BD6503" w:rsidRPr="00665188">
        <w:rPr>
          <w:rStyle w:val="fontstyle01"/>
          <w:rFonts w:ascii="Times New Roman" w:hAnsi="Times New Roman" w:cs="Times New Roman"/>
          <w:sz w:val="24"/>
          <w:szCs w:val="24"/>
        </w:rPr>
        <w:t>Tang Su</w:t>
      </w:r>
      <w:r w:rsidR="00BD6503" w:rsidRPr="00665188">
        <w:rPr>
          <w:rStyle w:val="fontstyle01"/>
          <w:rFonts w:ascii="Times New Roman" w:hAnsi="Times New Roman" w:cs="Times New Roman"/>
          <w:sz w:val="24"/>
          <w:szCs w:val="24"/>
          <w:vertAlign w:val="superscript"/>
        </w:rPr>
        <w:t>1,2</w:t>
      </w:r>
      <w:r w:rsidR="00BD6503" w:rsidRPr="00665188">
        <w:rPr>
          <w:rStyle w:val="fontstyle01"/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53588" w:rsidRPr="00665188">
        <w:rPr>
          <w:rStyle w:val="fontstyle01"/>
          <w:rFonts w:ascii="Times New Roman" w:hAnsi="Times New Roman" w:cs="Times New Roman"/>
          <w:sz w:val="24"/>
          <w:szCs w:val="24"/>
        </w:rPr>
        <w:t>Wenyu</w:t>
      </w:r>
      <w:proofErr w:type="spellEnd"/>
      <w:r w:rsidR="00253588" w:rsidRPr="00665188">
        <w:rPr>
          <w:rStyle w:val="fontstyle01"/>
          <w:rFonts w:ascii="Times New Roman" w:hAnsi="Times New Roman" w:cs="Times New Roman"/>
          <w:sz w:val="24"/>
          <w:szCs w:val="24"/>
        </w:rPr>
        <w:t xml:space="preserve"> Xing</w:t>
      </w:r>
      <w:r w:rsidR="00253588" w:rsidRPr="00665188">
        <w:rPr>
          <w:rStyle w:val="fontstyle01"/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665188">
        <w:rPr>
          <w:rFonts w:ascii="Times New Roman" w:hAnsi="Times New Roman" w:cs="Times New Roman"/>
          <w:sz w:val="24"/>
          <w:szCs w:val="24"/>
          <w:lang w:val="de-DE"/>
        </w:rPr>
        <w:t>,</w:t>
      </w:r>
      <w:r w:rsidR="00253588" w:rsidRPr="00665188">
        <w:rPr>
          <w:rFonts w:ascii="Times New Roman" w:hAnsi="Times New Roman" w:cs="Times New Roman"/>
          <w:sz w:val="24"/>
          <w:szCs w:val="24"/>
          <w:lang w:val="de-DE"/>
        </w:rPr>
        <w:t xml:space="preserve"> Yangyang Chen</w:t>
      </w:r>
      <w:r w:rsidR="00253588"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</w:t>
      </w:r>
      <w:r w:rsidR="00253588" w:rsidRPr="00665188">
        <w:rPr>
          <w:rFonts w:ascii="Times New Roman" w:hAnsi="Times New Roman" w:cs="Times New Roman"/>
          <w:sz w:val="24"/>
          <w:szCs w:val="24"/>
          <w:lang w:val="de-DE"/>
        </w:rPr>
        <w:t>, Yunyan Yao</w:t>
      </w:r>
      <w:r w:rsidR="00253588"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</w:t>
      </w:r>
      <w:r w:rsidR="00253588" w:rsidRPr="00665188"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="00AE44BA" w:rsidRPr="00665188">
        <w:rPr>
          <w:rFonts w:ascii="Times New Roman" w:hAnsi="Times New Roman" w:cs="Times New Roman"/>
          <w:sz w:val="24"/>
          <w:szCs w:val="24"/>
          <w:lang w:val="de-DE"/>
        </w:rPr>
        <w:t>Ranran Cai</w:t>
      </w:r>
      <w:r w:rsidR="00AE44BA"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</w:t>
      </w:r>
      <w:r w:rsidR="00AE44BA" w:rsidRPr="00665188">
        <w:rPr>
          <w:rFonts w:ascii="Times New Roman" w:hAnsi="Times New Roman" w:cs="Times New Roman"/>
          <w:sz w:val="24"/>
          <w:szCs w:val="24"/>
          <w:lang w:val="de-DE"/>
        </w:rPr>
        <w:t>, Wei Yuan</w:t>
      </w:r>
      <w:r w:rsidR="00AE44BA"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</w:t>
      </w:r>
      <w:r w:rsidR="00AE44BA" w:rsidRPr="00665188"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Pr="00665188">
        <w:rPr>
          <w:rFonts w:ascii="Times New Roman" w:hAnsi="Times New Roman" w:cs="Times New Roman"/>
          <w:sz w:val="24"/>
          <w:szCs w:val="24"/>
          <w:lang w:val="de-DE"/>
        </w:rPr>
        <w:t>and Wei Han</w:t>
      </w:r>
      <w:r w:rsidRPr="00665188">
        <w:rPr>
          <w:rFonts w:ascii="Times New Roman" w:hAnsi="Times New Roman" w:cs="Times New Roman"/>
          <w:sz w:val="24"/>
          <w:szCs w:val="24"/>
          <w:vertAlign w:val="superscript"/>
          <w:lang w:val="de-DE"/>
        </w:rPr>
        <w:t>1,2*</w:t>
      </w:r>
    </w:p>
    <w:p w14:paraId="3A346B21" w14:textId="0F6DCB24" w:rsidR="00FD4789" w:rsidRPr="00665188" w:rsidRDefault="00FD4789" w:rsidP="00FD4789">
      <w:pPr>
        <w:pStyle w:val="Bod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65188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665188">
        <w:rPr>
          <w:rFonts w:ascii="Times New Roman" w:hAnsi="Times New Roman" w:cs="Times New Roman"/>
          <w:sz w:val="24"/>
          <w:szCs w:val="24"/>
        </w:rPr>
        <w:t xml:space="preserve">International Center for Quantum Materials, School of Physics, Peking </w:t>
      </w:r>
      <w:bookmarkStart w:id="0" w:name="_GoBack"/>
      <w:bookmarkEnd w:id="0"/>
      <w:r w:rsidRPr="00665188">
        <w:rPr>
          <w:rFonts w:ascii="Times New Roman" w:hAnsi="Times New Roman" w:cs="Times New Roman"/>
          <w:sz w:val="24"/>
          <w:szCs w:val="24"/>
        </w:rPr>
        <w:t xml:space="preserve">University, Beijing 100871, </w:t>
      </w:r>
      <w:r w:rsidR="006E6F2E" w:rsidRPr="00665188">
        <w:rPr>
          <w:rFonts w:ascii="Times New Roman" w:hAnsi="Times New Roman" w:cs="Times New Roman"/>
          <w:sz w:val="24"/>
          <w:szCs w:val="24"/>
        </w:rPr>
        <w:t xml:space="preserve">P. R. </w:t>
      </w:r>
      <w:r w:rsidRPr="00665188">
        <w:rPr>
          <w:rFonts w:ascii="Times New Roman" w:hAnsi="Times New Roman" w:cs="Times New Roman"/>
          <w:sz w:val="24"/>
          <w:szCs w:val="24"/>
        </w:rPr>
        <w:t>China</w:t>
      </w:r>
    </w:p>
    <w:p w14:paraId="07FEAB21" w14:textId="7A175481" w:rsidR="00FD4789" w:rsidRPr="00665188" w:rsidRDefault="00FD4789" w:rsidP="00FD4789">
      <w:pPr>
        <w:pStyle w:val="Bod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65188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665188">
        <w:rPr>
          <w:rFonts w:ascii="Times New Roman" w:hAnsi="Times New Roman" w:cs="Times New Roman"/>
          <w:sz w:val="24"/>
          <w:szCs w:val="24"/>
        </w:rPr>
        <w:t xml:space="preserve">Collaborative Innovation Center of Quantum Matter, Beijing 100871, </w:t>
      </w:r>
      <w:r w:rsidR="00B8704A" w:rsidRPr="00665188">
        <w:rPr>
          <w:rFonts w:ascii="Times New Roman" w:hAnsi="Times New Roman" w:cs="Times New Roman"/>
          <w:sz w:val="24"/>
          <w:szCs w:val="24"/>
        </w:rPr>
        <w:t xml:space="preserve">P. R. </w:t>
      </w:r>
      <w:r w:rsidRPr="00665188">
        <w:rPr>
          <w:rFonts w:ascii="Times New Roman" w:hAnsi="Times New Roman" w:cs="Times New Roman"/>
          <w:sz w:val="24"/>
          <w:szCs w:val="24"/>
        </w:rPr>
        <w:t>China</w:t>
      </w:r>
    </w:p>
    <w:p w14:paraId="25E77D67" w14:textId="5A8E1CE9" w:rsidR="00F81813" w:rsidRPr="00665188" w:rsidRDefault="00B80466" w:rsidP="00FD4789">
      <w:pPr>
        <w:pStyle w:val="Body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665188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="00F81813" w:rsidRPr="00665188">
        <w:rPr>
          <w:rFonts w:ascii="Times New Roman" w:hAnsi="Times New Roman" w:cs="Times New Roman" w:hint="eastAsia"/>
          <w:sz w:val="24"/>
          <w:szCs w:val="24"/>
          <w:vertAlign w:val="superscript"/>
          <w:lang w:val="de-DE"/>
        </w:rPr>
        <w:t xml:space="preserve"> </w:t>
      </w:r>
      <w:r w:rsidR="00F81813" w:rsidRPr="00665188">
        <w:rPr>
          <w:rFonts w:ascii="Times New Roman" w:hAnsi="Times New Roman" w:cs="Times New Roman"/>
          <w:sz w:val="24"/>
          <w:szCs w:val="24"/>
        </w:rPr>
        <w:t>These authors contributed equally to the work</w:t>
      </w:r>
    </w:p>
    <w:p w14:paraId="722CD8E3" w14:textId="79F80206" w:rsidR="00FD4789" w:rsidRPr="00665188" w:rsidRDefault="00FD4789" w:rsidP="00FD4789">
      <w:pPr>
        <w:pStyle w:val="Body"/>
        <w:spacing w:after="0" w:line="480" w:lineRule="auto"/>
        <w:rPr>
          <w:rFonts w:ascii="Times New Roman" w:eastAsia="Times New Roman" w:hAnsi="Times New Roman" w:cs="Times New Roman"/>
          <w:sz w:val="24"/>
          <w:szCs w:val="24"/>
          <w:lang w:eastAsia="zh-CN"/>
        </w:rPr>
      </w:pPr>
      <w:r w:rsidRPr="00665188">
        <w:rPr>
          <w:rFonts w:ascii="Times New Roman" w:hAnsi="Times New Roman" w:cs="Times New Roman"/>
          <w:sz w:val="24"/>
          <w:szCs w:val="24"/>
        </w:rPr>
        <w:t>* Correspondence to: weihan@pku.edu.cn</w:t>
      </w:r>
    </w:p>
    <w:p w14:paraId="7C9D7E87" w14:textId="5702CF93" w:rsidR="00C05DDE" w:rsidRPr="00665188" w:rsidRDefault="00C05DDE" w:rsidP="00B94E40">
      <w:pPr>
        <w:spacing w:line="480" w:lineRule="auto"/>
        <w:jc w:val="both"/>
        <w:rPr>
          <w:b/>
        </w:rPr>
      </w:pPr>
    </w:p>
    <w:p w14:paraId="64D9B909" w14:textId="21AF3716" w:rsidR="00F33A52" w:rsidRPr="00665188" w:rsidRDefault="00185130" w:rsidP="00AF29AC">
      <w:pPr>
        <w:pStyle w:val="Body"/>
        <w:spacing w:before="240" w:afterLines="200" w:after="48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65188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064D8DDF" w14:textId="526D0B2D" w:rsidR="00DC4744" w:rsidRPr="00665188" w:rsidRDefault="008D6657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eastAsia="zh-CN"/>
        </w:rPr>
      </w:pPr>
      <w:r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We report </w:t>
      </w:r>
      <w:r w:rsidR="00A620C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33214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ritical role of La doping in the </w:t>
      </w:r>
      <w:r w:rsidR="00FF3B1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opological Hall effect observed in </w:t>
      </w:r>
      <w:r w:rsidR="00C93501" w:rsidRPr="00665188">
        <w:rPr>
          <w:rFonts w:ascii="Times New Roman" w:hAnsi="Times New Roman" w:cs="Times New Roman"/>
          <w:sz w:val="24"/>
          <w:szCs w:val="24"/>
          <w:lang w:eastAsia="zh-CN"/>
        </w:rPr>
        <w:t>La</w:t>
      </w:r>
      <w:r w:rsidR="00C93501" w:rsidRPr="00665188">
        <w:rPr>
          <w:rFonts w:ascii="Times New Roman" w:hAnsi="Times New Roman" w:cs="Times New Roman"/>
          <w:i/>
          <w:sz w:val="24"/>
          <w:szCs w:val="24"/>
          <w:vertAlign w:val="subscript"/>
          <w:lang w:eastAsia="zh-CN"/>
        </w:rPr>
        <w:t>x</w:t>
      </w:r>
      <w:r w:rsidR="00C93501" w:rsidRPr="00665188">
        <w:rPr>
          <w:rFonts w:ascii="Times New Roman" w:hAnsi="Times New Roman" w:cs="Times New Roman"/>
          <w:sz w:val="24"/>
          <w:szCs w:val="24"/>
          <w:lang w:eastAsia="zh-CN"/>
        </w:rPr>
        <w:t>Eu</w:t>
      </w:r>
      <w:r w:rsidR="00C93501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1-</w:t>
      </w:r>
      <w:r w:rsidR="00C93501" w:rsidRPr="00665188">
        <w:rPr>
          <w:rFonts w:ascii="Times New Roman" w:hAnsi="Times New Roman" w:cs="Times New Roman"/>
          <w:i/>
          <w:sz w:val="24"/>
          <w:szCs w:val="24"/>
          <w:vertAlign w:val="subscript"/>
          <w:lang w:eastAsia="zh-CN"/>
        </w:rPr>
        <w:t>x</w:t>
      </w:r>
      <w:r w:rsidR="00C9350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 </w:t>
      </w:r>
      <w:r w:rsidR="0050602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in </w:t>
      </w:r>
      <w:r w:rsidR="00C93501" w:rsidRPr="00665188">
        <w:rPr>
          <w:rFonts w:ascii="Times New Roman" w:hAnsi="Times New Roman" w:cs="Times New Roman"/>
          <w:sz w:val="24"/>
          <w:szCs w:val="24"/>
          <w:lang w:eastAsia="zh-CN"/>
        </w:rPr>
        <w:t>films</w:t>
      </w:r>
      <w:r w:rsidR="00015EB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6C5EE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(~ 50 nm) </w:t>
      </w:r>
      <w:r w:rsidR="00015EB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grown by molecular beam epitaxy. </w:t>
      </w:r>
      <w:r w:rsidR="0007279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When the La doping </w:t>
      </w:r>
      <w:r w:rsidR="004E7E68" w:rsidRPr="00665188">
        <w:rPr>
          <w:rFonts w:ascii="Times New Roman" w:hAnsi="Times New Roman" w:cs="Times New Roman"/>
          <w:sz w:val="24"/>
          <w:szCs w:val="24"/>
          <w:lang w:eastAsia="zh-CN"/>
        </w:rPr>
        <w:t>exceeds</w:t>
      </w:r>
      <w:r w:rsidR="0007279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44AF8" w:rsidRPr="00665188">
        <w:rPr>
          <w:rFonts w:ascii="Times New Roman" w:hAnsi="Times New Roman" w:cs="Times New Roman"/>
          <w:sz w:val="24"/>
          <w:szCs w:val="24"/>
          <w:lang w:eastAsia="zh-CN"/>
        </w:rPr>
        <w:t>0.036</w:t>
      </w:r>
      <w:r w:rsidR="00232CA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B6481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 </w:t>
      </w:r>
      <w:r w:rsidR="007A0452" w:rsidRPr="00665188">
        <w:rPr>
          <w:rFonts w:ascii="Times New Roman" w:hAnsi="Times New Roman" w:cs="Times New Roman"/>
          <w:sz w:val="24"/>
          <w:szCs w:val="24"/>
          <w:lang w:eastAsia="zh-CN"/>
        </w:rPr>
        <w:t>topological Hall effect</w:t>
      </w:r>
      <w:r w:rsidR="004911F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s observed</w:t>
      </w:r>
      <w:r w:rsidR="008F1D3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close to the Curie temperature</w:t>
      </w:r>
      <w:r w:rsidR="00AB251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15419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which we attribute to the formation of magnetic </w:t>
      </w:r>
      <w:proofErr w:type="spellStart"/>
      <w:r w:rsidR="00154193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15419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E256D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esides, </w:t>
      </w:r>
      <w:r w:rsidR="001D627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La doping </w:t>
      </w:r>
      <w:r w:rsidR="00C965E2" w:rsidRPr="00665188">
        <w:rPr>
          <w:rFonts w:ascii="Times New Roman" w:hAnsi="Times New Roman" w:cs="Times New Roman"/>
          <w:sz w:val="24"/>
          <w:szCs w:val="24"/>
          <w:lang w:eastAsia="zh-CN"/>
        </w:rPr>
        <w:t>is found to determine</w:t>
      </w:r>
      <w:r w:rsidR="00D2348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C76D3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D06CE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phases, </w:t>
      </w:r>
      <w:r w:rsidR="00C76D34" w:rsidRPr="00665188">
        <w:rPr>
          <w:rFonts w:ascii="Times New Roman" w:hAnsi="Times New Roman" w:cs="Times New Roman"/>
          <w:sz w:val="24"/>
          <w:szCs w:val="24"/>
          <w:lang w:eastAsia="zh-CN"/>
        </w:rPr>
        <w:t>densit</w:t>
      </w:r>
      <w:r w:rsidR="00D06CEC" w:rsidRPr="00665188">
        <w:rPr>
          <w:rFonts w:ascii="Times New Roman" w:hAnsi="Times New Roman" w:cs="Times New Roman"/>
          <w:sz w:val="24"/>
          <w:szCs w:val="24"/>
          <w:lang w:eastAsia="zh-CN"/>
        </w:rPr>
        <w:t>ies</w:t>
      </w:r>
      <w:r w:rsidR="00C9075A" w:rsidRPr="00665188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C76D3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nd size</w:t>
      </w:r>
      <w:r w:rsidR="00D06CEC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C76D3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of the </w:t>
      </w:r>
      <w:proofErr w:type="spellStart"/>
      <w:r w:rsidR="00297EC0" w:rsidRPr="00665188">
        <w:rPr>
          <w:rFonts w:ascii="Times New Roman" w:hAnsi="Times New Roman" w:cs="Times New Roman"/>
          <w:sz w:val="24"/>
          <w:szCs w:val="24"/>
          <w:lang w:eastAsia="zh-CN"/>
        </w:rPr>
        <w:t>skyrm</w:t>
      </w:r>
      <w:r w:rsidR="0067662A" w:rsidRPr="00665188">
        <w:rPr>
          <w:rFonts w:ascii="Times New Roman" w:hAnsi="Times New Roman" w:cs="Times New Roman"/>
          <w:sz w:val="24"/>
          <w:szCs w:val="24"/>
          <w:lang w:eastAsia="zh-CN"/>
        </w:rPr>
        <w:t>ions</w:t>
      </w:r>
      <w:proofErr w:type="spellEnd"/>
      <w:r w:rsidR="00087EC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the </w:t>
      </w:r>
      <w:r w:rsidR="00870B05" w:rsidRPr="00665188">
        <w:rPr>
          <w:rFonts w:ascii="Times New Roman" w:hAnsi="Times New Roman" w:cs="Times New Roman"/>
          <w:sz w:val="24"/>
          <w:szCs w:val="24"/>
          <w:lang w:eastAsia="zh-CN"/>
        </w:rPr>
        <w:t>La</w:t>
      </w:r>
      <w:r w:rsidR="00870B05" w:rsidRPr="00665188">
        <w:rPr>
          <w:rFonts w:ascii="Times New Roman" w:hAnsi="Times New Roman" w:cs="Times New Roman"/>
          <w:i/>
          <w:sz w:val="24"/>
          <w:szCs w:val="24"/>
          <w:vertAlign w:val="subscript"/>
          <w:lang w:eastAsia="zh-CN"/>
        </w:rPr>
        <w:t>x</w:t>
      </w:r>
      <w:r w:rsidR="00870B05" w:rsidRPr="00665188">
        <w:rPr>
          <w:rFonts w:ascii="Times New Roman" w:hAnsi="Times New Roman" w:cs="Times New Roman"/>
          <w:sz w:val="24"/>
          <w:szCs w:val="24"/>
          <w:lang w:eastAsia="zh-CN"/>
        </w:rPr>
        <w:t>Eu</w:t>
      </w:r>
      <w:r w:rsidR="00870B05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1-</w:t>
      </w:r>
      <w:r w:rsidR="00870B05" w:rsidRPr="00665188">
        <w:rPr>
          <w:rFonts w:ascii="Times New Roman" w:hAnsi="Times New Roman" w:cs="Times New Roman"/>
          <w:i/>
          <w:sz w:val="24"/>
          <w:szCs w:val="24"/>
          <w:vertAlign w:val="subscript"/>
          <w:lang w:eastAsia="zh-CN"/>
        </w:rPr>
        <w:t>x</w:t>
      </w:r>
      <w:r w:rsidR="00870B05" w:rsidRPr="00665188">
        <w:rPr>
          <w:rFonts w:ascii="Times New Roman" w:hAnsi="Times New Roman" w:cs="Times New Roman"/>
          <w:sz w:val="24"/>
          <w:szCs w:val="24"/>
          <w:lang w:eastAsia="zh-CN"/>
        </w:rPr>
        <w:t>O thin films</w:t>
      </w:r>
      <w:r w:rsidR="00CF681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F2391A" w:rsidRPr="00665188">
        <w:rPr>
          <w:rFonts w:ascii="Times New Roman" w:hAnsi="Times New Roman" w:cs="Times New Roman"/>
          <w:sz w:val="24"/>
          <w:szCs w:val="24"/>
          <w:lang w:eastAsia="zh-CN"/>
        </w:rPr>
        <w:t>The max</w:t>
      </w:r>
      <w:r w:rsidR="00CC2232" w:rsidRPr="00665188">
        <w:rPr>
          <w:rFonts w:ascii="Times New Roman" w:hAnsi="Times New Roman" w:cs="Times New Roman"/>
          <w:sz w:val="24"/>
          <w:szCs w:val="24"/>
          <w:lang w:eastAsia="zh-CN"/>
        </w:rPr>
        <w:t>imum</w:t>
      </w:r>
      <w:r w:rsidR="00F2391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F707B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region of the </w:t>
      </w:r>
      <w:proofErr w:type="spellStart"/>
      <w:r w:rsidR="00712F35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712F3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phase </w:t>
      </w:r>
      <w:r w:rsidR="00B2640F" w:rsidRPr="00665188">
        <w:rPr>
          <w:rFonts w:ascii="Times New Roman" w:hAnsi="Times New Roman" w:cs="Times New Roman"/>
          <w:sz w:val="24"/>
          <w:szCs w:val="24"/>
          <w:lang w:eastAsia="zh-CN"/>
        </w:rPr>
        <w:t>diagram</w:t>
      </w:r>
      <w:r w:rsidR="00F2391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s observed on the </w:t>
      </w:r>
      <w:r w:rsidR="00044A33" w:rsidRPr="00665188">
        <w:rPr>
          <w:rFonts w:ascii="Times New Roman" w:hAnsi="Times New Roman" w:cs="Times New Roman"/>
          <w:sz w:val="24"/>
          <w:szCs w:val="24"/>
          <w:lang w:eastAsia="zh-CN"/>
        </w:rPr>
        <w:t>La</w:t>
      </w:r>
      <w:r w:rsidR="00044A33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0.1</w:t>
      </w:r>
      <w:r w:rsidR="00044A33" w:rsidRPr="00665188">
        <w:rPr>
          <w:rFonts w:ascii="Times New Roman" w:hAnsi="Times New Roman" w:cs="Times New Roman"/>
          <w:sz w:val="24"/>
          <w:szCs w:val="24"/>
          <w:lang w:eastAsia="zh-CN"/>
        </w:rPr>
        <w:t>Eu</w:t>
      </w:r>
      <w:r w:rsidR="00044A33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0.9</w:t>
      </w:r>
      <w:r w:rsidR="00044A33" w:rsidRPr="00665188">
        <w:rPr>
          <w:rFonts w:ascii="Times New Roman" w:hAnsi="Times New Roman" w:cs="Times New Roman"/>
          <w:sz w:val="24"/>
          <w:szCs w:val="24"/>
          <w:lang w:eastAsia="zh-CN"/>
        </w:rPr>
        <w:t>O thin film</w:t>
      </w:r>
      <w:r w:rsidR="00F2391A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6314E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s the La doping increases, </w:t>
      </w:r>
      <w:r w:rsidR="00D5475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proofErr w:type="spellStart"/>
      <w:r w:rsidR="00F04789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D5475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density increases</w:t>
      </w:r>
      <w:r w:rsidR="00C8242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while the </w:t>
      </w:r>
      <w:proofErr w:type="spellStart"/>
      <w:r w:rsidR="00C8242B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C8242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size decreases. </w:t>
      </w:r>
      <w:r w:rsidR="00DC474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ur findings </w:t>
      </w:r>
      <w:r w:rsidR="001C1F6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demonstrate the important role </w:t>
      </w:r>
      <w:r w:rsidR="00350E97" w:rsidRPr="00665188">
        <w:rPr>
          <w:rFonts w:ascii="Times New Roman" w:hAnsi="Times New Roman" w:cs="Times New Roman"/>
          <w:sz w:val="24"/>
          <w:szCs w:val="24"/>
          <w:lang w:eastAsia="zh-CN"/>
        </w:rPr>
        <w:t>of La doping for the</w:t>
      </w:r>
      <w:r w:rsidR="00DC474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8876CB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DC4744" w:rsidRPr="00665188">
        <w:rPr>
          <w:rFonts w:ascii="Times New Roman" w:hAnsi="Times New Roman" w:cs="Times New Roman"/>
          <w:sz w:val="24"/>
          <w:szCs w:val="24"/>
          <w:lang w:eastAsia="zh-CN"/>
        </w:rPr>
        <w:t>kyrmion</w:t>
      </w:r>
      <w:r w:rsidR="00D26B28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proofErr w:type="spellEnd"/>
      <w:r w:rsidR="00D26B2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0F5B86" w:rsidRPr="00665188">
        <w:rPr>
          <w:rFonts w:ascii="Times New Roman" w:hAnsi="Times New Roman" w:cs="Times New Roman"/>
          <w:sz w:val="24"/>
          <w:szCs w:val="24"/>
          <w:lang w:eastAsia="zh-CN"/>
        </w:rPr>
        <w:t>in</w:t>
      </w:r>
      <w:r w:rsidR="00DC474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DC4744" w:rsidRPr="00665188">
        <w:rPr>
          <w:rFonts w:ascii="Times New Roman" w:hAnsi="Times New Roman" w:cs="Times New Roman"/>
          <w:sz w:val="24"/>
          <w:szCs w:val="24"/>
          <w:lang w:eastAsia="zh-CN"/>
        </w:rPr>
        <w:t>EuO</w:t>
      </w:r>
      <w:proofErr w:type="spellEnd"/>
      <w:r w:rsidR="000F5B8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films</w:t>
      </w:r>
      <w:r w:rsidR="00DB5F5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D732C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which </w:t>
      </w:r>
      <w:r w:rsidR="0069762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ould be important </w:t>
      </w:r>
      <w:r w:rsidR="007D232F" w:rsidRPr="00665188">
        <w:rPr>
          <w:rFonts w:ascii="Times New Roman" w:hAnsi="Times New Roman" w:cs="Times New Roman"/>
          <w:sz w:val="24"/>
          <w:szCs w:val="24"/>
          <w:lang w:eastAsia="zh-CN"/>
        </w:rPr>
        <w:t>f</w:t>
      </w:r>
      <w:r w:rsidR="00697626" w:rsidRPr="00665188">
        <w:rPr>
          <w:rFonts w:ascii="Times New Roman" w:hAnsi="Times New Roman" w:cs="Times New Roman"/>
          <w:sz w:val="24"/>
          <w:szCs w:val="24"/>
          <w:lang w:eastAsia="zh-CN"/>
        </w:rPr>
        <w:t>o</w:t>
      </w:r>
      <w:r w:rsidR="007D232F" w:rsidRPr="00665188">
        <w:rPr>
          <w:rFonts w:ascii="Times New Roman" w:hAnsi="Times New Roman" w:cs="Times New Roman"/>
          <w:sz w:val="24"/>
          <w:szCs w:val="24"/>
          <w:lang w:eastAsia="zh-CN"/>
        </w:rPr>
        <w:t>r</w:t>
      </w:r>
      <w:r w:rsidR="0069762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7D232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oretical understandings </w:t>
      </w:r>
      <w:r w:rsidR="00B713F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f magnetic </w:t>
      </w:r>
      <w:proofErr w:type="spellStart"/>
      <w:r w:rsidR="00B713FA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B713F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</w:t>
      </w:r>
      <w:r w:rsidR="00093CD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2D </w:t>
      </w:r>
      <w:r w:rsidR="00F116B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Heisenberg </w:t>
      </w:r>
      <w:proofErr w:type="spellStart"/>
      <w:r w:rsidR="00F116B1" w:rsidRPr="00665188">
        <w:rPr>
          <w:rFonts w:ascii="Times New Roman" w:hAnsi="Times New Roman" w:cs="Times New Roman"/>
          <w:sz w:val="24"/>
          <w:szCs w:val="24"/>
          <w:lang w:eastAsia="zh-CN"/>
        </w:rPr>
        <w:t>ferromagnets</w:t>
      </w:r>
      <w:proofErr w:type="spellEnd"/>
      <w:r w:rsidR="00DC4744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</w:p>
    <w:p w14:paraId="6C777A5B" w14:textId="2E92B71B" w:rsidR="000C6688" w:rsidRPr="00665188" w:rsidRDefault="002B36BE" w:rsidP="00CD761B">
      <w:pPr>
        <w:pStyle w:val="Body"/>
        <w:spacing w:before="240" w:afterLines="200" w:after="48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65188">
        <w:rPr>
          <w:rFonts w:ascii="Times New Roman" w:hAnsi="Times New Roman" w:cs="Times New Roman"/>
          <w:b/>
          <w:sz w:val="24"/>
          <w:szCs w:val="24"/>
        </w:rPr>
        <w:lastRenderedPageBreak/>
        <w:t xml:space="preserve">I. </w:t>
      </w:r>
      <w:r w:rsidR="00C531D6" w:rsidRPr="00665188">
        <w:rPr>
          <w:rFonts w:ascii="Times New Roman" w:hAnsi="Times New Roman" w:cs="Times New Roman"/>
          <w:b/>
          <w:color w:val="auto"/>
          <w:sz w:val="24"/>
          <w:szCs w:val="24"/>
        </w:rPr>
        <w:t>INTRODUCTION</w:t>
      </w:r>
    </w:p>
    <w:p w14:paraId="51F1FE15" w14:textId="205AD17B" w:rsidR="008B644E" w:rsidRPr="00665188" w:rsidRDefault="00516C34" w:rsidP="000C67DB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Magnetic </w:t>
      </w:r>
      <w:proofErr w:type="spellStart"/>
      <w:r w:rsidR="00AA2C2D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>kyrmion</w:t>
      </w:r>
      <w:proofErr w:type="spellEnd"/>
      <w:r w:rsidR="00DC6D0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AE5B1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 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>topological stable</w:t>
      </w:r>
      <w:r w:rsidR="00C93BC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nd</w:t>
      </w:r>
      <w:r w:rsidR="002B335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particle-like spin texture</w:t>
      </w:r>
      <w:r w:rsidR="004D722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DC6D0C" w:rsidRPr="00665188">
        <w:rPr>
          <w:rFonts w:ascii="Times New Roman" w:hAnsi="Times New Roman" w:cs="Times New Roman"/>
          <w:sz w:val="24"/>
          <w:szCs w:val="24"/>
          <w:lang w:eastAsia="zh-CN"/>
        </w:rPr>
        <w:t>ha</w:t>
      </w:r>
      <w:r w:rsidR="00AE5B11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DC6D0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ttracted </w:t>
      </w:r>
      <w:r w:rsidR="004A024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 great deal of </w:t>
      </w:r>
      <w:r w:rsidR="00C04D18" w:rsidRPr="00665188">
        <w:rPr>
          <w:rFonts w:ascii="Times New Roman" w:hAnsi="Times New Roman" w:cs="Times New Roman"/>
          <w:sz w:val="24"/>
          <w:szCs w:val="24"/>
          <w:lang w:eastAsia="zh-CN"/>
        </w:rPr>
        <w:t>attention ar</w:t>
      </w:r>
      <w:r w:rsidR="00994639" w:rsidRPr="00665188">
        <w:rPr>
          <w:rFonts w:ascii="Times New Roman" w:hAnsi="Times New Roman" w:cs="Times New Roman"/>
          <w:sz w:val="24"/>
          <w:szCs w:val="24"/>
          <w:lang w:eastAsia="zh-CN"/>
        </w:rPr>
        <w:t>i</w:t>
      </w:r>
      <w:r w:rsidR="00C04D1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sing from </w:t>
      </w:r>
      <w:r w:rsidR="00E9487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ts </w:t>
      </w:r>
      <w:r w:rsidR="00C93BCD" w:rsidRPr="00665188">
        <w:rPr>
          <w:rFonts w:ascii="Times New Roman" w:hAnsi="Times New Roman" w:cs="Times New Roman"/>
          <w:sz w:val="24"/>
          <w:szCs w:val="24"/>
          <w:lang w:eastAsia="zh-CN"/>
        </w:rPr>
        <w:t>exotic</w:t>
      </w:r>
      <w:r w:rsidR="00E9487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physical properties and </w:t>
      </w:r>
      <w:r w:rsidR="00DE6CA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potential application </w:t>
      </w:r>
      <w:r w:rsidR="00687B55" w:rsidRPr="00665188">
        <w:rPr>
          <w:rFonts w:ascii="Times New Roman" w:hAnsi="Times New Roman" w:cs="Times New Roman"/>
          <w:sz w:val="24"/>
          <w:szCs w:val="24"/>
          <w:lang w:eastAsia="zh-CN"/>
        </w:rPr>
        <w:t>for</w:t>
      </w:r>
      <w:r w:rsidR="00DF283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90180" w:rsidRPr="00665188">
        <w:rPr>
          <w:rFonts w:ascii="Times New Roman" w:hAnsi="Times New Roman" w:cs="Times New Roman"/>
          <w:sz w:val="24"/>
          <w:szCs w:val="24"/>
          <w:lang w:eastAsia="zh-CN"/>
        </w:rPr>
        <w:t>high density memory devices</w:t>
      </w:r>
      <w:r w:rsidR="00FC5EA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OYWdhb3NhPC9BdXRob3I+PFllYXI+MjAxMzwvWWVhcj48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</w:fldData>
        </w:fldCha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OYWdhb3NhPC9BdXRob3I+PFllYXI+MjAxMzwvWWVhcj48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</w:fldData>
        </w:fldCha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2B763E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1-3]</w:t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760C9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proofErr w:type="spellStart"/>
      <w:r w:rsidR="009933A3" w:rsidRPr="00665188">
        <w:rPr>
          <w:rFonts w:ascii="Times New Roman" w:hAnsi="Times New Roman" w:cs="Times New Roman"/>
          <w:sz w:val="24"/>
          <w:szCs w:val="24"/>
          <w:lang w:eastAsia="zh-CN"/>
        </w:rPr>
        <w:t>Dzyaloshinskii</w:t>
      </w:r>
      <w:proofErr w:type="spellEnd"/>
      <w:r w:rsidR="009933A3" w:rsidRPr="00665188">
        <w:rPr>
          <w:rFonts w:ascii="Times New Roman" w:hAnsi="Times New Roman" w:cs="Times New Roman"/>
          <w:sz w:val="24"/>
          <w:szCs w:val="24"/>
          <w:lang w:eastAsia="zh-CN"/>
        </w:rPr>
        <w:t>–Moriya</w:t>
      </w:r>
      <w:r w:rsidR="00F6316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teraction</w:t>
      </w:r>
      <w:r w:rsidR="00C2033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DM</w:t>
      </w:r>
      <w:r w:rsidR="00973637" w:rsidRPr="00665188">
        <w:rPr>
          <w:rFonts w:ascii="Times New Roman" w:hAnsi="Times New Roman" w:cs="Times New Roman"/>
          <w:sz w:val="24"/>
          <w:szCs w:val="24"/>
          <w:lang w:eastAsia="zh-CN"/>
        </w:rPr>
        <w:t>I</w:t>
      </w:r>
      <w:r w:rsidR="00C20334" w:rsidRPr="00665188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546ED4" w:rsidRPr="00665188">
        <w:rPr>
          <w:rFonts w:ascii="Times New Roman" w:hAnsi="Times New Roman" w:cs="Times New Roman"/>
          <w:sz w:val="24"/>
          <w:szCs w:val="24"/>
          <w:lang w:eastAsia="zh-CN"/>
        </w:rPr>
        <w:t>, a chiral interaction due to the inversion symmetry</w:t>
      </w:r>
      <w:r w:rsidR="00736FB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breaking, has been demonstrated to be </w:t>
      </w:r>
      <w:r w:rsidR="00C93BCD" w:rsidRPr="00665188">
        <w:rPr>
          <w:rFonts w:ascii="Times New Roman" w:hAnsi="Times New Roman" w:cs="Times New Roman"/>
          <w:sz w:val="24"/>
          <w:szCs w:val="24"/>
          <w:lang w:eastAsia="zh-CN"/>
        </w:rPr>
        <w:t>accountable</w:t>
      </w:r>
      <w:r w:rsidR="00736FB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for </w:t>
      </w:r>
      <w:proofErr w:type="spellStart"/>
      <w:r w:rsidR="00736FB1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76106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</w:t>
      </w:r>
      <w:r w:rsidR="00DF7B6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ulk non-centrosymmetric B20 chiral magnets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GZXJ0PC9BdXRob3I+PFllYXI+MjAxMzwvWWVhcj48UmVj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</w:fldData>
        </w:fldCha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GZXJ0PC9BdXRob3I+PFllYXI+MjAxMzwvWWVhcj48UmVj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</w:fldData>
        </w:fldCha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2B763E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2B763E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2,4,5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DF7B63" w:rsidRPr="00665188">
        <w:rPr>
          <w:rFonts w:ascii="Times New Roman" w:hAnsi="Times New Roman" w:cs="Times New Roman"/>
          <w:sz w:val="24"/>
          <w:szCs w:val="24"/>
          <w:lang w:eastAsia="zh-CN"/>
        </w:rPr>
        <w:t>, including</w:t>
      </w:r>
      <w:r w:rsidR="00BB4DD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BB4DD7" w:rsidRPr="00665188">
        <w:rPr>
          <w:rFonts w:ascii="Times New Roman" w:hAnsi="Times New Roman" w:cs="Times New Roman"/>
          <w:sz w:val="24"/>
          <w:szCs w:val="24"/>
          <w:lang w:eastAsia="zh-CN"/>
        </w:rPr>
        <w:t>MnSi</w:t>
      </w:r>
      <w:proofErr w:type="spellEnd"/>
      <w:r w:rsidR="00F82D42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Nw7xobGJhdWVyPC9BdXRob3I+PFllYXI+MjAwOTwvWWVh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</w:fldData>
        </w:fldChar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Nw7xobGJhdWVyPC9BdXRob3I+PFllYXI+MjAwOTwvWWVh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</w:fldData>
        </w:fldChar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6-8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BB4DD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F5494C" w:rsidRPr="00665188">
        <w:rPr>
          <w:rFonts w:ascii="Times New Roman" w:hAnsi="Times New Roman" w:cs="Times New Roman"/>
          <w:sz w:val="24"/>
          <w:szCs w:val="24"/>
          <w:lang w:eastAsia="zh-CN"/>
        </w:rPr>
        <w:t>Fe</w:t>
      </w:r>
      <w:r w:rsidR="00F5494C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1−x</w:t>
      </w:r>
      <w:r w:rsidR="00F5494C" w:rsidRPr="00665188">
        <w:rPr>
          <w:rFonts w:ascii="Times New Roman" w:hAnsi="Times New Roman" w:cs="Times New Roman"/>
          <w:sz w:val="24"/>
          <w:szCs w:val="24"/>
          <w:lang w:eastAsia="zh-CN"/>
        </w:rPr>
        <w:t>Co</w:t>
      </w:r>
      <w:r w:rsidR="00F5494C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x</w:t>
      </w:r>
      <w:r w:rsidR="00F5494C" w:rsidRPr="00665188">
        <w:rPr>
          <w:rFonts w:ascii="Times New Roman" w:hAnsi="Times New Roman" w:cs="Times New Roman"/>
          <w:sz w:val="24"/>
          <w:szCs w:val="24"/>
          <w:lang w:eastAsia="zh-CN"/>
        </w:rPr>
        <w:t>Si</w:t>
      </w:r>
      <w:r w:rsidR="00304728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Yu&lt;/Author&gt;&lt;Year&gt;2010&lt;/Year&gt;&lt;RecNum&gt;644&lt;/RecNum&gt;&lt;DisplayText&gt;[9]&lt;/DisplayText&gt;&lt;record&gt;&lt;rec-number&gt;644&lt;/rec-number&gt;&lt;foreign-keys&gt;&lt;key app="EN" db-id="zvwp9xsfm9fwf6edxvipw5w5pz020s995200"&gt;644&lt;/key&gt;&lt;/foreign-keys&gt;&lt;ref-type name="Journal Article"&gt;17&lt;/ref-type&gt;&lt;contributors&gt;&lt;authors&gt;&lt;author&gt;Yu, X. Z.&lt;/author&gt;&lt;author&gt;Onose, Y.&lt;/author&gt;&lt;author&gt;Kanazawa, N.&lt;/author&gt;&lt;author&gt;Park, J. H.&lt;/author&gt;&lt;author&gt;Han, J. H.&lt;/author&gt;&lt;author&gt;Matsui, Y.&lt;/author&gt;&lt;author&gt;Nagaosa, N.&lt;/author&gt;&lt;author&gt;Tokura, Y.&lt;/author&gt;&lt;/authors&gt;&lt;/contributors&gt;&lt;titles&gt;&lt;title&gt;Real-space observation of a two-dimensional skyrmion crystal&lt;/title&gt;&lt;secondary-title&gt;Nature&lt;/secondary-title&gt;&lt;/titles&gt;&lt;periodical&gt;&lt;full-title&gt;Nature&lt;/full-title&gt;&lt;/periodical&gt;&lt;pages&gt;901-904&lt;/pages&gt;&lt;volume&gt;465&lt;/volume&gt;&lt;number&gt;7300&lt;/number&gt;&lt;dates&gt;&lt;year&gt;2010&lt;/year&gt;&lt;/dates&gt;&lt;publisher&gt;Nature Publishing Group, a division of Macmillan Publishers Limited. All Rights Reserved.&lt;/publisher&gt;&lt;isbn&gt;0028-0836&lt;/isbn&gt;&lt;work-type&gt;10.1038/nature09124&lt;/work-type&gt;&lt;urls&gt;&lt;related-urls&gt;&lt;url&gt;http://dx.doi.org/10.1038/nature09124&lt;/url&gt;&lt;/related-urls&gt;&lt;/urls&gt;&lt;electronic-resource-num&gt;http://www.nature.com/nature/journal/v465/n7300/suppinfo/nature09124_S1.html&lt;/electronic-resource-num&gt;&lt;/record&gt;&lt;/Cite&gt;&lt;/EndNote&gt;</w:instrTex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9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F5494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proofErr w:type="spellStart"/>
      <w:r w:rsidR="00BB4DD7" w:rsidRPr="00665188">
        <w:rPr>
          <w:rFonts w:ascii="Times New Roman" w:hAnsi="Times New Roman" w:cs="Times New Roman"/>
          <w:sz w:val="24"/>
          <w:szCs w:val="24"/>
          <w:lang w:eastAsia="zh-CN"/>
        </w:rPr>
        <w:t>FeGe</w:t>
      </w:r>
      <w:proofErr w:type="spellEnd"/>
      <w:r w:rsidR="00F5494C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ZdTwvQXV0aG9yPjxZZWFyPjIwMTE8L1llYXI+PFJlY051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ZdTwvQXV0aG9yPjxZZWFyPjIwMTE8L1llYXI+PFJlY051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10,11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BB4DD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proofErr w:type="spellStart"/>
      <w:r w:rsidR="00935001" w:rsidRPr="00665188">
        <w:rPr>
          <w:rFonts w:ascii="Times New Roman" w:hAnsi="Times New Roman" w:cs="Times New Roman"/>
          <w:sz w:val="24"/>
          <w:szCs w:val="24"/>
          <w:lang w:eastAsia="zh-CN"/>
        </w:rPr>
        <w:t>etc</w:t>
      </w:r>
      <w:proofErr w:type="spellEnd"/>
      <w:r w:rsidR="0093500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6251D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nd their analog </w:t>
      </w:r>
      <w:r w:rsidR="002B686A" w:rsidRPr="00665188">
        <w:rPr>
          <w:rFonts w:ascii="Times New Roman" w:hAnsi="Times New Roman" w:cs="Times New Roman"/>
          <w:sz w:val="24"/>
          <w:szCs w:val="24"/>
          <w:lang w:eastAsia="zh-CN"/>
        </w:rPr>
        <w:t>Cu</w:t>
      </w:r>
      <w:r w:rsidR="002B686A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2</w:t>
      </w:r>
      <w:r w:rsidR="002B686A" w:rsidRPr="00665188">
        <w:rPr>
          <w:rFonts w:ascii="Times New Roman" w:hAnsi="Times New Roman" w:cs="Times New Roman"/>
          <w:sz w:val="24"/>
          <w:szCs w:val="24"/>
          <w:lang w:eastAsia="zh-CN"/>
        </w:rPr>
        <w:t>OSeO</w:t>
      </w:r>
      <w:r w:rsidR="002B686A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3</w:t>
      </w:r>
      <w:r w:rsidR="00E32D28" w:rsidRPr="00665188">
        <w:rPr>
          <w:rFonts w:ascii="Times New Roman" w:hAnsi="Times New Roman" w:cs="Times New Roman"/>
          <w:sz w:val="24"/>
          <w:szCs w:val="24"/>
          <w:lang w:eastAsia="zh-CN"/>
        </w:rPr>
        <w:t>, a</w:t>
      </w:r>
      <w:r w:rsidR="00D3453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proofErr w:type="spellStart"/>
      <w:r w:rsidR="00D34531" w:rsidRPr="00665188">
        <w:rPr>
          <w:rFonts w:ascii="Times New Roman" w:hAnsi="Times New Roman" w:cs="Times New Roman"/>
          <w:sz w:val="24"/>
          <w:szCs w:val="24"/>
          <w:lang w:eastAsia="zh-CN"/>
        </w:rPr>
        <w:t>multiferroic</w:t>
      </w:r>
      <w:proofErr w:type="spellEnd"/>
      <w:r w:rsidR="00D3453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sulator</w:t>
      </w:r>
      <w:r w:rsidR="009B274A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TZWtpPC9BdXRob3I+PFllYXI+MjAxMjwvWWVhcj48UmVj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TZWtpPC9BdXRob3I+PFllYXI+MjAxMjwvWWVhcj48UmVj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12,13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B7085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0E4CF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esides, interfacial DMI </w:t>
      </w:r>
      <w:r w:rsidR="00CE1410" w:rsidRPr="00665188">
        <w:rPr>
          <w:rFonts w:ascii="Times New Roman" w:hAnsi="Times New Roman" w:cs="Times New Roman"/>
          <w:sz w:val="24"/>
          <w:szCs w:val="24"/>
          <w:lang w:eastAsia="zh-CN"/>
        </w:rPr>
        <w:t>between a ferromagnetic</w:t>
      </w:r>
      <w:r w:rsidR="00FD7D6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FM)</w:t>
      </w:r>
      <w:r w:rsidR="00CE141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layer and a heavy metallic</w:t>
      </w:r>
      <w:r w:rsidR="00FD7D6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HM)</w:t>
      </w:r>
      <w:r w:rsidR="00CE141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layer </w:t>
      </w:r>
      <w:r w:rsidR="00E7042D" w:rsidRPr="00665188">
        <w:rPr>
          <w:rFonts w:ascii="Times New Roman" w:hAnsi="Times New Roman" w:cs="Times New Roman"/>
          <w:sz w:val="24"/>
          <w:szCs w:val="24"/>
          <w:lang w:eastAsia="zh-CN"/>
        </w:rPr>
        <w:t>with large spin</w:t>
      </w:r>
      <w:r w:rsidR="00115146" w:rsidRPr="00665188">
        <w:rPr>
          <w:rFonts w:ascii="Times New Roman" w:hAnsi="Times New Roman" w:cs="Times New Roman"/>
          <w:sz w:val="24"/>
          <w:szCs w:val="24"/>
          <w:lang w:eastAsia="zh-CN"/>
        </w:rPr>
        <w:t>-</w:t>
      </w:r>
      <w:r w:rsidR="00E7042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rbit coupling gives rise to the </w:t>
      </w:r>
      <w:r w:rsidR="00841C6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ormation of </w:t>
      </w:r>
      <w:proofErr w:type="spellStart"/>
      <w:r w:rsidR="00E7042D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E7042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0433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t the </w:t>
      </w:r>
      <w:r w:rsidR="00FD7D6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M-HM </w:t>
      </w:r>
      <w:r w:rsidR="00A0433D" w:rsidRPr="00665188">
        <w:rPr>
          <w:rFonts w:ascii="Times New Roman" w:hAnsi="Times New Roman" w:cs="Times New Roman"/>
          <w:sz w:val="24"/>
          <w:szCs w:val="24"/>
          <w:lang w:eastAsia="zh-CN"/>
        </w:rPr>
        <w:t>interface</w:t>
      </w:r>
      <w:r w:rsidR="00A044D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IZWluemU8L0F1dGhvcj48WWVhcj4yMDExPC9ZZWFyPjxS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IZWluemU8L0F1dGhvcj48WWVhcj4yMDExPC9ZZWFyPjxS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14-20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19326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9D3F3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eyond the DMI, </w:t>
      </w:r>
      <w:r w:rsidR="003E7D0D" w:rsidRPr="00665188">
        <w:rPr>
          <w:rFonts w:ascii="Times New Roman" w:hAnsi="Times New Roman" w:cs="Times New Roman"/>
          <w:sz w:val="24"/>
          <w:szCs w:val="24"/>
          <w:lang w:eastAsia="zh-CN"/>
        </w:rPr>
        <w:t>frustrated</w:t>
      </w:r>
      <w:r w:rsidR="0074077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exchange interaction </w:t>
      </w:r>
      <w:r w:rsidR="0000445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has </w:t>
      </w:r>
      <w:r w:rsidR="00C93BC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lso </w:t>
      </w:r>
      <w:r w:rsidR="0000445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een </w:t>
      </w:r>
      <w:r w:rsidR="00C93BCD" w:rsidRPr="00665188">
        <w:rPr>
          <w:rFonts w:ascii="Times New Roman" w:hAnsi="Times New Roman" w:cs="Times New Roman"/>
          <w:sz w:val="24"/>
          <w:szCs w:val="24"/>
          <w:lang w:eastAsia="zh-CN"/>
        </w:rPr>
        <w:t>supposed to be</w:t>
      </w:r>
      <w:r w:rsidR="003A7EE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the reason for</w:t>
      </w:r>
      <w:r w:rsidR="00C93BC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B4134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formation of the </w:t>
      </w:r>
      <w:proofErr w:type="spellStart"/>
      <w:r w:rsidR="00B4134F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B4134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centrosymmetric cubic SrFe</w:t>
      </w:r>
      <w:r w:rsidR="00B4134F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1-x</w:t>
      </w:r>
      <w:r w:rsidR="00B4134F" w:rsidRPr="00665188">
        <w:rPr>
          <w:rFonts w:ascii="Times New Roman" w:hAnsi="Times New Roman" w:cs="Times New Roman"/>
          <w:sz w:val="24"/>
          <w:szCs w:val="24"/>
          <w:lang w:eastAsia="zh-CN"/>
        </w:rPr>
        <w:t>Co</w:t>
      </w:r>
      <w:r w:rsidR="00B4134F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x</w:t>
      </w:r>
      <w:r w:rsidR="00B4134F" w:rsidRPr="00665188">
        <w:rPr>
          <w:rFonts w:ascii="Times New Roman" w:hAnsi="Times New Roman" w:cs="Times New Roman"/>
          <w:sz w:val="24"/>
          <w:szCs w:val="24"/>
          <w:lang w:eastAsia="zh-CN"/>
        </w:rPr>
        <w:t>O</w:t>
      </w:r>
      <w:r w:rsidR="00B4134F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3</w:t>
      </w:r>
      <w:r w:rsidR="00E72E18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362470" w:rsidRPr="00665188">
        <w:rPr>
          <w:rFonts w:ascii="Times New Roman" w:hAnsi="Times New Roman" w:cs="Times New Roman"/>
          <w:sz w:val="24"/>
          <w:szCs w:val="24"/>
        </w:rPr>
        <w:t xml:space="preserve">systems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Jc2hpd2F0YTwvQXV0aG9yPjxZZWFyPjIwMTE8L1llYXI+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Jc2hpd2F0YTwvQXV0aG9yPjxZZWFyPjIwMTE8L1llYXI+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</w:fldData>
        </w:fldCha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D5534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21-23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1619B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AC510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Very interestingly, </w:t>
      </w:r>
      <w:r w:rsidR="00E92A5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 recent observation of the </w:t>
      </w:r>
      <w:r w:rsidR="009615D7" w:rsidRPr="00665188">
        <w:rPr>
          <w:rFonts w:ascii="Times New Roman" w:hAnsi="Times New Roman" w:cs="Times New Roman"/>
          <w:sz w:val="24"/>
          <w:szCs w:val="24"/>
          <w:lang w:eastAsia="zh-CN"/>
        </w:rPr>
        <w:t>topological Hall effect</w:t>
      </w:r>
      <w:r w:rsidR="00F645F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844582" w:rsidRPr="00665188">
        <w:rPr>
          <w:rFonts w:ascii="Times New Roman" w:hAnsi="Times New Roman" w:cs="Times New Roman"/>
          <w:sz w:val="24"/>
          <w:szCs w:val="24"/>
          <w:lang w:eastAsia="zh-CN"/>
        </w:rPr>
        <w:t>in EuO</w:t>
      </w:r>
      <w:r w:rsidR="00844582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1-x</w:t>
      </w:r>
      <w:r w:rsidR="0084458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349D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in films </w:t>
      </w:r>
      <w:r w:rsidR="003248A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provide </w:t>
      </w:r>
      <w:r w:rsidR="00F1320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 strong </w:t>
      </w:r>
      <w:r w:rsidR="003248A1" w:rsidRPr="00665188">
        <w:rPr>
          <w:rFonts w:ascii="Times New Roman" w:hAnsi="Times New Roman" w:cs="Times New Roman"/>
          <w:sz w:val="24"/>
          <w:szCs w:val="24"/>
          <w:lang w:eastAsia="zh-CN"/>
        </w:rPr>
        <w:t>evidence for</w:t>
      </w:r>
      <w:r w:rsidR="0084458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CE754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2123F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presence of </w:t>
      </w:r>
      <w:proofErr w:type="spellStart"/>
      <w:r w:rsidR="00CE7547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r w:rsidR="002123F7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proofErr w:type="spellEnd"/>
      <w:r w:rsidR="00CE754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D70F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n </w:t>
      </w:r>
      <w:r w:rsidR="00B43599" w:rsidRPr="00665188">
        <w:rPr>
          <w:rFonts w:ascii="Times New Roman" w:hAnsi="Times New Roman" w:cs="Times New Roman"/>
          <w:sz w:val="24"/>
          <w:szCs w:val="24"/>
          <w:lang w:eastAsia="zh-CN"/>
        </w:rPr>
        <w:t>classical</w:t>
      </w:r>
      <w:r w:rsidR="005D70F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2D Heisenberg </w:t>
      </w:r>
      <w:proofErr w:type="spellStart"/>
      <w:r w:rsidR="005D70F8" w:rsidRPr="00665188">
        <w:rPr>
          <w:rFonts w:ascii="Times New Roman" w:hAnsi="Times New Roman" w:cs="Times New Roman"/>
          <w:sz w:val="24"/>
          <w:szCs w:val="24"/>
          <w:lang w:eastAsia="zh-CN"/>
        </w:rPr>
        <w:t>ferromagnet</w:t>
      </w:r>
      <w:proofErr w:type="spellEnd"/>
      <w:r w:rsidR="00832B4C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PaHVjaGk8L0F1dGhvcj48WWVhcj4yMDE1PC9ZZWFyPjxS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</w:fldData>
        </w:fldChar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PaHVjaGk8L0F1dGhvcj48WWVhcj4yMDE1PC9ZZWFyPjxS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</w:fldData>
        </w:fldChar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24-26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6C154A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0B02C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679C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non-monotonic thickness dependence of the </w:t>
      </w:r>
      <w:proofErr w:type="spellStart"/>
      <w:r w:rsidR="00A679CA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A679C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s </w:t>
      </w:r>
      <w:r w:rsidR="0016275E" w:rsidRPr="00665188">
        <w:rPr>
          <w:rFonts w:ascii="Times New Roman" w:hAnsi="Times New Roman" w:cs="Times New Roman"/>
          <w:sz w:val="24"/>
          <w:szCs w:val="24"/>
          <w:lang w:eastAsia="zh-CN"/>
        </w:rPr>
        <w:t>reported</w:t>
      </w:r>
      <w:r w:rsidR="00A679C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which </w:t>
      </w:r>
      <w:r w:rsidR="00ED35DE" w:rsidRPr="00665188">
        <w:rPr>
          <w:rFonts w:ascii="Times New Roman" w:hAnsi="Times New Roman" w:cs="Times New Roman"/>
          <w:sz w:val="24"/>
          <w:szCs w:val="24"/>
          <w:lang w:eastAsia="zh-CN"/>
        </w:rPr>
        <w:t>exhibit different behaviors compared</w:t>
      </w:r>
      <w:r w:rsidR="00A679C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13604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o </w:t>
      </w:r>
      <w:r w:rsidR="00A679C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8D4C4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20 </w:t>
      </w:r>
      <w:r w:rsidR="00A37F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hiral magnets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PaHVjaGk8L0F1dGhvcj48WWVhcj4yMDE1PC9ZZWFyPjxS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</w:fldData>
        </w:fldChar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PaHVjaGk8L0F1dGhvcj48WWVhcj4yMDE1PC9ZZWFyPjxS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</w:fldData>
        </w:fldChar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4C2BFB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D5534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10,24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EB6475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7B3B9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F03FA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or </w:t>
      </w:r>
      <w:proofErr w:type="spellStart"/>
      <w:r w:rsidR="00F03FA2" w:rsidRPr="00665188">
        <w:rPr>
          <w:rFonts w:ascii="Times New Roman" w:hAnsi="Times New Roman" w:cs="Times New Roman"/>
          <w:sz w:val="24"/>
          <w:szCs w:val="24"/>
          <w:lang w:eastAsia="zh-CN"/>
        </w:rPr>
        <w:t>EuO</w:t>
      </w:r>
      <w:proofErr w:type="spellEnd"/>
      <w:r w:rsidR="00F03FA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thin films, </w:t>
      </w:r>
      <w:r w:rsidR="0030636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t is well </w:t>
      </w:r>
      <w:r w:rsidR="003A7EE8" w:rsidRPr="00665188">
        <w:rPr>
          <w:rFonts w:ascii="Times New Roman" w:hAnsi="Times New Roman" w:cs="Times New Roman"/>
          <w:sz w:val="24"/>
          <w:szCs w:val="24"/>
          <w:lang w:eastAsia="zh-CN"/>
        </w:rPr>
        <w:t>established</w:t>
      </w:r>
      <w:r w:rsidR="0030636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that the </w:t>
      </w:r>
      <w:r w:rsidR="00F03FA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erromagnetic properties </w:t>
      </w:r>
      <w:r w:rsidR="0097479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an be tuned by </w:t>
      </w:r>
      <w:r w:rsidR="008D77B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arriers in the 5d band, such as </w:t>
      </w:r>
      <w:r w:rsidR="00AD4341" w:rsidRPr="00665188">
        <w:rPr>
          <w:rFonts w:ascii="Times New Roman" w:hAnsi="Times New Roman" w:cs="Times New Roman"/>
          <w:sz w:val="24"/>
          <w:szCs w:val="24"/>
          <w:lang w:eastAsia="zh-CN"/>
        </w:rPr>
        <w:t>rare earth atom</w:t>
      </w:r>
      <w:r w:rsidR="00616019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AD434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8D77B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doping </w:t>
      </w:r>
      <w:r w:rsidR="00AC466A" w:rsidRPr="00665188">
        <w:rPr>
          <w:rFonts w:ascii="Times New Roman" w:hAnsi="Times New Roman" w:cs="Times New Roman"/>
          <w:sz w:val="24"/>
          <w:szCs w:val="24"/>
          <w:lang w:eastAsia="zh-CN"/>
        </w:rPr>
        <w:t>and</w:t>
      </w:r>
      <w:r w:rsidR="00F03FA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oxygen vacancies</w:t>
      </w:r>
      <w:r w:rsidR="00EC42F9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NYWlyb3NlcjwvQXV0aG9yPjxZZWFyPjIwMTA8L1llYXI+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</w:fldData>
        </w:fldChar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NYWlyb3NlcjwvQXV0aG9yPjxZZWFyPjIwMTA8L1llYXI+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</w:fldData>
        </w:fldChar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4B71F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27-33]</w:t>
      </w:r>
      <w:r w:rsidR="00A45C7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F03FA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55204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However, the role of the </w:t>
      </w:r>
      <w:r w:rsidR="006A364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arrier </w:t>
      </w:r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oncentration </w:t>
      </w:r>
      <w:r w:rsidR="003B48B0" w:rsidRPr="00665188">
        <w:rPr>
          <w:rFonts w:ascii="Times New Roman" w:hAnsi="Times New Roman" w:cs="Times New Roman"/>
          <w:sz w:val="24"/>
          <w:szCs w:val="24"/>
          <w:lang w:eastAsia="zh-CN"/>
        </w:rPr>
        <w:t>in interacting with</w:t>
      </w:r>
      <w:r w:rsidR="00AD700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proofErr w:type="spellStart"/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r w:rsidR="003B48B0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proofErr w:type="spellEnd"/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D700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n </w:t>
      </w:r>
      <w:proofErr w:type="spellStart"/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>EuO</w:t>
      </w:r>
      <w:proofErr w:type="spellEnd"/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films has </w:t>
      </w:r>
      <w:r w:rsidR="00B34991" w:rsidRPr="00665188">
        <w:rPr>
          <w:rFonts w:ascii="Times New Roman" w:hAnsi="Times New Roman" w:cs="Times New Roman"/>
          <w:sz w:val="24"/>
          <w:szCs w:val="24"/>
          <w:lang w:eastAsia="zh-CN"/>
        </w:rPr>
        <w:t>remain elusive</w:t>
      </w:r>
      <w:r w:rsidR="00111BF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</w:p>
    <w:p w14:paraId="3FF8F891" w14:textId="6F4D731F" w:rsidR="00FD4789" w:rsidRPr="00665188" w:rsidRDefault="00A71DCF" w:rsidP="00BF6ECC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n this paper, we report </w:t>
      </w:r>
      <w:r w:rsidR="009C2D9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4B45A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critical </w:t>
      </w:r>
      <w:r w:rsidR="009C2D9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role of the </w:t>
      </w:r>
      <w:r w:rsidR="00F43EAE" w:rsidRPr="00665188">
        <w:rPr>
          <w:rFonts w:ascii="Times New Roman" w:hAnsi="Times New Roman" w:cs="Times New Roman"/>
          <w:color w:val="auto"/>
          <w:sz w:val="24"/>
          <w:szCs w:val="24"/>
        </w:rPr>
        <w:t>La doping</w:t>
      </w:r>
      <w:r w:rsidR="003C0DED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9C2D9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or the topological Hall effect </w:t>
      </w:r>
      <w:r w:rsidR="00DB670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(THE) </w:t>
      </w:r>
      <w:r w:rsidR="009C2D90" w:rsidRPr="00665188">
        <w:rPr>
          <w:rFonts w:ascii="Times New Roman" w:hAnsi="Times New Roman" w:cs="Times New Roman"/>
          <w:color w:val="auto"/>
          <w:sz w:val="24"/>
          <w:szCs w:val="24"/>
        </w:rPr>
        <w:t>observed in La</w:t>
      </w:r>
      <w:r w:rsidR="009C2D90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F43EAE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9C2D90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9C2D90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F43EAE" w:rsidRPr="00665188">
        <w:rPr>
          <w:rFonts w:ascii="Times New Roman" w:hAnsi="Times New Roman" w:cs="Times New Roman"/>
          <w:color w:val="auto"/>
          <w:sz w:val="24"/>
          <w:szCs w:val="24"/>
        </w:rPr>
        <w:t>O thin films</w:t>
      </w:r>
      <w:r w:rsidR="004E7E68" w:rsidRPr="00665188">
        <w:rPr>
          <w:rFonts w:ascii="Times New Roman" w:hAnsi="Times New Roman" w:cs="Times New Roman"/>
          <w:color w:val="auto"/>
          <w:sz w:val="24"/>
          <w:szCs w:val="24"/>
        </w:rPr>
        <w:t>,</w:t>
      </w:r>
      <w:r w:rsidR="00AD59F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with </w:t>
      </w:r>
      <w:r w:rsidR="00AD59F4" w:rsidRPr="00665188">
        <w:rPr>
          <w:rFonts w:ascii="Times New Roman" w:hAnsi="Times New Roman" w:cs="Times New Roman"/>
          <w:i/>
          <w:color w:val="auto"/>
          <w:sz w:val="24"/>
          <w:szCs w:val="24"/>
        </w:rPr>
        <w:t>x</w:t>
      </w:r>
      <w:r w:rsidR="00AD59F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7D2595" w:rsidRPr="00665188">
        <w:rPr>
          <w:rFonts w:ascii="Times New Roman" w:hAnsi="Times New Roman" w:cs="Times New Roman"/>
          <w:color w:val="auto"/>
          <w:sz w:val="24"/>
          <w:szCs w:val="24"/>
        </w:rPr>
        <w:t>systematically</w:t>
      </w:r>
      <w:r w:rsidR="003D7EF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varying </w:t>
      </w:r>
      <w:r w:rsidR="00AD59F4" w:rsidRPr="00665188">
        <w:rPr>
          <w:rFonts w:ascii="Times New Roman" w:hAnsi="Times New Roman" w:cs="Times New Roman"/>
          <w:color w:val="auto"/>
          <w:sz w:val="24"/>
          <w:szCs w:val="24"/>
        </w:rPr>
        <w:t>from 0 to 0.2</w:t>
      </w:r>
      <w:r w:rsidR="002D3CAB" w:rsidRPr="00665188">
        <w:rPr>
          <w:rFonts w:ascii="Times New Roman" w:hAnsi="Times New Roman" w:cs="Times New Roman"/>
          <w:color w:val="auto"/>
          <w:sz w:val="24"/>
          <w:szCs w:val="24"/>
        </w:rPr>
        <w:t>0</w:t>
      </w:r>
      <w:r w:rsidR="00F43EAE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8F4A9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0325D" w:rsidRPr="00665188">
        <w:rPr>
          <w:rFonts w:ascii="Times New Roman" w:hAnsi="Times New Roman" w:cs="Times New Roman"/>
          <w:color w:val="auto"/>
          <w:sz w:val="24"/>
          <w:szCs w:val="24"/>
        </w:rPr>
        <w:t>The Curie temperature could be enhanced up to ~ 127 K</w:t>
      </w:r>
      <w:r w:rsidR="002309A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with</w:t>
      </w:r>
      <w:r w:rsidR="00487DB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a La doping of</w:t>
      </w:r>
      <w:r w:rsidR="002309A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2309A8" w:rsidRPr="00665188">
        <w:rPr>
          <w:rFonts w:ascii="Times New Roman" w:hAnsi="Times New Roman" w:cs="Times New Roman"/>
          <w:i/>
          <w:color w:val="auto"/>
          <w:sz w:val="24"/>
          <w:szCs w:val="24"/>
        </w:rPr>
        <w:t>x</w:t>
      </w:r>
      <w:r w:rsidR="002309A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= 0.</w:t>
      </w:r>
      <w:r w:rsidR="006A4772" w:rsidRPr="00665188">
        <w:rPr>
          <w:rFonts w:ascii="Times New Roman" w:hAnsi="Times New Roman" w:cs="Times New Roman"/>
          <w:color w:val="auto"/>
          <w:sz w:val="24"/>
          <w:szCs w:val="24"/>
        </w:rPr>
        <w:t>0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>36</w:t>
      </w:r>
      <w:r w:rsidR="0020325D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and </w:t>
      </w:r>
      <w:r w:rsidR="0045690B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exhibits </w:t>
      </w:r>
      <w:r w:rsidR="007B763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 </w:t>
      </w:r>
      <w:r w:rsidR="0045690B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similar trend </w:t>
      </w:r>
      <w:r w:rsidR="00F307E5" w:rsidRPr="00665188">
        <w:rPr>
          <w:rFonts w:ascii="Times New Roman" w:hAnsi="Times New Roman" w:cs="Times New Roman"/>
          <w:color w:val="auto"/>
          <w:sz w:val="24"/>
          <w:szCs w:val="24"/>
        </w:rPr>
        <w:t>with</w:t>
      </w:r>
      <w:r w:rsidR="008E6C5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 carrier concentration </w:t>
      </w:r>
      <w:r w:rsidR="007B7632" w:rsidRPr="00665188">
        <w:rPr>
          <w:rFonts w:ascii="Times New Roman" w:hAnsi="Times New Roman" w:cs="Times New Roman"/>
          <w:color w:val="auto"/>
          <w:sz w:val="24"/>
          <w:szCs w:val="24"/>
        </w:rPr>
        <w:t>when the La doping changes</w:t>
      </w:r>
      <w:r w:rsidR="008E6C5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proofErr w:type="spellStart"/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>THE</w:t>
      </w:r>
      <w:proofErr w:type="spellEnd"/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emerges as the 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lastRenderedPageBreak/>
        <w:t>temperature increases close to the Curie temperature in La</w:t>
      </w:r>
      <w:r w:rsidR="00BF6ECC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BF6ECC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thin films, with x ranges from 0.036 to 0.20. Given that the </w:t>
      </w:r>
      <w:proofErr w:type="spellStart"/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>THE</w:t>
      </w:r>
      <w:proofErr w:type="spellEnd"/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stems from the local effective magnetic field experienced by itinerant electrons, the </w:t>
      </w:r>
      <w:proofErr w:type="spellStart"/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ensity and radius are </w:t>
      </w:r>
      <w:r w:rsidR="00B34991" w:rsidRPr="00665188">
        <w:rPr>
          <w:rFonts w:ascii="Times New Roman" w:hAnsi="Times New Roman" w:cs="Times New Roman"/>
          <w:color w:val="auto"/>
          <w:sz w:val="24"/>
          <w:szCs w:val="24"/>
        </w:rPr>
        <w:t>derived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from the topological Hall resistivity</w:t>
      </w:r>
      <w:r w:rsidR="00BF6ECC" w:rsidRPr="00665188">
        <w:rPr>
          <w:rFonts w:ascii="Times New Roman" w:hAnsi="Times New Roman" w:cs="Times New Roman" w:hint="eastAsia"/>
          <w:color w:val="auto"/>
          <w:sz w:val="24"/>
          <w:szCs w:val="24"/>
          <w:lang w:eastAsia="zh-CN"/>
        </w:rPr>
        <w:t>.</w:t>
      </w:r>
      <w:r w:rsidR="00BF6EC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34780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s the La doping increases, the </w:t>
      </w:r>
      <w:proofErr w:type="spellStart"/>
      <w:r w:rsidR="00347809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34780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ensity increases, and </w:t>
      </w:r>
      <w:proofErr w:type="spellStart"/>
      <w:r w:rsidR="007D24A6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7D24A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radius</w:t>
      </w:r>
      <w:r w:rsidR="0034780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ecreases.</w:t>
      </w:r>
      <w:r w:rsidR="00923B3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4626C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se results </w:t>
      </w:r>
      <w:r w:rsidR="00525BF1" w:rsidRPr="00665188">
        <w:rPr>
          <w:rFonts w:ascii="Times New Roman" w:hAnsi="Times New Roman" w:cs="Times New Roman"/>
          <w:color w:val="auto"/>
          <w:sz w:val="24"/>
          <w:szCs w:val="24"/>
        </w:rPr>
        <w:t>present</w:t>
      </w:r>
      <w:r w:rsidR="0008645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 critical role of L</w:t>
      </w:r>
      <w:r w:rsidR="004626C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 doping </w:t>
      </w:r>
      <w:r w:rsidR="00EE74AD" w:rsidRPr="00665188">
        <w:rPr>
          <w:rFonts w:ascii="Times New Roman" w:hAnsi="Times New Roman" w:cs="Times New Roman"/>
          <w:color w:val="auto"/>
          <w:sz w:val="24"/>
          <w:szCs w:val="24"/>
        </w:rPr>
        <w:t>in modulating</w:t>
      </w:r>
      <w:r w:rsidR="00046CC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 formation of </w:t>
      </w:r>
      <w:proofErr w:type="spellStart"/>
      <w:r w:rsidR="005D268C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5D268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proofErr w:type="spellStart"/>
      <w:r w:rsidR="005D268C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C647F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phases, </w:t>
      </w:r>
      <w:proofErr w:type="spellStart"/>
      <w:r w:rsidR="00CE77C0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CE77C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4646BA" w:rsidRPr="00665188">
        <w:rPr>
          <w:rFonts w:ascii="Times New Roman" w:hAnsi="Times New Roman" w:cs="Times New Roman"/>
          <w:color w:val="auto"/>
          <w:sz w:val="24"/>
          <w:szCs w:val="24"/>
        </w:rPr>
        <w:t>density</w:t>
      </w:r>
      <w:r w:rsidR="00CE77C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and </w:t>
      </w:r>
      <w:proofErr w:type="spellStart"/>
      <w:r w:rsidR="00CE77C0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CE77C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4646BA" w:rsidRPr="00665188">
        <w:rPr>
          <w:rFonts w:ascii="Times New Roman" w:hAnsi="Times New Roman" w:cs="Times New Roman"/>
          <w:color w:val="auto"/>
          <w:sz w:val="24"/>
          <w:szCs w:val="24"/>
        </w:rPr>
        <w:t>radius</w:t>
      </w:r>
      <w:r w:rsidR="00046CC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n</w:t>
      </w:r>
      <w:r w:rsidR="00672E5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B6460C" w:rsidRPr="00665188">
        <w:rPr>
          <w:rFonts w:ascii="Times New Roman" w:hAnsi="Times New Roman" w:cs="Times New Roman"/>
          <w:sz w:val="24"/>
          <w:szCs w:val="24"/>
          <w:lang w:eastAsia="zh-CN"/>
        </w:rPr>
        <w:t>Heisenberg ferromagnetic</w:t>
      </w:r>
      <w:r w:rsidR="0038722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811CA5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811CA5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11CA5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811CA5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811CA5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11CA5" w:rsidRPr="00665188">
        <w:rPr>
          <w:rFonts w:ascii="Times New Roman" w:hAnsi="Times New Roman" w:cs="Times New Roman"/>
          <w:color w:val="auto"/>
          <w:sz w:val="24"/>
          <w:szCs w:val="24"/>
        </w:rPr>
        <w:t>O thin films</w:t>
      </w:r>
      <w:r w:rsidR="00172D38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6356DB" w:rsidRPr="00665188" w:rsidDel="006356DB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</w:p>
    <w:p w14:paraId="424498AD" w14:textId="6C8A8BDA" w:rsidR="001E0CB6" w:rsidRPr="00665188" w:rsidRDefault="002E77D0" w:rsidP="00CD761B">
      <w:pPr>
        <w:pStyle w:val="Body"/>
        <w:spacing w:before="240" w:afterLines="200" w:after="48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65188">
        <w:rPr>
          <w:rFonts w:ascii="Times New Roman" w:hAnsi="Times New Roman" w:cs="Times New Roman"/>
          <w:b/>
          <w:sz w:val="24"/>
          <w:szCs w:val="24"/>
        </w:rPr>
        <w:t xml:space="preserve">II. </w:t>
      </w:r>
      <w:r w:rsidR="00C531D6" w:rsidRPr="00665188">
        <w:rPr>
          <w:rFonts w:ascii="Times New Roman" w:hAnsi="Times New Roman" w:cs="Times New Roman"/>
          <w:b/>
          <w:sz w:val="24"/>
          <w:szCs w:val="24"/>
        </w:rPr>
        <w:t>EXPERIMENTAL</w:t>
      </w:r>
      <w:r w:rsidR="001E47AB" w:rsidRPr="00665188">
        <w:t xml:space="preserve"> </w:t>
      </w:r>
      <w:r w:rsidR="001E47AB" w:rsidRPr="00665188">
        <w:rPr>
          <w:rFonts w:ascii="Times New Roman" w:hAnsi="Times New Roman" w:cs="Times New Roman"/>
          <w:b/>
          <w:sz w:val="24"/>
          <w:szCs w:val="24"/>
        </w:rPr>
        <w:t>DETAILS</w:t>
      </w:r>
    </w:p>
    <w:p w14:paraId="47176A29" w14:textId="02492C30" w:rsidR="005C0E8E" w:rsidRPr="00665188" w:rsidRDefault="00D074DF" w:rsidP="00A96594">
      <w:pPr>
        <w:spacing w:after="200" w:line="480" w:lineRule="auto"/>
        <w:ind w:firstLine="360"/>
        <w:jc w:val="both"/>
      </w:pPr>
      <w:r w:rsidRPr="00665188">
        <w:t xml:space="preserve">High-quality </w:t>
      </w:r>
      <w:r w:rsidR="00016200" w:rsidRPr="00665188">
        <w:t>e</w:t>
      </w:r>
      <w:r w:rsidR="007C40D9" w:rsidRPr="00665188">
        <w:t xml:space="preserve">pitaxial </w:t>
      </w:r>
      <w:r w:rsidR="00D15966" w:rsidRPr="00665188">
        <w:t>La</w:t>
      </w:r>
      <w:r w:rsidR="00D15966" w:rsidRPr="00665188">
        <w:rPr>
          <w:i/>
          <w:vertAlign w:val="subscript"/>
        </w:rPr>
        <w:t>x</w:t>
      </w:r>
      <w:r w:rsidR="00D15966" w:rsidRPr="00665188">
        <w:t>Eu</w:t>
      </w:r>
      <w:r w:rsidR="00D15966" w:rsidRPr="00665188">
        <w:rPr>
          <w:vertAlign w:val="subscript"/>
        </w:rPr>
        <w:t>1-</w:t>
      </w:r>
      <w:r w:rsidR="00D15966" w:rsidRPr="00665188">
        <w:rPr>
          <w:i/>
          <w:vertAlign w:val="subscript"/>
        </w:rPr>
        <w:t>x</w:t>
      </w:r>
      <w:r w:rsidR="00D15966" w:rsidRPr="00665188">
        <w:t>O thin films</w:t>
      </w:r>
      <w:r w:rsidR="00D15966" w:rsidRPr="00665188" w:rsidDel="00D15966">
        <w:t xml:space="preserve"> </w:t>
      </w:r>
      <w:r w:rsidR="00EF3588" w:rsidRPr="00665188">
        <w:t xml:space="preserve">are </w:t>
      </w:r>
      <w:r w:rsidR="007C40D9" w:rsidRPr="00665188">
        <w:t xml:space="preserve">grown </w:t>
      </w:r>
      <w:r w:rsidR="000738EF" w:rsidRPr="00665188">
        <w:t xml:space="preserve">on </w:t>
      </w:r>
      <w:r w:rsidR="00D05F33" w:rsidRPr="00665188">
        <w:t xml:space="preserve">(001)-oriented </w:t>
      </w:r>
      <w:r w:rsidR="00AA2EAB" w:rsidRPr="00665188">
        <w:t xml:space="preserve">yttrium-stabilized </w:t>
      </w:r>
      <w:r w:rsidR="00FE55CF" w:rsidRPr="00665188">
        <w:t xml:space="preserve">cubic zirconia </w:t>
      </w:r>
      <w:r w:rsidR="00AA2EAB" w:rsidRPr="00665188">
        <w:t>(</w:t>
      </w:r>
      <w:r w:rsidR="000738EF" w:rsidRPr="00665188">
        <w:t>YSZ</w:t>
      </w:r>
      <w:r w:rsidR="00AA2EAB" w:rsidRPr="00665188">
        <w:t>)</w:t>
      </w:r>
      <w:r w:rsidR="000738EF" w:rsidRPr="00665188">
        <w:t xml:space="preserve"> substrates </w:t>
      </w:r>
      <w:r w:rsidRPr="00665188">
        <w:t xml:space="preserve">using </w:t>
      </w:r>
      <w:r w:rsidR="007C40D9" w:rsidRPr="00665188">
        <w:t>molecular beam epitaxy (MBE-</w:t>
      </w:r>
      <w:proofErr w:type="spellStart"/>
      <w:r w:rsidR="007C40D9" w:rsidRPr="00665188">
        <w:t>Komponenten</w:t>
      </w:r>
      <w:proofErr w:type="spellEnd"/>
      <w:r w:rsidR="007C40D9" w:rsidRPr="00665188">
        <w:t xml:space="preserve"> GmbH; </w:t>
      </w:r>
      <w:proofErr w:type="spellStart"/>
      <w:r w:rsidR="007C40D9" w:rsidRPr="00665188">
        <w:t>Octoplus</w:t>
      </w:r>
      <w:proofErr w:type="spellEnd"/>
      <w:r w:rsidR="007C40D9" w:rsidRPr="00665188">
        <w:t xml:space="preserve"> 400). Prior to the film growth, the </w:t>
      </w:r>
      <w:r w:rsidR="00FD4789" w:rsidRPr="00665188">
        <w:t>YSZ</w:t>
      </w:r>
      <w:r w:rsidR="007C40D9" w:rsidRPr="00665188">
        <w:t xml:space="preserve"> substrates </w:t>
      </w:r>
      <w:r w:rsidR="00EF3588" w:rsidRPr="00665188">
        <w:t xml:space="preserve">are </w:t>
      </w:r>
      <w:r w:rsidR="007C40D9" w:rsidRPr="00665188">
        <w:t>annealed</w:t>
      </w:r>
      <w:r w:rsidR="00435BCE" w:rsidRPr="00665188">
        <w:t xml:space="preserve"> by 1 hour</w:t>
      </w:r>
      <w:r w:rsidR="007C40D9" w:rsidRPr="00665188">
        <w:t xml:space="preserve"> at 600 </w:t>
      </w:r>
      <w:bookmarkStart w:id="1" w:name="OLE_LINK10"/>
      <w:bookmarkStart w:id="2" w:name="OLE_LINK11"/>
      <w:bookmarkStart w:id="3" w:name="OLE_LINK15"/>
      <w:bookmarkStart w:id="4" w:name="OLE_LINK16"/>
      <w:r w:rsidR="007C40D9" w:rsidRPr="00665188">
        <w:t>ºC</w:t>
      </w:r>
      <w:bookmarkEnd w:id="1"/>
      <w:bookmarkEnd w:id="2"/>
      <w:bookmarkEnd w:id="3"/>
      <w:bookmarkEnd w:id="4"/>
      <w:r w:rsidR="00435BCE" w:rsidRPr="00665188">
        <w:t xml:space="preserve"> with 3×10</w:t>
      </w:r>
      <w:r w:rsidR="00435BCE" w:rsidRPr="00665188">
        <w:rPr>
          <w:vertAlign w:val="superscript"/>
        </w:rPr>
        <w:t>-7</w:t>
      </w:r>
      <w:r w:rsidR="00435BCE" w:rsidRPr="00665188">
        <w:t xml:space="preserve"> mbar oxygen pressure</w:t>
      </w:r>
      <w:r w:rsidR="00DB1567" w:rsidRPr="00665188">
        <w:t>, then 450 ºC</w:t>
      </w:r>
      <w:r w:rsidR="00254D9C" w:rsidRPr="00665188">
        <w:t xml:space="preserve"> is </w:t>
      </w:r>
      <w:r w:rsidR="009A4814" w:rsidRPr="00665188">
        <w:t>k</w:t>
      </w:r>
      <w:r w:rsidR="00EA0866" w:rsidRPr="00665188">
        <w:t>ept</w:t>
      </w:r>
      <w:r w:rsidR="00254D9C" w:rsidRPr="00665188">
        <w:t xml:space="preserve"> in following steps.</w:t>
      </w:r>
      <w:r w:rsidR="007C40D9" w:rsidRPr="00665188">
        <w:t xml:space="preserve"> </w:t>
      </w:r>
      <w:r w:rsidR="000E3F48" w:rsidRPr="00665188">
        <w:t xml:space="preserve">For </w:t>
      </w:r>
      <w:proofErr w:type="spellStart"/>
      <w:r w:rsidR="000E3F48" w:rsidRPr="00665188">
        <w:t>EuO</w:t>
      </w:r>
      <w:proofErr w:type="spellEnd"/>
      <w:r w:rsidR="000E3F48" w:rsidRPr="00665188">
        <w:t xml:space="preserve"> </w:t>
      </w:r>
      <w:r w:rsidR="009B08E7" w:rsidRPr="00665188">
        <w:t xml:space="preserve">thin films, </w:t>
      </w:r>
      <w:r w:rsidR="00FC5C23" w:rsidRPr="00665188">
        <w:t>a</w:t>
      </w:r>
      <w:r w:rsidR="001748C8" w:rsidRPr="00665188">
        <w:t xml:space="preserve"> very thin layer of </w:t>
      </w:r>
      <w:proofErr w:type="spellStart"/>
      <w:r w:rsidR="007C4B76" w:rsidRPr="00665188">
        <w:t>EuO</w:t>
      </w:r>
      <w:proofErr w:type="spellEnd"/>
      <w:r w:rsidR="00C87D75" w:rsidRPr="00665188">
        <w:t xml:space="preserve"> (~</w:t>
      </w:r>
      <w:r w:rsidR="00AA5011" w:rsidRPr="00665188">
        <w:t xml:space="preserve"> 6 nm</w:t>
      </w:r>
      <w:r w:rsidR="00C87D75" w:rsidRPr="00665188">
        <w:t>)</w:t>
      </w:r>
      <w:r w:rsidR="007C4B76" w:rsidRPr="00665188">
        <w:t xml:space="preserve"> is grown </w:t>
      </w:r>
      <w:r w:rsidR="00A96594" w:rsidRPr="00665188">
        <w:t xml:space="preserve">with thermally evaporating cell of </w:t>
      </w:r>
      <w:proofErr w:type="spellStart"/>
      <w:r w:rsidR="00A96594" w:rsidRPr="00665188">
        <w:t>Eu</w:t>
      </w:r>
      <w:proofErr w:type="spellEnd"/>
      <w:r w:rsidR="00A96594" w:rsidRPr="00665188">
        <w:t>, adjusted to provide a deposition rate of ~ 8 Å/min</w:t>
      </w:r>
      <w:r w:rsidR="002A0EAE" w:rsidRPr="00665188">
        <w:t xml:space="preserve"> </w:t>
      </w:r>
      <w:r w:rsidR="004B71F7" w:rsidRPr="00665188">
        <w:fldChar w:fldCharType="begin"/>
      </w:r>
      <w:r w:rsidR="004B71F7" w:rsidRPr="00665188">
        <w:instrText xml:space="preserve"> ADDIN EN.CITE &lt;EndNote&gt;&lt;Cite&gt;&lt;Author&gt;Sutarto&lt;/Author&gt;&lt;Year&gt;2009&lt;/Year&gt;&lt;RecNum&gt;2197&lt;/RecNum&gt;&lt;DisplayText&gt;[34]&lt;/DisplayText&gt;&lt;record&gt;&lt;rec-number&gt;2197&lt;/rec-number&gt;&lt;foreign-keys&gt;&lt;key app="EN" db-id="zvwp9xsfm9fwf6edxvipw5w5pz020s995200"&gt;2197&lt;/key&gt;&lt;/foreign-keys&gt;&lt;ref-type name="Journal Article"&gt;17&lt;/ref-type&gt;&lt;contributors&gt;&lt;authors&gt;&lt;author&gt;Sutarto, R.&lt;/author&gt;&lt;author&gt;Altendorf, S. G.&lt;/author&gt;&lt;author&gt;Coloru, B.&lt;/author&gt;&lt;author&gt;Moretti Sala, M.&lt;/author&gt;&lt;author&gt;Haupricht, T.&lt;/author&gt;&lt;author&gt;Chang, C. F.&lt;/author&gt;&lt;author&gt;Hu, Z.&lt;/author&gt;&lt;author&gt;Schüßler-Langeheine, C.&lt;/author&gt;&lt;author&gt;Hollmann, N.&lt;/author&gt;&lt;author&gt;Kierspel, H.&lt;/author&gt;&lt;author&gt;Hsieh, H. H.&lt;/author&gt;&lt;author&gt;Lin, H. J.&lt;/author&gt;&lt;author&gt;Chen, C. T.&lt;/author&gt;&lt;author&gt;Tjeng, L. H.&lt;/author&gt;&lt;/authors&gt;&lt;/contributors&gt;&lt;titles&gt;&lt;title&gt;Epitaxial and layer-by-layer growth of EuO thin films on yttria-stabilized cubic zirconia (001) using MBE distillation&lt;/title&gt;&lt;secondary-title&gt;Phys. Rev. B&lt;/secondary-title&gt;&lt;/titles&gt;&lt;periodical&gt;&lt;full-title&gt;Phys. Rev. B&lt;/full-title&gt;&lt;/periodical&gt;&lt;volume&gt;79&lt;/volume&gt;&lt;number&gt;20&lt;/number&gt;&lt;dates&gt;&lt;year&gt;2009&lt;/year&gt;&lt;/dates&gt;&lt;isbn&gt;1098-0121&amp;#xD;1550-235X&lt;/isbn&gt;&lt;urls&gt;&lt;/urls&gt;&lt;electronic-resource-num&gt;10.1103/PhysRevB.79.205318&lt;/electronic-resource-num&gt;&lt;/record&gt;&lt;/Cite&gt;&lt;/EndNote&gt;</w:instrText>
      </w:r>
      <w:r w:rsidR="004B71F7" w:rsidRPr="00665188">
        <w:fldChar w:fldCharType="separate"/>
      </w:r>
      <w:r w:rsidR="004B71F7" w:rsidRPr="00665188">
        <w:rPr>
          <w:noProof/>
        </w:rPr>
        <w:t>[34]</w:t>
      </w:r>
      <w:r w:rsidR="004B71F7" w:rsidRPr="00665188">
        <w:fldChar w:fldCharType="end"/>
      </w:r>
      <w:r w:rsidR="007C01CF" w:rsidRPr="00665188">
        <w:t>.</w:t>
      </w:r>
      <w:r w:rsidR="00A96594" w:rsidRPr="00665188">
        <w:t xml:space="preserve"> </w:t>
      </w:r>
      <w:r w:rsidR="00A72A1D" w:rsidRPr="00665188">
        <w:t xml:space="preserve">Then oxygen is introduced </w:t>
      </w:r>
      <w:r w:rsidR="00221CA7" w:rsidRPr="00665188">
        <w:t>a</w:t>
      </w:r>
      <w:r w:rsidR="006D7D67" w:rsidRPr="00665188">
        <w:t xml:space="preserve">nd </w:t>
      </w:r>
      <w:r w:rsidR="00943EAE" w:rsidRPr="00665188">
        <w:t xml:space="preserve">its </w:t>
      </w:r>
      <w:r w:rsidR="00221CA7" w:rsidRPr="00665188">
        <w:t xml:space="preserve">partial pressure </w:t>
      </w:r>
      <w:r w:rsidR="00662E4D" w:rsidRPr="00665188">
        <w:t>is</w:t>
      </w:r>
      <w:r w:rsidR="00155E0B" w:rsidRPr="00665188">
        <w:t xml:space="preserve"> </w:t>
      </w:r>
      <w:r w:rsidR="004E7E68" w:rsidRPr="00665188">
        <w:t>maintained</w:t>
      </w:r>
      <w:r w:rsidR="00FA5336" w:rsidRPr="00665188">
        <w:t xml:space="preserve"> at</w:t>
      </w:r>
      <w:r w:rsidR="009E61CA" w:rsidRPr="00665188">
        <w:t xml:space="preserve"> </w:t>
      </w:r>
      <w:bookmarkStart w:id="5" w:name="OLE_LINK12"/>
      <w:bookmarkStart w:id="6" w:name="OLE_LINK13"/>
      <w:bookmarkStart w:id="7" w:name="OLE_LINK14"/>
      <w:r w:rsidR="00EA391E" w:rsidRPr="00665188">
        <w:t>1.5×10</w:t>
      </w:r>
      <w:r w:rsidR="00EA391E" w:rsidRPr="00665188">
        <w:rPr>
          <w:vertAlign w:val="superscript"/>
        </w:rPr>
        <w:t>-9</w:t>
      </w:r>
      <w:r w:rsidR="00EA391E" w:rsidRPr="00665188">
        <w:t xml:space="preserve"> mbar</w:t>
      </w:r>
      <w:bookmarkEnd w:id="5"/>
      <w:bookmarkEnd w:id="6"/>
      <w:bookmarkEnd w:id="7"/>
      <w:r w:rsidR="001D456A" w:rsidRPr="00665188">
        <w:t xml:space="preserve"> </w:t>
      </w:r>
      <w:r w:rsidR="00C5008A" w:rsidRPr="00665188">
        <w:t xml:space="preserve">to continue the growth of </w:t>
      </w:r>
      <w:proofErr w:type="spellStart"/>
      <w:r w:rsidR="00C5008A" w:rsidRPr="00665188">
        <w:t>EuO</w:t>
      </w:r>
      <w:proofErr w:type="spellEnd"/>
      <w:r w:rsidR="00C5008A" w:rsidRPr="00665188">
        <w:t xml:space="preserve">. </w:t>
      </w:r>
      <w:r w:rsidR="00426498" w:rsidRPr="00665188">
        <w:t xml:space="preserve">For </w:t>
      </w:r>
      <w:r w:rsidR="000569C0" w:rsidRPr="00665188">
        <w:t>La</w:t>
      </w:r>
      <w:r w:rsidR="000569C0" w:rsidRPr="00665188">
        <w:rPr>
          <w:i/>
          <w:vertAlign w:val="subscript"/>
        </w:rPr>
        <w:t>x</w:t>
      </w:r>
      <w:r w:rsidR="000569C0" w:rsidRPr="00665188">
        <w:t>Eu</w:t>
      </w:r>
      <w:r w:rsidR="000569C0" w:rsidRPr="00665188">
        <w:rPr>
          <w:vertAlign w:val="subscript"/>
        </w:rPr>
        <w:t>1-</w:t>
      </w:r>
      <w:r w:rsidR="000569C0" w:rsidRPr="00665188">
        <w:rPr>
          <w:i/>
          <w:vertAlign w:val="subscript"/>
        </w:rPr>
        <w:t>x</w:t>
      </w:r>
      <w:r w:rsidR="000569C0" w:rsidRPr="00665188">
        <w:t xml:space="preserve">O </w:t>
      </w:r>
      <w:r w:rsidR="00426498" w:rsidRPr="00665188">
        <w:t>thin films,</w:t>
      </w:r>
      <w:r w:rsidR="00D1360E" w:rsidRPr="00665188">
        <w:t xml:space="preserve"> </w:t>
      </w:r>
      <w:r w:rsidR="000F707F" w:rsidRPr="00665188">
        <w:t xml:space="preserve">La and </w:t>
      </w:r>
      <w:proofErr w:type="spellStart"/>
      <w:r w:rsidR="000F707F" w:rsidRPr="00665188">
        <w:t>Eu</w:t>
      </w:r>
      <w:proofErr w:type="spellEnd"/>
      <w:r w:rsidR="000F707F" w:rsidRPr="00665188">
        <w:t xml:space="preserve"> are co-evaporated from thermal effusion cells </w:t>
      </w:r>
      <w:r w:rsidR="002D5916" w:rsidRPr="00665188">
        <w:t xml:space="preserve">with </w:t>
      </w:r>
      <w:r w:rsidR="00DB4B5B" w:rsidRPr="00665188">
        <w:t>different La deposition rates</w:t>
      </w:r>
      <w:r w:rsidR="004E1B8E" w:rsidRPr="00665188">
        <w:t xml:space="preserve"> to </w:t>
      </w:r>
      <w:r w:rsidR="00EE43C1" w:rsidRPr="00665188">
        <w:t>control the atomic ratio</w:t>
      </w:r>
      <w:r w:rsidR="00D200FA" w:rsidRPr="00665188">
        <w:t xml:space="preserve">. </w:t>
      </w:r>
      <w:r w:rsidR="005F6B2B" w:rsidRPr="00665188">
        <w:rPr>
          <w:lang w:eastAsia="zh-CN"/>
        </w:rPr>
        <w:t xml:space="preserve">During growth, </w:t>
      </w:r>
      <w:r w:rsidR="005F6B2B" w:rsidRPr="00665188">
        <w:rPr>
          <w:i/>
          <w:lang w:eastAsia="zh-CN"/>
        </w:rPr>
        <w:t>in situ</w:t>
      </w:r>
      <w:r w:rsidR="005F6B2B" w:rsidRPr="00665188">
        <w:rPr>
          <w:lang w:eastAsia="zh-CN"/>
        </w:rPr>
        <w:t xml:space="preserve"> reflective high energy electron diffraction (RHEED) is used to </w:t>
      </w:r>
      <w:r w:rsidR="008906E9" w:rsidRPr="00665188">
        <w:rPr>
          <w:lang w:eastAsia="zh-CN"/>
        </w:rPr>
        <w:t xml:space="preserve">monitor and </w:t>
      </w:r>
      <w:r w:rsidR="005F6B2B" w:rsidRPr="00665188">
        <w:rPr>
          <w:lang w:eastAsia="zh-CN"/>
        </w:rPr>
        <w:t xml:space="preserve">characterize the </w:t>
      </w:r>
      <w:r w:rsidR="00F409EF" w:rsidRPr="00665188">
        <w:rPr>
          <w:lang w:eastAsia="zh-CN"/>
        </w:rPr>
        <w:t xml:space="preserve">films’ </w:t>
      </w:r>
      <w:r w:rsidR="005F6B2B" w:rsidRPr="00665188">
        <w:rPr>
          <w:lang w:eastAsia="zh-CN"/>
        </w:rPr>
        <w:t>crystalline quality.</w:t>
      </w:r>
      <w:r w:rsidR="00BE3AD7" w:rsidRPr="00665188">
        <w:rPr>
          <w:lang w:eastAsia="zh-CN"/>
        </w:rPr>
        <w:t xml:space="preserve"> </w:t>
      </w:r>
      <w:r w:rsidR="00475429" w:rsidRPr="00665188">
        <w:t>At the end</w:t>
      </w:r>
      <w:r w:rsidR="009D7BB0" w:rsidRPr="00665188">
        <w:t xml:space="preserve">, </w:t>
      </w:r>
      <w:r w:rsidR="002E2025" w:rsidRPr="00665188">
        <w:t xml:space="preserve">a thin </w:t>
      </w:r>
      <w:proofErr w:type="spellStart"/>
      <w:r w:rsidR="002E2025" w:rsidRPr="00665188">
        <w:t>MgO</w:t>
      </w:r>
      <w:proofErr w:type="spellEnd"/>
      <w:r w:rsidR="002E2025" w:rsidRPr="00665188">
        <w:t xml:space="preserve"> layer (~ 5 nm) is deposited </w:t>
      </w:r>
      <w:r w:rsidR="0029786A" w:rsidRPr="00665188">
        <w:rPr>
          <w:i/>
        </w:rPr>
        <w:t>in situ</w:t>
      </w:r>
      <w:r w:rsidR="0029786A" w:rsidRPr="00665188">
        <w:t xml:space="preserve"> </w:t>
      </w:r>
      <w:r w:rsidR="002E2025" w:rsidRPr="00665188">
        <w:t xml:space="preserve">via e-beam deposition </w:t>
      </w:r>
      <w:r w:rsidR="0006683B" w:rsidRPr="00665188">
        <w:t>as a capping layer</w:t>
      </w:r>
      <w:r w:rsidR="005A069B" w:rsidRPr="00665188">
        <w:t xml:space="preserve"> </w:t>
      </w:r>
      <w:r w:rsidR="005029C7" w:rsidRPr="00665188">
        <w:t>to avoid degradation</w:t>
      </w:r>
      <w:r w:rsidR="00076BEB" w:rsidRPr="00665188">
        <w:t xml:space="preserve"> during the measurement</w:t>
      </w:r>
      <w:r w:rsidR="007A0C7E" w:rsidRPr="00665188">
        <w:t>s</w:t>
      </w:r>
      <w:r w:rsidR="005029C7" w:rsidRPr="00665188">
        <w:t>.</w:t>
      </w:r>
      <w:r w:rsidR="00150E3A" w:rsidRPr="00665188">
        <w:t xml:space="preserve"> </w:t>
      </w:r>
    </w:p>
    <w:p w14:paraId="6826FDD8" w14:textId="4F9A4C90" w:rsidR="007A5B97" w:rsidRPr="00665188" w:rsidRDefault="0018059E" w:rsidP="000C67DB">
      <w:pPr>
        <w:pStyle w:val="Teaser"/>
        <w:spacing w:line="480" w:lineRule="auto"/>
        <w:ind w:firstLine="360"/>
        <w:jc w:val="both"/>
        <w:rPr>
          <w:lang w:eastAsia="zh-CN"/>
        </w:rPr>
      </w:pPr>
      <w:r w:rsidRPr="00665188">
        <w:t xml:space="preserve">The crystalline structure is </w:t>
      </w:r>
      <w:r w:rsidR="00641A29" w:rsidRPr="00665188">
        <w:t xml:space="preserve">also </w:t>
      </w:r>
      <w:r w:rsidRPr="00665188">
        <w:t xml:space="preserve">studied using high-resolution </w:t>
      </w:r>
      <w:r w:rsidR="00EA5420" w:rsidRPr="00665188">
        <w:t>X-ray diffraction</w:t>
      </w:r>
      <w:r w:rsidR="00966D57" w:rsidRPr="00665188">
        <w:t xml:space="preserve"> (</w:t>
      </w:r>
      <w:bookmarkStart w:id="8" w:name="OLE_LINK19"/>
      <w:bookmarkStart w:id="9" w:name="OLE_LINK20"/>
      <w:r w:rsidR="00187BD7" w:rsidRPr="00665188">
        <w:t>Bruker D8 Discover XRD system</w:t>
      </w:r>
      <w:bookmarkEnd w:id="8"/>
      <w:bookmarkEnd w:id="9"/>
      <w:r w:rsidR="00966D57" w:rsidRPr="00665188">
        <w:t>)</w:t>
      </w:r>
      <w:r w:rsidR="005A3C88" w:rsidRPr="00665188">
        <w:t xml:space="preserve">. </w:t>
      </w:r>
      <w:r w:rsidR="00C47B40" w:rsidRPr="00665188">
        <w:t xml:space="preserve">The ferromagnetic properties </w:t>
      </w:r>
      <w:r w:rsidR="00427C8B" w:rsidRPr="00665188">
        <w:t xml:space="preserve">are characterized using </w:t>
      </w:r>
      <w:r w:rsidR="00EC569C" w:rsidRPr="00665188">
        <w:rPr>
          <w:lang w:eastAsia="zh-CN"/>
        </w:rPr>
        <w:t>Magnetic</w:t>
      </w:r>
      <w:r w:rsidR="00A3310D" w:rsidRPr="00665188">
        <w:rPr>
          <w:lang w:eastAsia="zh-CN"/>
        </w:rPr>
        <w:t xml:space="preserve"> </w:t>
      </w:r>
      <w:r w:rsidR="00E87811" w:rsidRPr="00665188">
        <w:rPr>
          <w:lang w:eastAsia="zh-CN"/>
        </w:rPr>
        <w:t xml:space="preserve">Properties </w:t>
      </w:r>
      <w:r w:rsidR="00E87811" w:rsidRPr="00665188">
        <w:rPr>
          <w:lang w:eastAsia="zh-CN"/>
        </w:rPr>
        <w:lastRenderedPageBreak/>
        <w:t>Measurement System (M</w:t>
      </w:r>
      <w:r w:rsidR="00A3310D" w:rsidRPr="00665188">
        <w:rPr>
          <w:lang w:eastAsia="zh-CN"/>
        </w:rPr>
        <w:t xml:space="preserve">PMS; Quantum Design). </w:t>
      </w:r>
      <w:r w:rsidR="00F74655" w:rsidRPr="00665188">
        <w:t xml:space="preserve">The topological Hall effect and </w:t>
      </w:r>
      <w:r w:rsidR="00E53FA8" w:rsidRPr="00665188">
        <w:t xml:space="preserve">electron </w:t>
      </w:r>
      <w:r w:rsidR="00F74655" w:rsidRPr="00665188">
        <w:t>transport properties</w:t>
      </w:r>
      <w:r w:rsidR="00145E82" w:rsidRPr="00665188">
        <w:rPr>
          <w:lang w:eastAsia="zh-CN"/>
        </w:rPr>
        <w:t xml:space="preserve"> </w:t>
      </w:r>
      <w:r w:rsidR="001F394F" w:rsidRPr="00665188">
        <w:rPr>
          <w:lang w:eastAsia="zh-CN"/>
        </w:rPr>
        <w:t>are</w:t>
      </w:r>
      <w:r w:rsidR="00145E82" w:rsidRPr="00665188">
        <w:rPr>
          <w:lang w:eastAsia="zh-CN"/>
        </w:rPr>
        <w:t xml:space="preserve"> mea</w:t>
      </w:r>
      <w:r w:rsidR="00006BC7" w:rsidRPr="00665188">
        <w:rPr>
          <w:lang w:eastAsia="zh-CN"/>
        </w:rPr>
        <w:t>sured using</w:t>
      </w:r>
      <w:r w:rsidR="00EC18EC" w:rsidRPr="00665188">
        <w:rPr>
          <w:lang w:eastAsia="zh-CN"/>
        </w:rPr>
        <w:t xml:space="preserve"> </w:t>
      </w:r>
      <w:r w:rsidR="005E4184" w:rsidRPr="00665188">
        <w:rPr>
          <w:lang w:eastAsia="zh-CN"/>
        </w:rPr>
        <w:t xml:space="preserve">either </w:t>
      </w:r>
      <w:r w:rsidR="00EA5898" w:rsidRPr="00665188">
        <w:rPr>
          <w:lang w:eastAsia="zh-CN"/>
        </w:rPr>
        <w:t xml:space="preserve">Van der </w:t>
      </w:r>
      <w:proofErr w:type="spellStart"/>
      <w:r w:rsidR="00EA5898" w:rsidRPr="00665188">
        <w:rPr>
          <w:lang w:eastAsia="zh-CN"/>
        </w:rPr>
        <w:t>Pauw</w:t>
      </w:r>
      <w:proofErr w:type="spellEnd"/>
      <w:r w:rsidR="00EA5898" w:rsidRPr="00665188">
        <w:rPr>
          <w:lang w:eastAsia="zh-CN"/>
        </w:rPr>
        <w:t xml:space="preserve"> technique or standard Hall bar configuration</w:t>
      </w:r>
      <w:r w:rsidR="00DD7C31" w:rsidRPr="00665188">
        <w:rPr>
          <w:lang w:eastAsia="zh-CN"/>
        </w:rPr>
        <w:t xml:space="preserve"> </w:t>
      </w:r>
      <w:r w:rsidR="007A5B97" w:rsidRPr="00665188">
        <w:rPr>
          <w:lang w:eastAsia="zh-CN"/>
        </w:rPr>
        <w:t xml:space="preserve">in </w:t>
      </w:r>
      <w:r w:rsidR="00EA5898" w:rsidRPr="00665188">
        <w:t xml:space="preserve">an Oxford </w:t>
      </w:r>
      <w:proofErr w:type="spellStart"/>
      <w:r w:rsidR="00EA5898" w:rsidRPr="00665188">
        <w:t>Spectromag</w:t>
      </w:r>
      <w:proofErr w:type="spellEnd"/>
      <w:r w:rsidR="00EA5898" w:rsidRPr="00665188">
        <w:t xml:space="preserve"> system.</w:t>
      </w:r>
    </w:p>
    <w:p w14:paraId="25444383" w14:textId="04141335" w:rsidR="00C4560B" w:rsidRPr="00665188" w:rsidRDefault="007E4C62" w:rsidP="00C4560B">
      <w:pPr>
        <w:pStyle w:val="Body"/>
        <w:spacing w:before="240" w:line="480" w:lineRule="auto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665188">
        <w:rPr>
          <w:rFonts w:ascii="Times New Roman" w:hAnsi="Times New Roman" w:cs="Times New Roman"/>
          <w:b/>
          <w:sz w:val="24"/>
          <w:szCs w:val="24"/>
        </w:rPr>
        <w:t xml:space="preserve">III. </w:t>
      </w:r>
      <w:r w:rsidR="00C4560B" w:rsidRPr="00665188">
        <w:rPr>
          <w:rFonts w:ascii="Times New Roman" w:hAnsi="Times New Roman" w:cs="Times New Roman"/>
          <w:b/>
          <w:sz w:val="24"/>
          <w:szCs w:val="24"/>
        </w:rPr>
        <w:t>RESULTS AND DISCUSSION</w:t>
      </w:r>
    </w:p>
    <w:p w14:paraId="5BC50D47" w14:textId="3D53ECE2" w:rsidR="00CD3C0E" w:rsidRPr="00665188" w:rsidRDefault="00C83223" w:rsidP="00610F6D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665188">
        <w:rPr>
          <w:rFonts w:ascii="Times New Roman" w:hAnsi="Times New Roman" w:cs="Times New Roman"/>
          <w:sz w:val="24"/>
          <w:szCs w:val="24"/>
          <w:lang w:eastAsia="zh-CN"/>
        </w:rPr>
        <w:t>The RHEED patterns of the YSZ</w:t>
      </w:r>
      <w:r w:rsidR="00B963B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001)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substrates and the </w:t>
      </w:r>
      <w:r w:rsidR="0014555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epitaxial </w:t>
      </w:r>
      <w:r w:rsidR="0034260C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34260C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34260C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34260C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34260C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34260C" w:rsidRPr="00665188">
        <w:rPr>
          <w:rFonts w:ascii="Times New Roman" w:hAnsi="Times New Roman" w:cs="Times New Roman"/>
          <w:color w:val="auto"/>
          <w:sz w:val="24"/>
          <w:szCs w:val="24"/>
        </w:rPr>
        <w:t>O films</w:t>
      </w:r>
      <w:r w:rsidR="00C315F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D92CBE" w:rsidRPr="00665188">
        <w:rPr>
          <w:rFonts w:ascii="Times New Roman" w:hAnsi="Times New Roman" w:cs="Times New Roman"/>
          <w:color w:val="auto"/>
          <w:sz w:val="24"/>
          <w:szCs w:val="24"/>
        </w:rPr>
        <w:t>(~</w:t>
      </w:r>
      <w:r w:rsidR="00F57CA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D92CB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50 nm) </w:t>
      </w:r>
      <w:r w:rsidR="009535F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viewed from both (100) and (110) </w:t>
      </w:r>
      <w:r w:rsidR="005123C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directions </w:t>
      </w:r>
      <w:r w:rsidR="00C315F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re shown </w:t>
      </w:r>
      <w:r w:rsidR="00482B32" w:rsidRPr="00665188">
        <w:rPr>
          <w:rFonts w:ascii="Times New Roman" w:hAnsi="Times New Roman" w:cs="Times New Roman"/>
          <w:color w:val="auto"/>
          <w:sz w:val="24"/>
          <w:szCs w:val="24"/>
        </w:rPr>
        <w:t>in Fig</w:t>
      </w:r>
      <w:r w:rsidR="00007859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482B3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1(a-</w:t>
      </w:r>
      <w:r w:rsidR="009D06CE" w:rsidRPr="00665188">
        <w:rPr>
          <w:rFonts w:ascii="Times New Roman" w:hAnsi="Times New Roman" w:cs="Times New Roman"/>
          <w:color w:val="auto"/>
          <w:sz w:val="24"/>
          <w:szCs w:val="24"/>
        </w:rPr>
        <w:t>h</w:t>
      </w:r>
      <w:r w:rsidR="00482B32" w:rsidRPr="00665188">
        <w:rPr>
          <w:rFonts w:ascii="Times New Roman" w:hAnsi="Times New Roman" w:cs="Times New Roman"/>
          <w:color w:val="auto"/>
          <w:sz w:val="24"/>
          <w:szCs w:val="24"/>
        </w:rPr>
        <w:t>)</w:t>
      </w:r>
      <w:r w:rsidR="0013658C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1D71E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6B34A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se sharp </w:t>
      </w:r>
      <w:r w:rsidR="00CD597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RHEED </w:t>
      </w:r>
      <w:r w:rsidR="006B34A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patterns </w:t>
      </w:r>
      <w:r w:rsidR="001F30B9" w:rsidRPr="00665188">
        <w:rPr>
          <w:rFonts w:ascii="Times New Roman" w:hAnsi="Times New Roman" w:cs="Times New Roman"/>
          <w:color w:val="auto"/>
          <w:sz w:val="24"/>
          <w:szCs w:val="24"/>
        </w:rPr>
        <w:t>indicate the good crystalline quality of the La</w:t>
      </w:r>
      <w:r w:rsidR="001F30B9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1F30B9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1F30B9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1F30B9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1F30B9" w:rsidRPr="00665188">
        <w:rPr>
          <w:rFonts w:ascii="Times New Roman" w:hAnsi="Times New Roman" w:cs="Times New Roman"/>
          <w:color w:val="auto"/>
          <w:sz w:val="24"/>
          <w:szCs w:val="24"/>
        </w:rPr>
        <w:t>O films</w:t>
      </w:r>
      <w:r w:rsidR="0081269F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with </w:t>
      </w:r>
      <w:r w:rsidR="0081269F" w:rsidRPr="00665188">
        <w:rPr>
          <w:rFonts w:ascii="Times New Roman" w:hAnsi="Times New Roman" w:cs="Times New Roman"/>
          <w:i/>
          <w:color w:val="auto"/>
          <w:sz w:val="24"/>
          <w:szCs w:val="24"/>
        </w:rPr>
        <w:t>x</w:t>
      </w:r>
      <w:r w:rsidR="0081269F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from 0 up to 0.20</w:t>
      </w:r>
      <w:r w:rsidR="001F30B9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D4682B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F43E0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ig. 2(a) shows the XRD </w:t>
      </w:r>
      <w:r w:rsidR="003C4E0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results </w:t>
      </w:r>
      <w:r w:rsidR="0015736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or three typical </w:t>
      </w:r>
      <w:r w:rsidR="006F0DE8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6F0DE8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6F0DE8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6F0DE8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6F0DE8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6F0DE8" w:rsidRPr="00665188">
        <w:rPr>
          <w:rFonts w:ascii="Times New Roman" w:hAnsi="Times New Roman" w:cs="Times New Roman"/>
          <w:color w:val="auto"/>
          <w:sz w:val="24"/>
          <w:szCs w:val="24"/>
        </w:rPr>
        <w:t>O films</w:t>
      </w:r>
      <w:r w:rsidR="00B94D6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. Clear Laue fringes around the (002) peak of </w:t>
      </w:r>
      <w:proofErr w:type="spellStart"/>
      <w:r w:rsidR="00B94D6E" w:rsidRPr="00665188">
        <w:rPr>
          <w:rFonts w:ascii="Times New Roman" w:hAnsi="Times New Roman" w:cs="Times New Roman"/>
          <w:color w:val="auto"/>
          <w:sz w:val="24"/>
          <w:szCs w:val="24"/>
        </w:rPr>
        <w:t>EuO</w:t>
      </w:r>
      <w:proofErr w:type="spellEnd"/>
      <w:r w:rsidR="00B94D6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further confirm the epitaxial quality, and from which we estimate the film thickness around 50nm.</w:t>
      </w:r>
      <w:r w:rsidR="00610F6D" w:rsidRPr="00665188">
        <w:rPr>
          <w:rFonts w:ascii="Times New Roman" w:hAnsi="Times New Roman" w:cs="Times New Roman" w:hint="eastAsia"/>
          <w:color w:val="auto"/>
          <w:sz w:val="24"/>
          <w:szCs w:val="24"/>
          <w:lang w:eastAsia="zh-CN"/>
        </w:rPr>
        <w:t xml:space="preserve"> </w:t>
      </w:r>
      <w:r w:rsidR="00F867A2" w:rsidRPr="00665188">
        <w:rPr>
          <w:rFonts w:ascii="Times New Roman" w:hAnsi="Times New Roman" w:cs="Times New Roman"/>
          <w:color w:val="auto"/>
          <w:sz w:val="24"/>
          <w:szCs w:val="24"/>
        </w:rPr>
        <w:t>A slight shift of the</w:t>
      </w:r>
      <w:r w:rsidR="001246EF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(002) peak of the</w:t>
      </w:r>
      <w:r w:rsidR="0077244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epitaxial </w:t>
      </w:r>
      <w:r w:rsidR="0077244F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77244F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77244F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77244F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77244F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77244F" w:rsidRPr="00665188">
        <w:rPr>
          <w:rFonts w:ascii="Times New Roman" w:hAnsi="Times New Roman" w:cs="Times New Roman"/>
          <w:color w:val="auto"/>
          <w:sz w:val="24"/>
          <w:szCs w:val="24"/>
        </w:rPr>
        <w:t>O films</w:t>
      </w:r>
      <w:r w:rsidR="0027657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s obse</w:t>
      </w:r>
      <w:r w:rsidR="00CC77F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rved as the La doping increases. </w:t>
      </w:r>
      <w:r w:rsidR="0070525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1D6042" w:rsidRPr="00665188">
        <w:rPr>
          <w:rFonts w:ascii="Times New Roman" w:hAnsi="Times New Roman" w:cs="Times New Roman"/>
          <w:color w:val="auto"/>
          <w:sz w:val="24"/>
          <w:szCs w:val="24"/>
        </w:rPr>
        <w:t>c-axis</w:t>
      </w:r>
      <w:r w:rsidR="00064E7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lattice constant</w:t>
      </w:r>
      <w:r w:rsidR="004871A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erived from this peak shift</w:t>
      </w:r>
      <w:r w:rsidR="00064E7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s </w:t>
      </w:r>
      <w:r w:rsidR="00C41F7D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ound to </w:t>
      </w:r>
      <w:r w:rsidR="00064E71" w:rsidRPr="00665188">
        <w:rPr>
          <w:rFonts w:ascii="Times New Roman" w:hAnsi="Times New Roman" w:cs="Times New Roman"/>
          <w:color w:val="auto"/>
          <w:sz w:val="24"/>
          <w:szCs w:val="24"/>
        </w:rPr>
        <w:t>exhibit a tiny increase</w:t>
      </w:r>
      <w:r w:rsidR="00F4176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(</w:t>
      </w:r>
      <w:r w:rsidR="001D6042" w:rsidRPr="00665188">
        <w:rPr>
          <w:rFonts w:ascii="Times New Roman" w:hAnsi="Times New Roman" w:cs="Times New Roman"/>
          <w:color w:val="auto"/>
          <w:sz w:val="24"/>
          <w:szCs w:val="24"/>
        </w:rPr>
        <w:t>0.56%</w:t>
      </w:r>
      <w:r w:rsidR="00F41768" w:rsidRPr="00665188">
        <w:rPr>
          <w:rFonts w:ascii="Times New Roman" w:hAnsi="Times New Roman" w:cs="Times New Roman"/>
          <w:color w:val="auto"/>
          <w:sz w:val="24"/>
          <w:szCs w:val="24"/>
        </w:rPr>
        <w:t>)</w:t>
      </w:r>
      <w:r w:rsidR="00064E7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30499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with La doping, as </w:t>
      </w:r>
      <w:r w:rsidR="00D92D17" w:rsidRPr="00665188">
        <w:rPr>
          <w:rFonts w:ascii="Times New Roman" w:hAnsi="Times New Roman" w:cs="Times New Roman"/>
          <w:color w:val="auto"/>
          <w:sz w:val="24"/>
          <w:szCs w:val="24"/>
        </w:rPr>
        <w:t>exemplified</w:t>
      </w:r>
      <w:r w:rsidR="0030499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n Figure 2(b)</w:t>
      </w:r>
      <w:r w:rsidR="00F51065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</w:p>
    <w:p w14:paraId="2F49039E" w14:textId="538E017A" w:rsidR="003215A9" w:rsidRPr="00665188" w:rsidRDefault="006E564B" w:rsidP="001B6E37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magnetic moments of the </w:t>
      </w:r>
      <w:r w:rsidR="00277971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277971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277971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277971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277971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27797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films </w:t>
      </w:r>
      <w:r w:rsidR="00574E0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re measured </w:t>
      </w:r>
      <w:r w:rsidR="0017545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s a function of the temperature </w:t>
      </w:r>
      <w:r w:rsidR="00257281" w:rsidRPr="00665188">
        <w:rPr>
          <w:rFonts w:ascii="Times New Roman" w:hAnsi="Times New Roman" w:cs="Times New Roman"/>
          <w:color w:val="auto"/>
          <w:sz w:val="24"/>
          <w:szCs w:val="24"/>
        </w:rPr>
        <w:t>with an in-p</w:t>
      </w:r>
      <w:r w:rsidR="004E7AF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lane magnetic field of 1000 </w:t>
      </w:r>
      <w:proofErr w:type="spellStart"/>
      <w:r w:rsidR="004E7AF7" w:rsidRPr="00665188">
        <w:rPr>
          <w:rFonts w:ascii="Times New Roman" w:hAnsi="Times New Roman" w:cs="Times New Roman"/>
          <w:color w:val="auto"/>
          <w:sz w:val="24"/>
          <w:szCs w:val="24"/>
        </w:rPr>
        <w:t>Oe</w:t>
      </w:r>
      <w:proofErr w:type="spellEnd"/>
      <w:r w:rsidR="004E7AF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153E2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onset of the </w:t>
      </w:r>
      <w:r w:rsidR="003E428D" w:rsidRPr="00665188">
        <w:rPr>
          <w:rFonts w:ascii="Times New Roman" w:hAnsi="Times New Roman" w:cs="Times New Roman"/>
          <w:color w:val="auto"/>
          <w:sz w:val="24"/>
          <w:szCs w:val="24"/>
        </w:rPr>
        <w:t>magnetic moment</w:t>
      </w:r>
      <w:r w:rsidR="00B26DB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7D2BE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could be used to </w:t>
      </w:r>
      <w:r w:rsidR="0095038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dentify </w:t>
      </w:r>
      <w:r w:rsidR="007D2BE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A105DD" w:rsidRPr="00665188">
        <w:rPr>
          <w:rFonts w:ascii="Times New Roman" w:hAnsi="Times New Roman" w:cs="Times New Roman"/>
          <w:color w:val="auto"/>
          <w:sz w:val="24"/>
          <w:szCs w:val="24"/>
        </w:rPr>
        <w:t>Curie temperature</w:t>
      </w:r>
      <w:r w:rsidR="00847A3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(</w:t>
      </w:r>
      <w:r w:rsidR="00847A38" w:rsidRPr="00665188">
        <w:rPr>
          <w:rFonts w:ascii="Times New Roman" w:hAnsi="Times New Roman" w:cs="Times New Roman"/>
          <w:sz w:val="24"/>
          <w:szCs w:val="24"/>
          <w:lang w:eastAsia="zh-CN"/>
        </w:rPr>
        <w:t>T</w:t>
      </w:r>
      <w:r w:rsidR="00847A38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C</w:t>
      </w:r>
      <w:r w:rsidR="00847A38" w:rsidRPr="00665188">
        <w:rPr>
          <w:rFonts w:ascii="Times New Roman" w:hAnsi="Times New Roman" w:cs="Times New Roman"/>
          <w:color w:val="auto"/>
          <w:sz w:val="24"/>
          <w:szCs w:val="24"/>
        </w:rPr>
        <w:t>)</w:t>
      </w:r>
      <w:r w:rsidR="00841CD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DD4DAA" w:rsidRPr="00665188">
        <w:rPr>
          <w:rFonts w:ascii="Times New Roman" w:hAnsi="Times New Roman" w:cs="Times New Roman"/>
          <w:color w:val="auto"/>
          <w:sz w:val="24"/>
          <w:szCs w:val="24"/>
        </w:rPr>
        <w:t>plotted</w:t>
      </w:r>
      <w:r w:rsidR="00841CD4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n Fig. 2(c)</w:t>
      </w:r>
      <w:r w:rsidR="00EB1980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EC5F8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CB087C" w:rsidRPr="00665188">
        <w:rPr>
          <w:rFonts w:ascii="Times New Roman" w:hAnsi="Times New Roman" w:cs="Times New Roman"/>
          <w:sz w:val="24"/>
          <w:szCs w:val="24"/>
          <w:lang w:eastAsia="zh-CN"/>
        </w:rPr>
        <w:t>As the La doping increases,</w:t>
      </w:r>
      <w:r w:rsidR="004E7E68" w:rsidRPr="00665188">
        <w:t xml:space="preserve"> </w:t>
      </w:r>
      <w:r w:rsidR="004E7E68" w:rsidRPr="00665188">
        <w:rPr>
          <w:rFonts w:ascii="Times New Roman" w:hAnsi="Times New Roman" w:cs="Times New Roman"/>
          <w:sz w:val="24"/>
          <w:szCs w:val="24"/>
          <w:lang w:eastAsia="zh-CN"/>
        </w:rPr>
        <w:t>long range ferromagnetic order strengthens</w:t>
      </w:r>
      <w:r w:rsidR="001375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nd a </w:t>
      </w:r>
      <w:r w:rsidR="0017099B" w:rsidRPr="00665188">
        <w:rPr>
          <w:rFonts w:ascii="Times New Roman" w:hAnsi="Times New Roman" w:cs="Times New Roman"/>
          <w:sz w:val="24"/>
          <w:szCs w:val="24"/>
          <w:lang w:eastAsia="zh-CN"/>
        </w:rPr>
        <w:t>maximum</w:t>
      </w:r>
      <w:r w:rsidR="001375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87EED" w:rsidRPr="00665188">
        <w:rPr>
          <w:rFonts w:ascii="Times New Roman" w:hAnsi="Times New Roman" w:cs="Times New Roman"/>
          <w:sz w:val="24"/>
          <w:szCs w:val="24"/>
          <w:lang w:eastAsia="zh-CN"/>
        </w:rPr>
        <w:t>T</w:t>
      </w:r>
      <w:r w:rsidR="00D87EED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C</w:t>
      </w:r>
      <w:r w:rsidR="00D87EE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1375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f </w:t>
      </w:r>
      <w:r w:rsidR="0098213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~ </w:t>
      </w:r>
      <w:r w:rsidR="001375AE" w:rsidRPr="00665188">
        <w:rPr>
          <w:rFonts w:ascii="Times New Roman" w:hAnsi="Times New Roman" w:cs="Times New Roman"/>
          <w:sz w:val="24"/>
          <w:szCs w:val="24"/>
          <w:lang w:eastAsia="zh-CN"/>
        </w:rPr>
        <w:t>127 K is achi</w:t>
      </w:r>
      <w:r w:rsidR="0017099B" w:rsidRPr="00665188">
        <w:rPr>
          <w:rFonts w:ascii="Times New Roman" w:hAnsi="Times New Roman" w:cs="Times New Roman"/>
          <w:sz w:val="24"/>
          <w:szCs w:val="24"/>
          <w:lang w:eastAsia="zh-CN"/>
        </w:rPr>
        <w:t>e</w:t>
      </w:r>
      <w:r w:rsidR="001375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ved on the </w:t>
      </w:r>
      <w:r w:rsidR="00E0546E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B87A38" w:rsidRPr="00665188">
        <w:rPr>
          <w:rFonts w:ascii="Times New Roman" w:hAnsi="Times New Roman" w:cs="Times New Roman"/>
          <w:sz w:val="24"/>
          <w:szCs w:val="24"/>
          <w:vertAlign w:val="subscript"/>
        </w:rPr>
        <w:t>0.0</w:t>
      </w:r>
      <w:r w:rsidR="00706DB0" w:rsidRPr="00665188">
        <w:rPr>
          <w:rFonts w:ascii="Times New Roman" w:hAnsi="Times New Roman" w:cs="Times New Roman"/>
          <w:sz w:val="24"/>
          <w:szCs w:val="24"/>
          <w:vertAlign w:val="subscript"/>
        </w:rPr>
        <w:t>36</w:t>
      </w:r>
      <w:r w:rsidR="00E0546E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B87A38" w:rsidRPr="00665188">
        <w:rPr>
          <w:rFonts w:ascii="Times New Roman" w:hAnsi="Times New Roman" w:cs="Times New Roman"/>
          <w:sz w:val="24"/>
          <w:szCs w:val="24"/>
          <w:vertAlign w:val="subscript"/>
        </w:rPr>
        <w:t>0.96</w:t>
      </w:r>
      <w:r w:rsidR="00706DB0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4</w:t>
      </w:r>
      <w:r w:rsidR="00E0546E" w:rsidRPr="00665188">
        <w:rPr>
          <w:rFonts w:ascii="Times New Roman" w:hAnsi="Times New Roman" w:cs="Times New Roman"/>
          <w:color w:val="auto"/>
          <w:sz w:val="24"/>
          <w:szCs w:val="24"/>
        </w:rPr>
        <w:t>O</w:t>
      </w:r>
      <w:r w:rsidR="00E13A0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film. </w:t>
      </w:r>
      <w:r w:rsidR="00B601D9" w:rsidRPr="00665188">
        <w:rPr>
          <w:rFonts w:ascii="Times New Roman" w:hAnsi="Times New Roman" w:cs="Times New Roman"/>
          <w:sz w:val="24"/>
          <w:szCs w:val="24"/>
          <w:lang w:eastAsia="zh-CN"/>
        </w:rPr>
        <w:t>The double-dome feature of temperature-dependent magnetization curves</w:t>
      </w:r>
      <w:r w:rsidR="000F38E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E468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or </w:t>
      </w:r>
      <w:r w:rsidR="00EC20B0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EC20B0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EC20B0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EC20B0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EC20B0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EC20B0" w:rsidRPr="00665188">
        <w:rPr>
          <w:rFonts w:ascii="Times New Roman" w:hAnsi="Times New Roman" w:cs="Times New Roman"/>
          <w:color w:val="auto"/>
          <w:sz w:val="24"/>
          <w:szCs w:val="24"/>
        </w:rPr>
        <w:t>O (</w:t>
      </w:r>
      <w:r w:rsidR="00EC20B0" w:rsidRPr="00665188">
        <w:rPr>
          <w:rFonts w:ascii="Times New Roman" w:hAnsi="Times New Roman" w:cs="Times New Roman"/>
          <w:i/>
          <w:sz w:val="24"/>
          <w:szCs w:val="24"/>
        </w:rPr>
        <w:t>x</w:t>
      </w:r>
      <w:r w:rsidR="00EC20B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&gt; 0) </w:t>
      </w:r>
      <w:r w:rsidR="00896E40" w:rsidRPr="00665188">
        <w:rPr>
          <w:rFonts w:ascii="Times New Roman" w:hAnsi="Times New Roman" w:cs="Times New Roman"/>
          <w:color w:val="auto"/>
          <w:sz w:val="24"/>
          <w:szCs w:val="24"/>
        </w:rPr>
        <w:t>films</w:t>
      </w:r>
      <w:r w:rsidR="00343A2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34745B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s </w:t>
      </w:r>
      <w:r w:rsidR="00343A27" w:rsidRPr="00665188">
        <w:rPr>
          <w:rFonts w:ascii="Times New Roman" w:hAnsi="Times New Roman" w:cs="Times New Roman"/>
          <w:color w:val="auto"/>
          <w:sz w:val="24"/>
          <w:szCs w:val="24"/>
        </w:rPr>
        <w:t>attributed to</w:t>
      </w:r>
      <w:r w:rsidR="00896E4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proofErr w:type="spellStart"/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>Ruderman</w:t>
      </w:r>
      <w:proofErr w:type="spellEnd"/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>-Kittel-</w:t>
      </w:r>
      <w:proofErr w:type="spellStart"/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>Kasuya</w:t>
      </w:r>
      <w:proofErr w:type="spellEnd"/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>-</w:t>
      </w:r>
      <w:proofErr w:type="spellStart"/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>Yosida</w:t>
      </w:r>
      <w:proofErr w:type="spellEnd"/>
      <w:r w:rsidR="005E53C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RKKY) interactions</w:t>
      </w:r>
      <w:r w:rsidR="00ED3BD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the presence of </w:t>
      </w:r>
      <w:r w:rsidR="004614E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onducting </w:t>
      </w:r>
      <w:r w:rsidR="003142DB" w:rsidRPr="00665188">
        <w:rPr>
          <w:rFonts w:ascii="Times New Roman" w:hAnsi="Times New Roman" w:cs="Times New Roman"/>
          <w:sz w:val="24"/>
          <w:szCs w:val="24"/>
          <w:lang w:eastAsia="zh-CN"/>
        </w:rPr>
        <w:t>carriers</w:t>
      </w:r>
      <w:r w:rsidR="003142DB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Monteiro&lt;/Author&gt;&lt;Year&gt;2013&lt;/Year&gt;&lt;RecNum&gt;2196&lt;/RecNum&gt;&lt;DisplayText&gt;[33]&lt;/DisplayText&gt;&lt;record&gt;&lt;rec-number&gt;2196&lt;/rec-number&gt;&lt;foreign-keys&gt;&lt;key app="EN" db-id="zvwp9xsfm9fwf6edxvipw5w5pz020s995200"&gt;2196&lt;/key&gt;&lt;/foreign-keys&gt;&lt;ref-type name="Journal Article"&gt;17&lt;/ref-type&gt;&lt;contributors&gt;&lt;authors&gt;&lt;author&gt;Monteiro, Pedro M. S.&lt;/author&gt;&lt;author&gt;Baker, Peter J.&lt;/author&gt;&lt;author&gt;Ionescu, Adrian&lt;/author&gt;&lt;author&gt;Barnes, Crispin H. W.&lt;/author&gt;&lt;author&gt;Salman, Zaher&lt;/author&gt;&lt;author&gt;Suter, Andreas&lt;/author&gt;&lt;author&gt;Prokscha, Thomas&lt;/author&gt;&lt;author&gt;Langridge, Sean&lt;/author&gt;&lt;/authors&gt;&lt;/contributors&gt;&lt;titles&gt;&lt;title&gt;Spatially Homogeneous Ferromagnetism below the Enhanced Curie Temperature in ${\mathrm{EuO}}_{1\ensuremath{-}x}$ Thin Films&lt;/title&gt;&lt;secondary-title&gt;Phys. Rev. Lett.&lt;/secondary-title&gt;&lt;/titles&gt;&lt;periodical&gt;&lt;full-title&gt;Phys. Rev. Lett.&lt;/full-title&gt;&lt;/periodical&gt;&lt;pages&gt;217208&lt;/pages&gt;&lt;volume&gt;110&lt;/volume&gt;&lt;number&gt;21&lt;/number&gt;&lt;dates&gt;&lt;year&gt;2013&lt;/year&gt;&lt;pub-dates&gt;&lt;date&gt;05/23/&lt;/date&gt;&lt;/pub-dates&gt;&lt;/dates&gt;&lt;publisher&gt;American Physical Society&lt;/publisher&gt;&lt;urls&gt;&lt;related-urls&gt;&lt;url&gt;https://link.aps.org/doi/10.1103/PhysRevLett.110.217208&lt;/url&gt;&lt;/related-urls&gt;&lt;/urls&gt;&lt;/record&gt;&lt;/Cite&gt;&lt;/EndNote&gt;</w:instrText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4B71F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33]</w:t>
      </w:r>
      <w:r w:rsidR="004B71F7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75166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3852C2" w:rsidRPr="00665188">
        <w:rPr>
          <w:rFonts w:ascii="Times New Roman" w:hAnsi="Times New Roman" w:cs="Times New Roman"/>
          <w:sz w:val="24"/>
          <w:szCs w:val="24"/>
          <w:lang w:eastAsia="zh-CN"/>
        </w:rPr>
        <w:t>As the La doping further increases, the T</w:t>
      </w:r>
      <w:r w:rsidR="003852C2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C</w:t>
      </w:r>
      <w:r w:rsidR="003852C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decreases</w:t>
      </w:r>
      <w:r w:rsidR="00B070C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C45BD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La doping dependence of </w:t>
      </w:r>
      <w:r w:rsidR="00B06D4F" w:rsidRPr="00665188">
        <w:rPr>
          <w:rFonts w:ascii="Times New Roman" w:hAnsi="Times New Roman" w:cs="Times New Roman"/>
          <w:sz w:val="24"/>
          <w:szCs w:val="24"/>
          <w:lang w:eastAsia="zh-CN"/>
        </w:rPr>
        <w:t>T</w:t>
      </w:r>
      <w:r w:rsidR="00B06D4F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C</w:t>
      </w:r>
      <w:r w:rsidR="00C45BD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s summa</w:t>
      </w:r>
      <w:r w:rsidR="00B2101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rized in </w:t>
      </w:r>
      <w:r w:rsidR="000650F2" w:rsidRPr="00665188">
        <w:rPr>
          <w:rFonts w:ascii="Times New Roman" w:hAnsi="Times New Roman" w:cs="Times New Roman"/>
          <w:sz w:val="24"/>
          <w:szCs w:val="24"/>
          <w:lang w:eastAsia="zh-CN"/>
        </w:rPr>
        <w:t>Fig</w:t>
      </w:r>
      <w:r w:rsidR="00327AAF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0650F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2(d)</w:t>
      </w:r>
      <w:r w:rsidR="001A1BE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97275D" w:rsidRPr="00665188">
        <w:rPr>
          <w:rFonts w:ascii="Times New Roman" w:hAnsi="Times New Roman" w:cs="Times New Roman"/>
          <w:sz w:val="24"/>
          <w:szCs w:val="24"/>
          <w:lang w:eastAsia="zh-CN"/>
        </w:rPr>
        <w:t>To understand this</w:t>
      </w:r>
      <w:r w:rsidR="0002304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phenomenon</w:t>
      </w:r>
      <w:r w:rsidR="007822F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the carrier densities of the films </w:t>
      </w:r>
      <w:r w:rsidR="00CA759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re measured using Hall effect </w:t>
      </w:r>
      <w:r w:rsidR="002636A1" w:rsidRPr="00665188">
        <w:rPr>
          <w:rFonts w:ascii="Times New Roman" w:hAnsi="Times New Roman" w:cs="Times New Roman"/>
          <w:sz w:val="24"/>
          <w:szCs w:val="24"/>
          <w:lang w:eastAsia="zh-CN"/>
        </w:rPr>
        <w:t>in a perpendicular magnetic field</w:t>
      </w:r>
      <w:r w:rsidR="00A14E5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D1FA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rom </w:t>
      </w:r>
      <w:r w:rsidR="00A14E5E" w:rsidRPr="00665188">
        <w:rPr>
          <w:rFonts w:ascii="Times New Roman" w:hAnsi="Times New Roman" w:cs="Times New Roman"/>
          <w:sz w:val="24"/>
          <w:szCs w:val="24"/>
          <w:lang w:eastAsia="zh-CN"/>
        </w:rPr>
        <w:t>-5 T to 5 T</w:t>
      </w:r>
      <w:r w:rsidR="00391F9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See supplementary Fig</w:t>
      </w:r>
      <w:r w:rsidR="00C979BD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391F9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S1)</w:t>
      </w:r>
      <w:r w:rsidR="006C66F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851AA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carrier density </w:t>
      </w:r>
      <w:r w:rsidR="004E7E6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t 2K </w:t>
      </w:r>
      <w:r w:rsidR="001C4AEE" w:rsidRPr="00665188">
        <w:rPr>
          <w:rFonts w:ascii="Times New Roman" w:hAnsi="Times New Roman" w:cs="Times New Roman"/>
          <w:sz w:val="24"/>
          <w:szCs w:val="24"/>
          <w:lang w:eastAsia="zh-CN"/>
        </w:rPr>
        <w:t>also ex</w:t>
      </w:r>
      <w:r w:rsidR="00313DD5" w:rsidRPr="00665188">
        <w:rPr>
          <w:rFonts w:ascii="Times New Roman" w:hAnsi="Times New Roman" w:cs="Times New Roman"/>
          <w:sz w:val="24"/>
          <w:szCs w:val="24"/>
          <w:lang w:eastAsia="zh-CN"/>
        </w:rPr>
        <w:t>hibit</w:t>
      </w:r>
      <w:r w:rsidR="0051039D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313DD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 peak at the La doping of </w:t>
      </w:r>
      <w:r w:rsidR="00252C37" w:rsidRPr="00665188">
        <w:rPr>
          <w:rFonts w:ascii="Times New Roman" w:hAnsi="Times New Roman" w:cs="Times New Roman"/>
          <w:i/>
          <w:color w:val="auto"/>
          <w:sz w:val="24"/>
          <w:szCs w:val="24"/>
        </w:rPr>
        <w:t>x</w:t>
      </w:r>
      <w:r w:rsidR="00252C3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= </w:t>
      </w:r>
      <w:r w:rsidR="00252C37" w:rsidRPr="00665188">
        <w:rPr>
          <w:rFonts w:ascii="Times New Roman" w:hAnsi="Times New Roman" w:cs="Times New Roman"/>
          <w:color w:val="auto"/>
          <w:sz w:val="24"/>
          <w:szCs w:val="24"/>
        </w:rPr>
        <w:lastRenderedPageBreak/>
        <w:t>0.036</w:t>
      </w:r>
      <w:r w:rsidR="006D3EC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which is </w:t>
      </w:r>
      <w:r w:rsidR="004E7E68" w:rsidRPr="00665188">
        <w:rPr>
          <w:rFonts w:ascii="Times New Roman" w:hAnsi="Times New Roman" w:cs="Times New Roman"/>
          <w:color w:val="auto"/>
          <w:sz w:val="24"/>
          <w:szCs w:val="24"/>
        </w:rPr>
        <w:t>exactly</w:t>
      </w:r>
      <w:r w:rsidR="006D3EC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036E6F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</w:t>
      </w:r>
      <w:r w:rsidR="004E7E6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same </w:t>
      </w:r>
      <w:r w:rsidR="00036E6F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doping </w:t>
      </w:r>
      <w:r w:rsidR="004E7E6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level </w:t>
      </w:r>
      <w:r w:rsidR="006D3EC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or the </w:t>
      </w:r>
      <w:r w:rsidR="000D6CB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ilm with </w:t>
      </w:r>
      <w:r w:rsidR="00147314" w:rsidRPr="00665188">
        <w:rPr>
          <w:rFonts w:ascii="Times New Roman" w:hAnsi="Times New Roman" w:cs="Times New Roman"/>
          <w:color w:val="auto"/>
          <w:sz w:val="24"/>
          <w:szCs w:val="24"/>
        </w:rPr>
        <w:t>high</w:t>
      </w:r>
      <w:r w:rsidR="006D3EC6" w:rsidRPr="00665188">
        <w:rPr>
          <w:rFonts w:ascii="Times New Roman" w:hAnsi="Times New Roman" w:cs="Times New Roman"/>
          <w:color w:val="auto"/>
          <w:sz w:val="24"/>
          <w:szCs w:val="24"/>
        </w:rPr>
        <w:t>est T</w:t>
      </w:r>
      <w:r w:rsidR="006D3EC6" w:rsidRPr="00665188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AF1A1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AB0F8B" w:rsidRPr="00665188">
        <w:rPr>
          <w:rFonts w:ascii="Times New Roman" w:hAnsi="Times New Roman" w:cs="Times New Roman"/>
          <w:color w:val="auto"/>
          <w:sz w:val="24"/>
          <w:szCs w:val="24"/>
        </w:rPr>
        <w:t>The similar La doping dependence of the T</w:t>
      </w:r>
      <w:r w:rsidR="00AB0F8B" w:rsidRPr="00665188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AB0F8B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and the carrier density </w:t>
      </w:r>
      <w:r w:rsidR="00251B8C" w:rsidRPr="00665188">
        <w:rPr>
          <w:rFonts w:ascii="Times New Roman" w:hAnsi="Times New Roman" w:cs="Times New Roman" w:hint="eastAsia"/>
          <w:color w:val="auto"/>
          <w:sz w:val="24"/>
          <w:szCs w:val="24"/>
          <w:lang w:eastAsia="zh-CN"/>
        </w:rPr>
        <w:t>are</w:t>
      </w:r>
      <w:r w:rsidR="009D7B3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consistent with</w:t>
      </w:r>
      <w:r w:rsidR="002E271D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</w:t>
      </w:r>
      <w:r w:rsidR="009D7B3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previous study</w:t>
      </w:r>
      <w:r w:rsidR="00AB745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on </w:t>
      </w:r>
      <w:proofErr w:type="spellStart"/>
      <w:r w:rsidR="00AB7452" w:rsidRPr="00665188">
        <w:rPr>
          <w:rFonts w:ascii="Times New Roman" w:hAnsi="Times New Roman" w:cs="Times New Roman"/>
          <w:color w:val="auto"/>
          <w:sz w:val="24"/>
          <w:szCs w:val="24"/>
        </w:rPr>
        <w:t>Gd</w:t>
      </w:r>
      <w:proofErr w:type="spellEnd"/>
      <w:r w:rsidR="00AB745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oped </w:t>
      </w:r>
      <w:proofErr w:type="spellStart"/>
      <w:r w:rsidR="00AB7452" w:rsidRPr="00665188">
        <w:rPr>
          <w:rFonts w:ascii="Times New Roman" w:hAnsi="Times New Roman" w:cs="Times New Roman"/>
          <w:color w:val="auto"/>
          <w:sz w:val="24"/>
          <w:szCs w:val="24"/>
        </w:rPr>
        <w:t>EuO</w:t>
      </w:r>
      <w:proofErr w:type="spellEnd"/>
      <w:r w:rsidR="00AB745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films</w:t>
      </w:r>
      <w:r w:rsidR="00132FFD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4B71F7" w:rsidRPr="00665188">
        <w:rPr>
          <w:rFonts w:ascii="Times New Roman" w:hAnsi="Times New Roman" w:cs="Times New Roman"/>
          <w:sz w:val="24"/>
          <w:szCs w:val="24"/>
        </w:rPr>
        <w:fldChar w:fldCharType="begin"/>
      </w:r>
      <w:r w:rsidR="004B71F7" w:rsidRPr="00665188">
        <w:rPr>
          <w:rFonts w:ascii="Times New Roman" w:hAnsi="Times New Roman" w:cs="Times New Roman"/>
          <w:color w:val="auto"/>
          <w:sz w:val="24"/>
          <w:szCs w:val="24"/>
        </w:rPr>
        <w:instrText xml:space="preserve"> ADDIN EN.CITE &lt;EndNote&gt;&lt;Cite&gt;&lt;Author&gt;Mairoser&lt;/Author&gt;&lt;Year&gt;2010&lt;/Year&gt;&lt;RecNum&gt;2187&lt;/RecNum&gt;&lt;DisplayText&gt;[27]&lt;/DisplayText&gt;&lt;record&gt;&lt;rec-number&gt;2187&lt;/rec-number&gt;&lt;foreign-keys&gt;&lt;key app="EN" db-id="zvwp9xsfm9fwf6edxvipw5w5pz020s995200"&gt;2187&lt;/key&gt;&lt;/foreign-keys&gt;&lt;ref-type name="Journal Article"&gt;17&lt;/ref-type&gt;&lt;contributors&gt;&lt;authors&gt;&lt;author&gt;Mairoser, T.&lt;/author&gt;&lt;author&gt;Schmehl, A.&lt;/author&gt;&lt;author&gt;Melville, A.&lt;/author&gt;&lt;author&gt;Heeg, T.&lt;/author&gt;&lt;author&gt;Canella, L.&lt;/author&gt;&lt;author&gt;Böni, P.&lt;/author&gt;&lt;author&gt;Zander, W.&lt;/author&gt;&lt;author&gt;Schubert, J.&lt;/author&gt;&lt;author&gt;Shai, D. E.&lt;/author&gt;&lt;author&gt;Monkman, E. J.&lt;/author&gt;&lt;author&gt;Shen, K. M.&lt;/author&gt;&lt;author&gt;Schlom, D. G.&lt;/author&gt;&lt;author&gt;Mannhart, J.&lt;/author&gt;&lt;/authors&gt;&lt;/contributors&gt;&lt;titles&gt;&lt;title&gt;Is There an Intrinsic Limit to the Charge-Carrier-Induced Increase of the Curie Temperature of EuO?&lt;/title&gt;&lt;secondary-title&gt;Phys. Rev. Lett.&lt;/secondary-title&gt;&lt;/titles&gt;&lt;periodical&gt;&lt;full-title&gt;Phys. Rev. Lett.&lt;/full-title&gt;&lt;/periodical&gt;&lt;pages&gt;257206&lt;/pages&gt;&lt;volume&gt;105&lt;/volume&gt;&lt;number&gt;25&lt;/number&gt;&lt;dates&gt;&lt;year&gt;2010&lt;/year&gt;&lt;pub-dates&gt;&lt;date&gt;12/14/&lt;/date&gt;&lt;/pub-dates&gt;&lt;/dates&gt;&lt;publisher&gt;American Physical Society&lt;/publisher&gt;&lt;urls&gt;&lt;related-urls&gt;&lt;url&gt;https://link.aps.org/doi/10.1103/PhysRevLett.105.257206&lt;/url&gt;&lt;/related-urls&gt;&lt;/urls&gt;&lt;/record&gt;&lt;/Cite&gt;&lt;/EndNote&gt;</w:instrText>
      </w:r>
      <w:r w:rsidR="004B71F7" w:rsidRPr="00665188">
        <w:rPr>
          <w:rFonts w:ascii="Times New Roman" w:hAnsi="Times New Roman" w:cs="Times New Roman"/>
          <w:sz w:val="24"/>
          <w:szCs w:val="24"/>
        </w:rPr>
        <w:fldChar w:fldCharType="separate"/>
      </w:r>
      <w:r w:rsidR="004B71F7" w:rsidRPr="00665188">
        <w:rPr>
          <w:rFonts w:ascii="Times New Roman" w:hAnsi="Times New Roman" w:cs="Times New Roman"/>
          <w:noProof/>
          <w:color w:val="auto"/>
          <w:sz w:val="24"/>
          <w:szCs w:val="24"/>
        </w:rPr>
        <w:t>[27]</w:t>
      </w:r>
      <w:r w:rsidR="004B71F7" w:rsidRPr="00665188">
        <w:rPr>
          <w:rFonts w:ascii="Times New Roman" w:hAnsi="Times New Roman" w:cs="Times New Roman"/>
          <w:sz w:val="24"/>
          <w:szCs w:val="24"/>
        </w:rPr>
        <w:fldChar w:fldCharType="end"/>
      </w:r>
      <w:r w:rsidR="00132FFD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6344E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</w:p>
    <w:p w14:paraId="3109EE01" w14:textId="74D5DB99" w:rsidR="003B0F25" w:rsidRPr="00665188" w:rsidRDefault="005A29F1" w:rsidP="00E45B01">
      <w:pPr>
        <w:pStyle w:val="Body"/>
        <w:spacing w:afterLines="200" w:after="48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eastAsia="zh-CN"/>
        </w:rPr>
      </w:pPr>
      <w:r w:rsidRPr="00665188">
        <w:rPr>
          <w:rFonts w:ascii="Times New Roman" w:hAnsi="Times New Roman" w:cs="Times New Roman"/>
          <w:sz w:val="24"/>
          <w:szCs w:val="24"/>
        </w:rPr>
        <w:t>A typical magnetic field dependence of the Hall resistivity is shown in Fig</w:t>
      </w:r>
      <w:r w:rsidR="00060D4F" w:rsidRPr="00665188">
        <w:rPr>
          <w:rFonts w:ascii="Times New Roman" w:hAnsi="Times New Roman" w:cs="Times New Roman"/>
          <w:sz w:val="24"/>
          <w:szCs w:val="24"/>
        </w:rPr>
        <w:t>.</w:t>
      </w:r>
      <w:r w:rsidRPr="00665188">
        <w:rPr>
          <w:rFonts w:ascii="Times New Roman" w:hAnsi="Times New Roman" w:cs="Times New Roman"/>
          <w:sz w:val="24"/>
          <w:szCs w:val="24"/>
        </w:rPr>
        <w:t xml:space="preserve"> 3(a)</w:t>
      </w:r>
      <w:r w:rsidR="00477D71" w:rsidRPr="00665188">
        <w:rPr>
          <w:rFonts w:ascii="Times New Roman" w:hAnsi="Times New Roman" w:cs="Times New Roman"/>
          <w:sz w:val="24"/>
          <w:szCs w:val="24"/>
        </w:rPr>
        <w:t>,</w:t>
      </w:r>
      <w:r w:rsidR="00D96BA6" w:rsidRPr="00665188">
        <w:rPr>
          <w:rFonts w:ascii="Times New Roman" w:hAnsi="Times New Roman" w:cs="Times New Roman"/>
          <w:sz w:val="24"/>
          <w:szCs w:val="24"/>
        </w:rPr>
        <w:t xml:space="preserve"> measured on the </w:t>
      </w:r>
      <w:r w:rsidR="0091683B" w:rsidRPr="00665188">
        <w:rPr>
          <w:rFonts w:ascii="Times New Roman" w:hAnsi="Times New Roman" w:cs="Times New Roman"/>
          <w:sz w:val="24"/>
          <w:szCs w:val="24"/>
        </w:rPr>
        <w:t>50 nm La</w:t>
      </w:r>
      <w:r w:rsidR="0091683B" w:rsidRPr="00665188">
        <w:rPr>
          <w:rFonts w:ascii="Times New Roman" w:hAnsi="Times New Roman" w:cs="Times New Roman"/>
          <w:sz w:val="24"/>
          <w:szCs w:val="24"/>
          <w:vertAlign w:val="subscript"/>
        </w:rPr>
        <w:t>0.1</w:t>
      </w:r>
      <w:r w:rsidR="0091683B" w:rsidRPr="00665188">
        <w:rPr>
          <w:rFonts w:ascii="Times New Roman" w:hAnsi="Times New Roman" w:cs="Times New Roman"/>
          <w:sz w:val="24"/>
          <w:szCs w:val="24"/>
        </w:rPr>
        <w:t>Eu</w:t>
      </w:r>
      <w:r w:rsidR="0091683B" w:rsidRPr="00665188">
        <w:rPr>
          <w:rFonts w:ascii="Times New Roman" w:hAnsi="Times New Roman" w:cs="Times New Roman"/>
          <w:sz w:val="24"/>
          <w:szCs w:val="24"/>
          <w:vertAlign w:val="subscript"/>
        </w:rPr>
        <w:t>0.9</w:t>
      </w:r>
      <w:r w:rsidR="0091683B" w:rsidRPr="00665188">
        <w:rPr>
          <w:rFonts w:ascii="Times New Roman" w:hAnsi="Times New Roman" w:cs="Times New Roman"/>
          <w:sz w:val="24"/>
          <w:szCs w:val="24"/>
        </w:rPr>
        <w:t>O thin film at 70 K</w:t>
      </w:r>
      <w:r w:rsidRPr="00665188">
        <w:rPr>
          <w:rFonts w:ascii="Times New Roman" w:hAnsi="Times New Roman" w:cs="Times New Roman"/>
          <w:sz w:val="24"/>
          <w:szCs w:val="24"/>
        </w:rPr>
        <w:t xml:space="preserve">. </w:t>
      </w:r>
      <w:r w:rsidR="00EE1276" w:rsidRPr="00665188">
        <w:rPr>
          <w:rFonts w:ascii="Times New Roman" w:hAnsi="Times New Roman" w:cs="Times New Roman"/>
          <w:sz w:val="24"/>
          <w:szCs w:val="24"/>
        </w:rPr>
        <w:t xml:space="preserve">Apart from </w:t>
      </w:r>
      <w:r w:rsidR="00D90043" w:rsidRPr="00665188">
        <w:rPr>
          <w:rFonts w:ascii="Times New Roman" w:hAnsi="Times New Roman" w:cs="Times New Roman"/>
          <w:sz w:val="24"/>
          <w:szCs w:val="24"/>
        </w:rPr>
        <w:t>th</w:t>
      </w:r>
      <w:r w:rsidR="00852D2B" w:rsidRPr="00665188">
        <w:rPr>
          <w:rFonts w:ascii="Times New Roman" w:hAnsi="Times New Roman" w:cs="Times New Roman"/>
          <w:sz w:val="24"/>
          <w:szCs w:val="24"/>
        </w:rPr>
        <w:t>e</w:t>
      </w:r>
      <w:r w:rsidR="00D90043" w:rsidRPr="00665188">
        <w:rPr>
          <w:rFonts w:ascii="Times New Roman" w:hAnsi="Times New Roman" w:cs="Times New Roman"/>
          <w:sz w:val="24"/>
          <w:szCs w:val="24"/>
        </w:rPr>
        <w:t xml:space="preserve"> linear Hall </w:t>
      </w:r>
      <w:r w:rsidR="00B603AF" w:rsidRPr="00665188">
        <w:rPr>
          <w:rFonts w:ascii="Times New Roman" w:hAnsi="Times New Roman" w:cs="Times New Roman"/>
          <w:sz w:val="24"/>
          <w:szCs w:val="24"/>
        </w:rPr>
        <w:t xml:space="preserve">region </w:t>
      </w:r>
      <w:r w:rsidR="004E7E68" w:rsidRPr="00665188">
        <w:rPr>
          <w:rFonts w:ascii="Times New Roman" w:hAnsi="Times New Roman" w:cs="Times New Roman"/>
          <w:sz w:val="24"/>
          <w:szCs w:val="24"/>
        </w:rPr>
        <w:t>where</w:t>
      </w:r>
      <w:r w:rsidR="00D90043" w:rsidRPr="00665188">
        <w:rPr>
          <w:rFonts w:ascii="Times New Roman" w:hAnsi="Times New Roman" w:cs="Times New Roman"/>
          <w:sz w:val="24"/>
          <w:szCs w:val="24"/>
        </w:rPr>
        <w:t xml:space="preserve"> th</w:t>
      </w:r>
      <w:r w:rsidR="005569DD" w:rsidRPr="00665188">
        <w:rPr>
          <w:rFonts w:ascii="Times New Roman" w:hAnsi="Times New Roman" w:cs="Times New Roman"/>
          <w:sz w:val="24"/>
          <w:szCs w:val="24"/>
        </w:rPr>
        <w:t>e magnetic field is larger than</w:t>
      </w:r>
      <w:r w:rsidR="00D90043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69429F" w:rsidRPr="00665188">
        <w:rPr>
          <w:rFonts w:ascii="Times New Roman" w:hAnsi="Times New Roman" w:cs="Times New Roman"/>
          <w:sz w:val="24"/>
          <w:szCs w:val="24"/>
        </w:rPr>
        <w:t>3</w:t>
      </w:r>
      <w:r w:rsidR="00D90043" w:rsidRPr="00665188">
        <w:rPr>
          <w:rFonts w:ascii="Times New Roman" w:hAnsi="Times New Roman" w:cs="Times New Roman"/>
          <w:sz w:val="24"/>
          <w:szCs w:val="24"/>
        </w:rPr>
        <w:t xml:space="preserve"> T, </w:t>
      </w:r>
      <w:r w:rsidR="00DB3E76" w:rsidRPr="00665188">
        <w:rPr>
          <w:rFonts w:ascii="Times New Roman" w:hAnsi="Times New Roman" w:cs="Times New Roman"/>
          <w:sz w:val="24"/>
          <w:szCs w:val="24"/>
        </w:rPr>
        <w:t>a strong non-linear Hall effect</w:t>
      </w:r>
      <w:r w:rsidR="00B51AD8" w:rsidRPr="00665188">
        <w:rPr>
          <w:rFonts w:ascii="Times New Roman" w:hAnsi="Times New Roman" w:cs="Times New Roman"/>
          <w:sz w:val="24"/>
          <w:szCs w:val="24"/>
        </w:rPr>
        <w:t xml:space="preserve"> is observed</w:t>
      </w:r>
      <w:r w:rsidR="00F25A4B" w:rsidRPr="00665188">
        <w:rPr>
          <w:rFonts w:ascii="Times New Roman" w:hAnsi="Times New Roman" w:cs="Times New Roman"/>
          <w:sz w:val="24"/>
          <w:szCs w:val="24"/>
        </w:rPr>
        <w:t xml:space="preserve">, which is </w:t>
      </w:r>
      <w:r w:rsidR="005569DD"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>assoc</w:t>
      </w:r>
      <w:r w:rsidR="005569DD" w:rsidRPr="00665188">
        <w:rPr>
          <w:rFonts w:ascii="Times New Roman" w:hAnsi="Times New Roman" w:cs="Times New Roman"/>
          <w:sz w:val="24"/>
          <w:szCs w:val="24"/>
        </w:rPr>
        <w:t>iated</w:t>
      </w:r>
      <w:r w:rsidR="00F25A4B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5569DD" w:rsidRPr="00665188">
        <w:rPr>
          <w:rFonts w:ascii="Times New Roman" w:hAnsi="Times New Roman" w:cs="Times New Roman"/>
          <w:sz w:val="24"/>
          <w:szCs w:val="24"/>
        </w:rPr>
        <w:t>with</w:t>
      </w:r>
      <w:r w:rsidR="00F25A4B" w:rsidRPr="00665188">
        <w:rPr>
          <w:rFonts w:ascii="Times New Roman" w:hAnsi="Times New Roman" w:cs="Times New Roman"/>
          <w:sz w:val="24"/>
          <w:szCs w:val="24"/>
        </w:rPr>
        <w:t xml:space="preserve"> the </w:t>
      </w:r>
      <w:r w:rsidR="00112F86" w:rsidRPr="00665188">
        <w:rPr>
          <w:rFonts w:ascii="Times New Roman" w:hAnsi="Times New Roman" w:cs="Times New Roman"/>
          <w:sz w:val="24"/>
          <w:szCs w:val="24"/>
        </w:rPr>
        <w:t xml:space="preserve">magnetic properties </w:t>
      </w:r>
      <w:r w:rsidR="00F25A4B" w:rsidRPr="00665188">
        <w:rPr>
          <w:rFonts w:ascii="Times New Roman" w:hAnsi="Times New Roman" w:cs="Times New Roman"/>
          <w:sz w:val="24"/>
          <w:szCs w:val="24"/>
        </w:rPr>
        <w:t xml:space="preserve">of the film. </w:t>
      </w:r>
      <w:r w:rsidR="00776844" w:rsidRPr="00665188">
        <w:rPr>
          <w:rFonts w:ascii="Times New Roman" w:hAnsi="Times New Roman" w:cs="Times New Roman"/>
          <w:sz w:val="24"/>
          <w:szCs w:val="24"/>
        </w:rPr>
        <w:t xml:space="preserve">After </w:t>
      </w:r>
      <w:r w:rsidR="00776844" w:rsidRPr="00665188">
        <w:rPr>
          <w:rFonts w:ascii="Times New Roman" w:hAnsi="Times New Roman" w:cs="Times New Roman"/>
          <w:sz w:val="24"/>
          <w:szCs w:val="24"/>
          <w:lang w:eastAsia="zh-CN"/>
        </w:rPr>
        <w:t>subtracting linear ordinary Hall contribution</w:t>
      </w:r>
      <w:r w:rsidR="005C277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the </w:t>
      </w:r>
      <w:r w:rsidR="00174F85" w:rsidRPr="00665188">
        <w:rPr>
          <w:rFonts w:ascii="Times New Roman" w:hAnsi="Times New Roman" w:cs="Times New Roman"/>
          <w:sz w:val="24"/>
          <w:szCs w:val="24"/>
        </w:rPr>
        <w:t xml:space="preserve">anomalous </w:t>
      </w:r>
      <w:r w:rsidR="001A2A9B" w:rsidRPr="00665188">
        <w:rPr>
          <w:rFonts w:ascii="Times New Roman" w:hAnsi="Times New Roman" w:cs="Times New Roman"/>
          <w:sz w:val="24"/>
          <w:szCs w:val="24"/>
        </w:rPr>
        <w:t>Hall resistivity</w:t>
      </w:r>
      <w:r w:rsidR="00174F85" w:rsidRPr="00665188">
        <w:rPr>
          <w:rFonts w:ascii="Times New Roman" w:hAnsi="Times New Roman" w:cs="Times New Roman"/>
          <w:sz w:val="24"/>
          <w:szCs w:val="24"/>
        </w:rPr>
        <w:t xml:space="preserve"> curve is shown in </w:t>
      </w:r>
      <w:r w:rsidR="003275A0" w:rsidRPr="00665188">
        <w:rPr>
          <w:rFonts w:ascii="Times New Roman" w:hAnsi="Times New Roman" w:cs="Times New Roman"/>
          <w:sz w:val="24"/>
          <w:szCs w:val="24"/>
        </w:rPr>
        <w:t xml:space="preserve">Fig. </w:t>
      </w:r>
      <w:r w:rsidR="00174F85" w:rsidRPr="00665188">
        <w:rPr>
          <w:rFonts w:ascii="Times New Roman" w:hAnsi="Times New Roman" w:cs="Times New Roman"/>
          <w:sz w:val="24"/>
          <w:szCs w:val="24"/>
        </w:rPr>
        <w:t>3(</w:t>
      </w:r>
      <w:r w:rsidRPr="00665188">
        <w:rPr>
          <w:rFonts w:ascii="Times New Roman" w:hAnsi="Times New Roman" w:cs="Times New Roman"/>
          <w:sz w:val="24"/>
          <w:szCs w:val="24"/>
        </w:rPr>
        <w:t>b</w:t>
      </w:r>
      <w:r w:rsidR="00174F85" w:rsidRPr="00665188">
        <w:rPr>
          <w:rFonts w:ascii="Times New Roman" w:hAnsi="Times New Roman" w:cs="Times New Roman"/>
          <w:sz w:val="24"/>
          <w:szCs w:val="24"/>
        </w:rPr>
        <w:t>)</w:t>
      </w:r>
      <w:r w:rsidR="001D2826" w:rsidRPr="00665188">
        <w:rPr>
          <w:rFonts w:ascii="Times New Roman" w:hAnsi="Times New Roman" w:cs="Times New Roman"/>
          <w:sz w:val="24"/>
          <w:szCs w:val="24"/>
        </w:rPr>
        <w:t>.</w:t>
      </w:r>
      <w:r w:rsidR="00E63B95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0C37F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17023E" w:rsidRPr="00665188">
        <w:rPr>
          <w:rFonts w:ascii="Times New Roman" w:hAnsi="Times New Roman" w:cs="Times New Roman"/>
          <w:sz w:val="24"/>
          <w:szCs w:val="24"/>
          <w:lang w:eastAsia="zh-CN"/>
        </w:rPr>
        <w:t>saturation</w:t>
      </w:r>
      <w:r w:rsidR="000C37F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of the </w:t>
      </w:r>
      <w:r w:rsidR="00DB36C4" w:rsidRPr="00665188">
        <w:rPr>
          <w:rFonts w:ascii="Times New Roman" w:hAnsi="Times New Roman" w:cs="Times New Roman"/>
          <w:sz w:val="24"/>
          <w:szCs w:val="24"/>
          <w:lang w:eastAsia="zh-CN"/>
        </w:rPr>
        <w:t>anomalous</w:t>
      </w:r>
      <w:r w:rsidR="0017023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Hall resistivity</w:t>
      </w:r>
      <w:r w:rsidR="005569D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t high field</w:t>
      </w:r>
      <w:r w:rsidR="0017023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7C6B4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s consistent with </w:t>
      </w:r>
      <w:r w:rsidR="00F44082" w:rsidRPr="00665188">
        <w:rPr>
          <w:rFonts w:ascii="Times New Roman" w:hAnsi="Times New Roman" w:cs="Times New Roman"/>
          <w:sz w:val="24"/>
          <w:szCs w:val="24"/>
          <w:lang w:eastAsia="zh-CN"/>
        </w:rPr>
        <w:t>full</w:t>
      </w:r>
      <w:r w:rsidR="004E7E6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lignment</w:t>
      </w:r>
      <w:r w:rsidR="007C6B4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of the magnetization.</w:t>
      </w:r>
      <w:r w:rsidR="00B2486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The temperature dependence of the </w:t>
      </w:r>
      <w:r w:rsidR="004B4B74" w:rsidRPr="00665188">
        <w:rPr>
          <w:rFonts w:ascii="Times New Roman" w:hAnsi="Times New Roman" w:cs="Times New Roman"/>
          <w:sz w:val="24"/>
          <w:szCs w:val="24"/>
          <w:lang w:eastAsia="zh-CN"/>
        </w:rPr>
        <w:t>anomalous Hall resistivity</w:t>
      </w:r>
      <w:r w:rsidR="00DA247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(</w:t>
      </w:r>
      <w:r w:rsidR="00DA247B" w:rsidRPr="00665188">
        <w:rPr>
          <w:rFonts w:ascii="Symbol" w:eastAsia="宋体" w:hAnsi="Symbol" w:cs="Times New Roman"/>
          <w:sz w:val="24"/>
          <w:szCs w:val="24"/>
          <w:lang w:eastAsia="zh-CN"/>
        </w:rPr>
        <w:t></w:t>
      </w:r>
      <w:r w:rsidR="00DA247B" w:rsidRPr="00665188">
        <w:rPr>
          <w:rFonts w:ascii="Times New Roman" w:hAnsi="Times New Roman" w:cs="Times New Roman"/>
          <w:sz w:val="24"/>
          <w:szCs w:val="24"/>
          <w:vertAlign w:val="subscript"/>
          <w:lang w:eastAsia="zh-CN"/>
        </w:rPr>
        <w:t>AH</w:t>
      </w:r>
      <w:r w:rsidR="00DA247B" w:rsidRPr="00665188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4B4B7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nd the </w:t>
      </w:r>
      <w:r w:rsidR="00887D8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longitudinal </w:t>
      </w:r>
      <w:r w:rsidR="00C8603D" w:rsidRPr="00665188">
        <w:rPr>
          <w:rFonts w:ascii="Times New Roman" w:hAnsi="Times New Roman" w:cs="Times New Roman"/>
          <w:sz w:val="24"/>
          <w:szCs w:val="24"/>
          <w:lang w:eastAsia="zh-CN"/>
        </w:rPr>
        <w:t>resistivity of the films</w:t>
      </w:r>
      <w:r w:rsidR="0079157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re </w:t>
      </w:r>
      <w:r w:rsidR="00013D67" w:rsidRPr="00665188">
        <w:rPr>
          <w:rFonts w:ascii="Times New Roman" w:hAnsi="Times New Roman" w:cs="Times New Roman"/>
          <w:sz w:val="24"/>
          <w:szCs w:val="24"/>
          <w:lang w:eastAsia="zh-CN"/>
        </w:rPr>
        <w:t>shown in supplementary Fig. S2</w:t>
      </w:r>
      <w:r w:rsidR="004307B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2A4A3B" w:rsidRPr="00665188">
        <w:rPr>
          <w:rFonts w:ascii="Times New Roman" w:hAnsi="Times New Roman" w:cs="Times New Roman"/>
          <w:sz w:val="24"/>
          <w:szCs w:val="24"/>
          <w:lang w:eastAsia="zh-CN"/>
        </w:rPr>
        <w:t>Besides</w:t>
      </w:r>
      <w:r w:rsidR="0087278A" w:rsidRPr="00665188">
        <w:rPr>
          <w:rFonts w:ascii="Times New Roman" w:hAnsi="Times New Roman" w:cs="Times New Roman"/>
          <w:sz w:val="24"/>
          <w:szCs w:val="24"/>
        </w:rPr>
        <w:t xml:space="preserve"> the </w:t>
      </w:r>
      <w:r w:rsidR="002A4A3B" w:rsidRPr="00665188">
        <w:rPr>
          <w:rFonts w:ascii="Times New Roman" w:hAnsi="Times New Roman" w:cs="Times New Roman"/>
          <w:sz w:val="24"/>
          <w:szCs w:val="24"/>
        </w:rPr>
        <w:t xml:space="preserve">conventional anomalous </w:t>
      </w:r>
      <w:r w:rsidR="0087278A" w:rsidRPr="00665188">
        <w:rPr>
          <w:rFonts w:ascii="Times New Roman" w:hAnsi="Times New Roman" w:cs="Times New Roman"/>
          <w:sz w:val="24"/>
          <w:szCs w:val="24"/>
        </w:rPr>
        <w:t>Hall signal</w:t>
      </w:r>
      <w:r w:rsidR="00733602" w:rsidRPr="00665188">
        <w:rPr>
          <w:rFonts w:ascii="Times New Roman" w:hAnsi="Times New Roman" w:cs="Times New Roman"/>
          <w:sz w:val="24"/>
          <w:szCs w:val="24"/>
        </w:rPr>
        <w:t xml:space="preserve">, the topological Hall </w:t>
      </w:r>
      <w:r w:rsidR="00BA301A" w:rsidRPr="00665188">
        <w:rPr>
          <w:rFonts w:ascii="Times New Roman" w:hAnsi="Times New Roman" w:cs="Times New Roman"/>
          <w:sz w:val="24"/>
          <w:szCs w:val="24"/>
        </w:rPr>
        <w:t>resistivity is</w:t>
      </w:r>
      <w:r w:rsidR="00F41FDB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B91A6A" w:rsidRPr="00665188">
        <w:rPr>
          <w:rFonts w:ascii="Times New Roman" w:hAnsi="Times New Roman" w:cs="Times New Roman"/>
          <w:sz w:val="24"/>
          <w:szCs w:val="24"/>
        </w:rPr>
        <w:t xml:space="preserve">also observed, </w:t>
      </w:r>
      <w:r w:rsidR="00B01F25" w:rsidRPr="00665188">
        <w:rPr>
          <w:rFonts w:ascii="Times New Roman" w:hAnsi="Times New Roman" w:cs="Times New Roman"/>
          <w:sz w:val="24"/>
          <w:szCs w:val="24"/>
        </w:rPr>
        <w:t xml:space="preserve">which </w:t>
      </w:r>
      <w:r w:rsidR="007741DD" w:rsidRPr="00665188">
        <w:rPr>
          <w:rFonts w:ascii="Times New Roman" w:hAnsi="Times New Roman" w:cs="Times New Roman"/>
          <w:sz w:val="24"/>
          <w:szCs w:val="24"/>
        </w:rPr>
        <w:t xml:space="preserve">is attributed to the formation of the </w:t>
      </w:r>
      <w:proofErr w:type="spellStart"/>
      <w:r w:rsidR="007741DD" w:rsidRPr="00665188">
        <w:rPr>
          <w:rFonts w:ascii="Times New Roman" w:hAnsi="Times New Roman" w:cs="Times New Roman"/>
          <w:sz w:val="24"/>
          <w:szCs w:val="24"/>
        </w:rPr>
        <w:t>skyrmions</w:t>
      </w:r>
      <w:proofErr w:type="spellEnd"/>
      <w:r w:rsidR="007741DD" w:rsidRPr="00665188">
        <w:rPr>
          <w:rFonts w:ascii="Times New Roman" w:hAnsi="Times New Roman" w:cs="Times New Roman"/>
          <w:sz w:val="24"/>
          <w:szCs w:val="24"/>
        </w:rPr>
        <w:t xml:space="preserve"> under such magnetic fields</w:t>
      </w:r>
      <w:r w:rsidR="00174CC2" w:rsidRPr="00665188">
        <w:rPr>
          <w:rFonts w:ascii="Times New Roman" w:hAnsi="Times New Roman" w:cs="Times New Roman"/>
          <w:sz w:val="24"/>
          <w:szCs w:val="24"/>
        </w:rPr>
        <w:t>.</w:t>
      </w:r>
    </w:p>
    <w:p w14:paraId="202D392D" w14:textId="1ABC894E" w:rsidR="0068359A" w:rsidRPr="00665188" w:rsidRDefault="003B0F25" w:rsidP="00E45B01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665188">
        <w:rPr>
          <w:rFonts w:ascii="Times New Roman" w:hAnsi="Times New Roman" w:cs="Times New Roman"/>
          <w:sz w:val="24"/>
          <w:szCs w:val="24"/>
        </w:rPr>
        <w:t xml:space="preserve">To </w:t>
      </w:r>
      <w:r w:rsidR="004417DC" w:rsidRPr="00665188">
        <w:rPr>
          <w:rFonts w:ascii="Times New Roman" w:hAnsi="Times New Roman" w:cs="Times New Roman"/>
          <w:sz w:val="24"/>
          <w:szCs w:val="24"/>
        </w:rPr>
        <w:t>probe the underlying mechanism</w:t>
      </w:r>
      <w:r w:rsidR="009E48E6" w:rsidRPr="00665188">
        <w:rPr>
          <w:rFonts w:ascii="Times New Roman" w:hAnsi="Times New Roman" w:cs="Times New Roman"/>
          <w:sz w:val="24"/>
          <w:szCs w:val="24"/>
        </w:rPr>
        <w:t xml:space="preserve"> for the for</w:t>
      </w:r>
      <w:r w:rsidR="00813B23" w:rsidRPr="00665188">
        <w:rPr>
          <w:rFonts w:ascii="Times New Roman" w:hAnsi="Times New Roman" w:cs="Times New Roman"/>
          <w:sz w:val="24"/>
          <w:szCs w:val="24"/>
        </w:rPr>
        <w:t xml:space="preserve">mation of </w:t>
      </w:r>
      <w:proofErr w:type="spellStart"/>
      <w:r w:rsidR="00813B23" w:rsidRPr="00665188">
        <w:rPr>
          <w:rFonts w:ascii="Times New Roman" w:hAnsi="Times New Roman" w:cs="Times New Roman"/>
          <w:sz w:val="24"/>
          <w:szCs w:val="24"/>
        </w:rPr>
        <w:t>skyrmions</w:t>
      </w:r>
      <w:proofErr w:type="spellEnd"/>
      <w:r w:rsidR="00813B23" w:rsidRPr="00665188">
        <w:rPr>
          <w:rFonts w:ascii="Times New Roman" w:hAnsi="Times New Roman" w:cs="Times New Roman"/>
          <w:sz w:val="24"/>
          <w:szCs w:val="24"/>
        </w:rPr>
        <w:t xml:space="preserve"> in these </w:t>
      </w:r>
      <w:r w:rsidR="00F51FF3" w:rsidRPr="00665188">
        <w:rPr>
          <w:rFonts w:ascii="Times New Roman" w:hAnsi="Times New Roman" w:cs="Times New Roman"/>
          <w:sz w:val="24"/>
          <w:szCs w:val="24"/>
        </w:rPr>
        <w:t xml:space="preserve">~ 50 nm </w:t>
      </w:r>
      <w:r w:rsidR="00813B23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813B2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13B23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813B23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813B2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13B2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thin films, </w:t>
      </w:r>
      <w:r w:rsidR="00F33010" w:rsidRPr="00665188">
        <w:rPr>
          <w:rFonts w:ascii="Times New Roman" w:hAnsi="Times New Roman" w:cs="Times New Roman"/>
          <w:color w:val="auto"/>
          <w:sz w:val="24"/>
          <w:szCs w:val="24"/>
        </w:rPr>
        <w:t>the</w:t>
      </w:r>
      <w:r w:rsidR="00B6282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B62826" w:rsidRPr="00665188">
        <w:rPr>
          <w:rFonts w:ascii="Times New Roman" w:hAnsi="Times New Roman" w:cs="Times New Roman"/>
          <w:color w:val="auto"/>
          <w:sz w:val="24"/>
          <w:szCs w:val="24"/>
        </w:rPr>
        <w:t>THE</w:t>
      </w:r>
      <w:proofErr w:type="spellEnd"/>
      <w:r w:rsidR="00F3301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s studied as a function of the temperature and ou</w:t>
      </w:r>
      <w:r w:rsidR="00470408" w:rsidRPr="00665188">
        <w:rPr>
          <w:rFonts w:ascii="Times New Roman" w:hAnsi="Times New Roman" w:cs="Times New Roman"/>
          <w:color w:val="auto"/>
          <w:sz w:val="24"/>
          <w:szCs w:val="24"/>
        </w:rPr>
        <w:t>t</w:t>
      </w:r>
      <w:r w:rsidR="00F3301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-of-plane magnetic fields </w:t>
      </w:r>
      <w:r w:rsidR="003558E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or </w:t>
      </w:r>
      <w:r w:rsidR="00F96867" w:rsidRPr="00665188">
        <w:rPr>
          <w:rFonts w:ascii="Times New Roman" w:hAnsi="Times New Roman" w:cs="Times New Roman"/>
          <w:color w:val="auto"/>
          <w:sz w:val="24"/>
          <w:szCs w:val="24"/>
        </w:rPr>
        <w:t>a series of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La</w:t>
      </w:r>
      <w:r w:rsidR="00816288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816288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</w:rPr>
        <w:t>O films</w:t>
      </w:r>
      <w:r w:rsidR="00F96867" w:rsidRPr="00665188">
        <w:rPr>
          <w:rFonts w:ascii="Times New Roman" w:hAnsi="Times New Roman" w:cs="Times New Roman"/>
          <w:color w:val="auto"/>
          <w:sz w:val="24"/>
          <w:szCs w:val="24"/>
        </w:rPr>
        <w:t>,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B62826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with </w:t>
      </w:r>
      <w:r w:rsidR="00816288" w:rsidRPr="00665188">
        <w:rPr>
          <w:i/>
        </w:rPr>
        <w:t>x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B62826" w:rsidRPr="00665188">
        <w:rPr>
          <w:rFonts w:ascii="Times New Roman" w:hAnsi="Times New Roman" w:cs="Times New Roman"/>
          <w:color w:val="auto"/>
          <w:sz w:val="24"/>
          <w:szCs w:val="24"/>
        </w:rPr>
        <w:t>systematically</w:t>
      </w:r>
      <w:r w:rsidR="0081628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ncreasing from 0 to 0.20</w:t>
      </w:r>
      <w:r w:rsidR="003558EE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BE4A46" w:rsidRPr="00665188">
        <w:rPr>
          <w:rFonts w:ascii="Times New Roman" w:hAnsi="Times New Roman" w:cs="Times New Roman"/>
          <w:color w:val="auto"/>
          <w:sz w:val="24"/>
          <w:szCs w:val="24"/>
        </w:rPr>
        <w:t>W</w:t>
      </w:r>
      <w:r w:rsidR="00BE4A46" w:rsidRPr="00665188">
        <w:rPr>
          <w:rFonts w:ascii="Times New Roman" w:hAnsi="Times New Roman" w:cs="Times New Roman"/>
          <w:sz w:val="24"/>
          <w:szCs w:val="24"/>
        </w:rPr>
        <w:t xml:space="preserve">hen the La doping is </w:t>
      </w:r>
      <w:r w:rsidR="004417DC" w:rsidRPr="00665188">
        <w:rPr>
          <w:rFonts w:ascii="Times New Roman" w:hAnsi="Times New Roman" w:cs="Times New Roman"/>
          <w:sz w:val="24"/>
          <w:szCs w:val="24"/>
        </w:rPr>
        <w:t>relatively low</w:t>
      </w:r>
      <w:r w:rsidR="002645B5" w:rsidRPr="00665188">
        <w:rPr>
          <w:rFonts w:ascii="Times New Roman" w:hAnsi="Times New Roman" w:cs="Times New Roman"/>
          <w:sz w:val="24"/>
          <w:szCs w:val="24"/>
        </w:rPr>
        <w:t xml:space="preserve"> (</w:t>
      </w:r>
      <w:r w:rsidR="002645B5" w:rsidRPr="00665188">
        <w:rPr>
          <w:rFonts w:ascii="Times New Roman" w:hAnsi="Times New Roman" w:cs="Times New Roman"/>
          <w:i/>
          <w:sz w:val="24"/>
          <w:szCs w:val="24"/>
        </w:rPr>
        <w:t>x</w:t>
      </w:r>
      <w:r w:rsidR="002645B5" w:rsidRPr="00665188">
        <w:rPr>
          <w:rFonts w:ascii="Times New Roman" w:hAnsi="Times New Roman" w:cs="Times New Roman"/>
          <w:sz w:val="24"/>
          <w:szCs w:val="24"/>
        </w:rPr>
        <w:t xml:space="preserve"> = 0.005, 0.009)</w:t>
      </w:r>
      <w:r w:rsidR="00BE4A46" w:rsidRPr="00665188">
        <w:rPr>
          <w:rFonts w:ascii="Times New Roman" w:hAnsi="Times New Roman" w:cs="Times New Roman"/>
          <w:sz w:val="24"/>
          <w:szCs w:val="24"/>
        </w:rPr>
        <w:t xml:space="preserve">, </w:t>
      </w:r>
      <w:r w:rsidR="001109EB" w:rsidRPr="00665188">
        <w:rPr>
          <w:rFonts w:ascii="Times New Roman" w:hAnsi="Times New Roman" w:cs="Times New Roman"/>
          <w:sz w:val="24"/>
          <w:szCs w:val="24"/>
        </w:rPr>
        <w:t>an</w:t>
      </w:r>
      <w:r w:rsidR="00F137F2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607BFA" w:rsidRPr="00665188">
        <w:rPr>
          <w:rFonts w:ascii="Times New Roman" w:hAnsi="Times New Roman" w:cs="Times New Roman"/>
          <w:sz w:val="24"/>
          <w:szCs w:val="24"/>
        </w:rPr>
        <w:t xml:space="preserve">unconventional </w:t>
      </w:r>
      <w:r w:rsidR="00BE4A46" w:rsidRPr="00665188">
        <w:rPr>
          <w:rFonts w:ascii="Times New Roman" w:hAnsi="Times New Roman" w:cs="Times New Roman"/>
          <w:sz w:val="24"/>
          <w:szCs w:val="24"/>
        </w:rPr>
        <w:t>Hall resistance is observed at</w:t>
      </w:r>
      <w:r w:rsidR="00D63938" w:rsidRPr="00665188">
        <w:rPr>
          <w:rFonts w:ascii="Times New Roman" w:hAnsi="Times New Roman" w:cs="Times New Roman"/>
          <w:sz w:val="24"/>
          <w:szCs w:val="24"/>
        </w:rPr>
        <w:t xml:space="preserve"> very</w:t>
      </w:r>
      <w:r w:rsidR="00BE4A46" w:rsidRPr="00665188">
        <w:rPr>
          <w:rFonts w:ascii="Times New Roman" w:hAnsi="Times New Roman" w:cs="Times New Roman"/>
          <w:sz w:val="24"/>
          <w:szCs w:val="24"/>
        </w:rPr>
        <w:t xml:space="preserve"> low temperature</w:t>
      </w:r>
      <w:r w:rsidR="00B54684" w:rsidRPr="00665188">
        <w:rPr>
          <w:rFonts w:ascii="Times New Roman" w:hAnsi="Times New Roman" w:cs="Times New Roman"/>
          <w:sz w:val="24"/>
          <w:szCs w:val="24"/>
        </w:rPr>
        <w:t>s</w:t>
      </w:r>
      <w:r w:rsidR="00D63938" w:rsidRPr="00665188">
        <w:rPr>
          <w:rFonts w:ascii="Times New Roman" w:hAnsi="Times New Roman" w:cs="Times New Roman"/>
          <w:sz w:val="24"/>
          <w:szCs w:val="24"/>
        </w:rPr>
        <w:t xml:space="preserve">, </w:t>
      </w:r>
      <w:r w:rsidR="00F2394D" w:rsidRPr="00665188">
        <w:rPr>
          <w:rFonts w:ascii="Times New Roman" w:hAnsi="Times New Roman" w:cs="Times New Roman"/>
          <w:sz w:val="24"/>
          <w:szCs w:val="24"/>
        </w:rPr>
        <w:t xml:space="preserve">as shown in </w:t>
      </w:r>
      <w:r w:rsidR="00BC67E0" w:rsidRPr="00665188">
        <w:rPr>
          <w:rFonts w:ascii="Times New Roman" w:hAnsi="Times New Roman" w:cs="Times New Roman"/>
          <w:sz w:val="24"/>
          <w:szCs w:val="24"/>
        </w:rPr>
        <w:t>supplementary Fig.S3</w:t>
      </w:r>
      <w:r w:rsidR="00287122" w:rsidRPr="00665188">
        <w:rPr>
          <w:rFonts w:ascii="Times New Roman" w:hAnsi="Times New Roman" w:cs="Times New Roman"/>
          <w:sz w:val="24"/>
          <w:szCs w:val="24"/>
        </w:rPr>
        <w:t xml:space="preserve">. </w:t>
      </w:r>
      <w:r w:rsidR="00607BFA" w:rsidRPr="00665188">
        <w:rPr>
          <w:rFonts w:ascii="Times New Roman" w:hAnsi="Times New Roman" w:cs="Times New Roman"/>
          <w:sz w:val="24"/>
          <w:szCs w:val="24"/>
        </w:rPr>
        <w:t xml:space="preserve">These </w:t>
      </w:r>
      <w:r w:rsidR="008A3AFE" w:rsidRPr="00665188">
        <w:rPr>
          <w:rFonts w:ascii="Times New Roman" w:hAnsi="Times New Roman" w:cs="Times New Roman"/>
          <w:sz w:val="24"/>
          <w:szCs w:val="24"/>
        </w:rPr>
        <w:t>unconventional Hall resist</w:t>
      </w:r>
      <w:r w:rsidR="00BC67E0" w:rsidRPr="00665188">
        <w:rPr>
          <w:rFonts w:ascii="Times New Roman" w:hAnsi="Times New Roman" w:cs="Times New Roman"/>
          <w:sz w:val="24"/>
          <w:szCs w:val="24"/>
        </w:rPr>
        <w:t>ivity</w:t>
      </w:r>
      <w:r w:rsidR="008A3AFE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837694" w:rsidRPr="00665188">
        <w:rPr>
          <w:rFonts w:ascii="Times New Roman" w:hAnsi="Times New Roman" w:cs="Times New Roman"/>
          <w:sz w:val="24"/>
          <w:szCs w:val="24"/>
        </w:rPr>
        <w:t xml:space="preserve">is </w:t>
      </w:r>
      <w:r w:rsidR="00A5146E" w:rsidRPr="00665188">
        <w:rPr>
          <w:rFonts w:ascii="Times New Roman" w:hAnsi="Times New Roman" w:cs="Times New Roman"/>
          <w:sz w:val="24"/>
          <w:szCs w:val="24"/>
        </w:rPr>
        <w:t xml:space="preserve">different from </w:t>
      </w:r>
      <w:r w:rsidR="00470408" w:rsidRPr="0066518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A5146E" w:rsidRPr="00665188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A5146E" w:rsidRPr="00665188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="00A5146E" w:rsidRPr="00665188">
        <w:rPr>
          <w:rFonts w:ascii="Times New Roman" w:hAnsi="Times New Roman" w:cs="Times New Roman"/>
          <w:sz w:val="24"/>
          <w:szCs w:val="24"/>
        </w:rPr>
        <w:t>skyrmions</w:t>
      </w:r>
      <w:proofErr w:type="spellEnd"/>
      <w:r w:rsidR="000C5213" w:rsidRPr="00665188">
        <w:rPr>
          <w:rFonts w:ascii="Times New Roman" w:hAnsi="Times New Roman" w:cs="Times New Roman"/>
          <w:sz w:val="24"/>
          <w:szCs w:val="24"/>
        </w:rPr>
        <w:t xml:space="preserve">, which </w:t>
      </w:r>
      <w:r w:rsidR="00E13C87" w:rsidRPr="00665188">
        <w:rPr>
          <w:rFonts w:ascii="Times New Roman" w:hAnsi="Times New Roman" w:cs="Times New Roman"/>
          <w:sz w:val="24"/>
          <w:szCs w:val="24"/>
        </w:rPr>
        <w:t>usually arises</w:t>
      </w:r>
      <w:r w:rsidR="0018478F" w:rsidRPr="00665188">
        <w:rPr>
          <w:rFonts w:ascii="Times New Roman" w:hAnsi="Times New Roman" w:cs="Times New Roman"/>
          <w:sz w:val="24"/>
          <w:szCs w:val="24"/>
        </w:rPr>
        <w:t xml:space="preserve"> at the </w:t>
      </w:r>
      <w:r w:rsidR="00F4265D" w:rsidRPr="00665188">
        <w:rPr>
          <w:rFonts w:ascii="Times New Roman" w:hAnsi="Times New Roman" w:cs="Times New Roman"/>
          <w:sz w:val="24"/>
          <w:szCs w:val="24"/>
        </w:rPr>
        <w:t>temperatures</w:t>
      </w:r>
      <w:r w:rsidR="0018478F" w:rsidRPr="00665188">
        <w:rPr>
          <w:rFonts w:ascii="Times New Roman" w:hAnsi="Times New Roman" w:cs="Times New Roman"/>
          <w:sz w:val="24"/>
          <w:szCs w:val="24"/>
        </w:rPr>
        <w:t xml:space="preserve"> slightly below T</w:t>
      </w:r>
      <w:r w:rsidR="0018478F" w:rsidRPr="00665188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2E519B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AC5237" w:rsidRPr="00665188">
        <w:rPr>
          <w:lang w:eastAsia="zh-CN"/>
        </w:rPr>
        <w:fldChar w:fldCharType="begin">
          <w:fldData xml:space="preserve">PEVuZE5vdGU+PENpdGU+PEF1dGhvcj5Nw7xobGJhdWVyPC9BdXRob3I+PFllYXI+MjAwOTwvWWVh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</w:fldData>
        </w:fldChar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0561D9" w:rsidRPr="00665188">
        <w:rPr>
          <w:lang w:eastAsia="zh-CN"/>
        </w:rPr>
        <w:fldChar w:fldCharType="begin">
          <w:fldData xml:space="preserve">PEVuZE5vdGU+PENpdGU+PEF1dGhvcj5Nw7xobGJhdWVyPC9BdXRob3I+PFllYXI+MjAwOTwvWWVh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</w:fldData>
        </w:fldChar>
      </w:r>
      <w:r w:rsidR="000561D9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0561D9" w:rsidRPr="00665188">
        <w:rPr>
          <w:lang w:eastAsia="zh-CN"/>
        </w:rPr>
      </w:r>
      <w:r w:rsidR="000561D9" w:rsidRPr="00665188">
        <w:rPr>
          <w:lang w:eastAsia="zh-CN"/>
        </w:rPr>
        <w:fldChar w:fldCharType="end"/>
      </w:r>
      <w:r w:rsidR="00AC5237" w:rsidRPr="00665188">
        <w:rPr>
          <w:lang w:eastAsia="zh-CN"/>
        </w:rPr>
      </w:r>
      <w:r w:rsidR="00AC5237" w:rsidRPr="00665188">
        <w:rPr>
          <w:lang w:eastAsia="zh-CN"/>
        </w:rPr>
        <w:fldChar w:fldCharType="separate"/>
      </w:r>
      <w:r w:rsidR="004B71F7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1,2,6-11]</w:t>
      </w:r>
      <w:r w:rsidR="00AC5237" w:rsidRPr="00665188">
        <w:rPr>
          <w:lang w:eastAsia="zh-CN"/>
        </w:rPr>
        <w:fldChar w:fldCharType="end"/>
      </w:r>
      <w:r w:rsidR="0018478F" w:rsidRPr="00665188">
        <w:rPr>
          <w:rFonts w:ascii="Times New Roman" w:hAnsi="Times New Roman" w:cs="Times New Roman"/>
          <w:sz w:val="24"/>
          <w:szCs w:val="24"/>
        </w:rPr>
        <w:t>.</w:t>
      </w:r>
      <w:r w:rsidR="000F1153" w:rsidRPr="00665188">
        <w:rPr>
          <w:rFonts w:ascii="Times New Roman" w:hAnsi="Times New Roman" w:cs="Times New Roman"/>
          <w:sz w:val="24"/>
          <w:szCs w:val="24"/>
        </w:rPr>
        <w:t xml:space="preserve"> The </w:t>
      </w:r>
      <w:r w:rsidR="00326557" w:rsidRPr="00665188">
        <w:rPr>
          <w:rFonts w:ascii="Times New Roman" w:hAnsi="Times New Roman" w:cs="Times New Roman"/>
          <w:sz w:val="24"/>
          <w:szCs w:val="24"/>
        </w:rPr>
        <w:t xml:space="preserve">mechanisms </w:t>
      </w:r>
      <w:r w:rsidR="000F1153" w:rsidRPr="00665188">
        <w:rPr>
          <w:rFonts w:ascii="Times New Roman" w:hAnsi="Times New Roman" w:cs="Times New Roman"/>
          <w:sz w:val="24"/>
          <w:szCs w:val="24"/>
        </w:rPr>
        <w:t xml:space="preserve">of these </w:t>
      </w:r>
      <w:r w:rsidR="0034765B" w:rsidRPr="00665188">
        <w:rPr>
          <w:rFonts w:ascii="Times New Roman" w:hAnsi="Times New Roman" w:cs="Times New Roman"/>
          <w:sz w:val="24"/>
          <w:szCs w:val="24"/>
        </w:rPr>
        <w:t>unconventional</w:t>
      </w:r>
      <w:r w:rsidR="000F1153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8C08B3" w:rsidRPr="00665188">
        <w:rPr>
          <w:rFonts w:ascii="Times New Roman" w:hAnsi="Times New Roman" w:cs="Times New Roman"/>
          <w:sz w:val="24"/>
          <w:szCs w:val="24"/>
        </w:rPr>
        <w:t>AHE</w:t>
      </w:r>
      <w:r w:rsidR="00AD262C" w:rsidRPr="00665188">
        <w:rPr>
          <w:rFonts w:ascii="Times New Roman" w:hAnsi="Times New Roman" w:cs="Times New Roman"/>
          <w:sz w:val="24"/>
          <w:szCs w:val="24"/>
        </w:rPr>
        <w:t xml:space="preserve"> in low doped </w:t>
      </w:r>
      <w:r w:rsidR="00B32B9D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B32B9D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B32B9D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B32B9D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B32B9D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B32B9D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</w:t>
      </w:r>
      <w:r w:rsidR="00B32B9D" w:rsidRPr="00665188">
        <w:rPr>
          <w:rFonts w:ascii="Times New Roman" w:hAnsi="Times New Roman" w:cs="Times New Roman"/>
          <w:sz w:val="24"/>
          <w:szCs w:val="24"/>
        </w:rPr>
        <w:t>thin films</w:t>
      </w:r>
      <w:r w:rsidR="004A6833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7F6FFE" w:rsidRPr="00665188">
        <w:rPr>
          <w:rFonts w:ascii="Times New Roman" w:hAnsi="Times New Roman" w:cs="Times New Roman"/>
          <w:sz w:val="24"/>
          <w:szCs w:val="24"/>
        </w:rPr>
        <w:t xml:space="preserve">needs further studies. </w:t>
      </w:r>
      <w:r w:rsidR="00953A66" w:rsidRPr="00665188">
        <w:rPr>
          <w:rFonts w:ascii="Times New Roman" w:hAnsi="Times New Roman" w:cs="Times New Roman"/>
          <w:sz w:val="24"/>
          <w:szCs w:val="24"/>
          <w:lang w:eastAsia="zh-CN"/>
        </w:rPr>
        <w:t>When the La doping exceeds 0.036, a topological Hall effect is observed</w:t>
      </w:r>
      <w:r w:rsidR="00373FD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B418C7" w:rsidRPr="00665188">
        <w:rPr>
          <w:rFonts w:ascii="Times New Roman" w:hAnsi="Times New Roman" w:cs="Times New Roman"/>
          <w:color w:val="auto"/>
          <w:sz w:val="24"/>
          <w:szCs w:val="24"/>
        </w:rPr>
        <w:t>on</w:t>
      </w:r>
      <w:r w:rsidR="0009459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</w:t>
      </w:r>
      <w:r w:rsidR="00BD55C9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804D0D" w:rsidRPr="00665188">
        <w:rPr>
          <w:rFonts w:ascii="Times New Roman" w:hAnsi="Times New Roman" w:cs="Times New Roman"/>
          <w:sz w:val="24"/>
          <w:szCs w:val="24"/>
        </w:rPr>
        <w:t>~</w:t>
      </w:r>
      <w:r w:rsidR="00BD55C9" w:rsidRPr="00665188">
        <w:rPr>
          <w:rFonts w:ascii="Times New Roman" w:hAnsi="Times New Roman" w:cs="Times New Roman"/>
          <w:sz w:val="24"/>
          <w:szCs w:val="24"/>
        </w:rPr>
        <w:t xml:space="preserve">50 nm </w:t>
      </w:r>
      <w:r w:rsidR="004F08F3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4F08F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4F08F3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4F08F3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4F08F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4F08F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</w:t>
      </w:r>
      <w:r w:rsidR="00054408" w:rsidRPr="00665188">
        <w:rPr>
          <w:rFonts w:ascii="Times New Roman" w:hAnsi="Times New Roman" w:cs="Times New Roman"/>
          <w:sz w:val="24"/>
          <w:szCs w:val="24"/>
        </w:rPr>
        <w:t>thin films</w:t>
      </w:r>
      <w:r w:rsidR="00197F6E" w:rsidRPr="00665188">
        <w:rPr>
          <w:rFonts w:ascii="Times New Roman" w:hAnsi="Times New Roman" w:cs="Times New Roman"/>
          <w:sz w:val="24"/>
          <w:szCs w:val="24"/>
        </w:rPr>
        <w:t xml:space="preserve"> with </w:t>
      </w:r>
      <w:r w:rsidR="0046243F" w:rsidRPr="00665188">
        <w:rPr>
          <w:rFonts w:ascii="Times New Roman" w:hAnsi="Times New Roman" w:cs="Times New Roman"/>
          <w:i/>
          <w:sz w:val="24"/>
          <w:szCs w:val="24"/>
        </w:rPr>
        <w:t>x</w:t>
      </w:r>
      <w:r w:rsidR="0046243F" w:rsidRPr="00665188">
        <w:rPr>
          <w:rFonts w:ascii="Times New Roman" w:hAnsi="Times New Roman" w:cs="Times New Roman"/>
          <w:sz w:val="24"/>
          <w:szCs w:val="24"/>
        </w:rPr>
        <w:t xml:space="preserve"> = 0.036, </w:t>
      </w:r>
      <w:r w:rsidR="000A1E4F" w:rsidRPr="00665188">
        <w:rPr>
          <w:rFonts w:ascii="Times New Roman" w:hAnsi="Times New Roman" w:cs="Times New Roman"/>
          <w:sz w:val="24"/>
          <w:szCs w:val="24"/>
        </w:rPr>
        <w:t>0.10, 0.</w:t>
      </w:r>
      <w:r w:rsidR="00E176D0" w:rsidRPr="00665188">
        <w:rPr>
          <w:rFonts w:ascii="Times New Roman" w:hAnsi="Times New Roman" w:cs="Times New Roman"/>
          <w:sz w:val="24"/>
          <w:szCs w:val="24"/>
        </w:rPr>
        <w:t>15, 0.2</w:t>
      </w:r>
      <w:r w:rsidR="000A1E4F" w:rsidRPr="00665188">
        <w:rPr>
          <w:rFonts w:ascii="Times New Roman" w:hAnsi="Times New Roman" w:cs="Times New Roman"/>
          <w:sz w:val="24"/>
          <w:szCs w:val="24"/>
        </w:rPr>
        <w:t>0</w:t>
      </w:r>
      <w:r w:rsidR="008D5599" w:rsidRPr="00665188">
        <w:rPr>
          <w:rFonts w:ascii="Times New Roman" w:hAnsi="Times New Roman" w:cs="Times New Roman"/>
          <w:sz w:val="24"/>
          <w:szCs w:val="24"/>
        </w:rPr>
        <w:t>,</w:t>
      </w:r>
      <w:r w:rsidR="00B164CA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B74884" w:rsidRPr="00665188">
        <w:rPr>
          <w:rFonts w:ascii="Times New Roman" w:hAnsi="Times New Roman" w:cs="Times New Roman"/>
          <w:sz w:val="24"/>
          <w:szCs w:val="24"/>
          <w:lang w:eastAsia="zh-CN"/>
        </w:rPr>
        <w:t>as shown in Fig. 4(a-d)</w:t>
      </w:r>
      <w:r w:rsidR="005D4425" w:rsidRPr="00665188">
        <w:rPr>
          <w:rFonts w:ascii="Times New Roman" w:hAnsi="Times New Roman" w:cs="Times New Roman"/>
          <w:sz w:val="24"/>
          <w:szCs w:val="24"/>
        </w:rPr>
        <w:t>.</w:t>
      </w:r>
      <w:r w:rsidR="00D35085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D275E6" w:rsidRPr="00665188">
        <w:rPr>
          <w:rFonts w:ascii="Times New Roman" w:hAnsi="Times New Roman" w:cs="Times New Roman"/>
          <w:sz w:val="24"/>
          <w:szCs w:val="24"/>
        </w:rPr>
        <w:t>For</w:t>
      </w:r>
      <w:r w:rsidR="009C2E69" w:rsidRPr="00665188">
        <w:rPr>
          <w:rFonts w:ascii="Times New Roman" w:hAnsi="Times New Roman" w:cs="Times New Roman"/>
          <w:sz w:val="24"/>
          <w:szCs w:val="24"/>
        </w:rPr>
        <w:t xml:space="preserve"> the </w:t>
      </w:r>
      <w:r w:rsidR="00F01F8B" w:rsidRPr="00665188">
        <w:rPr>
          <w:rFonts w:ascii="Times New Roman" w:hAnsi="Times New Roman" w:cs="Times New Roman"/>
          <w:color w:val="auto"/>
          <w:sz w:val="24"/>
          <w:szCs w:val="24"/>
        </w:rPr>
        <w:lastRenderedPageBreak/>
        <w:t>La</w:t>
      </w:r>
      <w:r w:rsidR="00F01F8B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F01F8B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F01F8B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F01F8B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F01F8B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</w:t>
      </w:r>
      <w:r w:rsidR="00F01F8B" w:rsidRPr="00665188">
        <w:rPr>
          <w:rFonts w:ascii="Times New Roman" w:hAnsi="Times New Roman" w:cs="Times New Roman"/>
          <w:sz w:val="24"/>
          <w:szCs w:val="24"/>
        </w:rPr>
        <w:t xml:space="preserve">thin films with </w:t>
      </w:r>
      <w:r w:rsidR="00F01F8B" w:rsidRPr="00665188">
        <w:rPr>
          <w:rFonts w:ascii="Times New Roman" w:hAnsi="Times New Roman" w:cs="Times New Roman"/>
          <w:i/>
          <w:sz w:val="24"/>
          <w:szCs w:val="24"/>
        </w:rPr>
        <w:t>x</w:t>
      </w:r>
      <w:r w:rsidR="00F01F8B" w:rsidRPr="00665188">
        <w:rPr>
          <w:rFonts w:ascii="Times New Roman" w:hAnsi="Times New Roman" w:cs="Times New Roman"/>
          <w:sz w:val="24"/>
          <w:szCs w:val="24"/>
        </w:rPr>
        <w:t xml:space="preserve"> = 0.036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01F8B" w:rsidRPr="00665188">
        <w:rPr>
          <w:rFonts w:ascii="Times New Roman" w:hAnsi="Times New Roman" w:cs="Times New Roman"/>
          <w:sz w:val="24"/>
          <w:szCs w:val="24"/>
        </w:rPr>
        <w:t>s</w:t>
      </w:r>
      <w:r w:rsidR="00D275E6" w:rsidRPr="00665188">
        <w:rPr>
          <w:rFonts w:ascii="Times New Roman" w:hAnsi="Times New Roman" w:cs="Times New Roman"/>
          <w:sz w:val="24"/>
          <w:szCs w:val="24"/>
        </w:rPr>
        <w:t>kyrmions</w:t>
      </w:r>
      <w:proofErr w:type="spellEnd"/>
      <w:r w:rsidR="00D275E6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F01F8B" w:rsidRPr="00665188">
        <w:rPr>
          <w:rFonts w:ascii="Times New Roman" w:hAnsi="Times New Roman" w:cs="Times New Roman"/>
          <w:sz w:val="24"/>
          <w:szCs w:val="24"/>
        </w:rPr>
        <w:t xml:space="preserve">are </w:t>
      </w:r>
      <w:r w:rsidR="00FC1081" w:rsidRPr="00665188">
        <w:rPr>
          <w:rFonts w:ascii="Times New Roman" w:hAnsi="Times New Roman" w:cs="Times New Roman"/>
          <w:sz w:val="24"/>
          <w:szCs w:val="24"/>
        </w:rPr>
        <w:t xml:space="preserve">found at the </w:t>
      </w:r>
      <w:r w:rsidR="00DF621A" w:rsidRPr="00665188">
        <w:rPr>
          <w:rFonts w:ascii="Times New Roman" w:hAnsi="Times New Roman" w:cs="Times New Roman"/>
          <w:sz w:val="24"/>
          <w:szCs w:val="24"/>
        </w:rPr>
        <w:t>temperature</w:t>
      </w:r>
      <w:r w:rsidR="00FC1081" w:rsidRPr="00665188">
        <w:rPr>
          <w:rFonts w:ascii="Times New Roman" w:hAnsi="Times New Roman" w:cs="Times New Roman"/>
          <w:sz w:val="24"/>
          <w:szCs w:val="24"/>
        </w:rPr>
        <w:t>s</w:t>
      </w:r>
      <w:r w:rsidR="00DF621A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F971F0" w:rsidRPr="00665188">
        <w:rPr>
          <w:rFonts w:ascii="Times New Roman" w:hAnsi="Times New Roman" w:cs="Times New Roman"/>
          <w:sz w:val="24"/>
          <w:szCs w:val="24"/>
        </w:rPr>
        <w:t>above ~</w:t>
      </w:r>
      <w:r w:rsidR="00EB32CF" w:rsidRPr="00665188">
        <w:rPr>
          <w:rFonts w:ascii="Times New Roman" w:hAnsi="Times New Roman" w:cs="Times New Roman"/>
          <w:sz w:val="24"/>
          <w:szCs w:val="24"/>
        </w:rPr>
        <w:t>50</w:t>
      </w:r>
      <w:r w:rsidR="00F4785A" w:rsidRPr="00665188">
        <w:rPr>
          <w:rFonts w:ascii="Times New Roman" w:hAnsi="Times New Roman" w:cs="Times New Roman"/>
          <w:sz w:val="24"/>
          <w:szCs w:val="24"/>
        </w:rPr>
        <w:t xml:space="preserve"> K</w:t>
      </w:r>
      <w:r w:rsidR="00830083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6F552F" w:rsidRPr="00665188">
        <w:rPr>
          <w:rFonts w:ascii="Times New Roman" w:hAnsi="Times New Roman" w:cs="Times New Roman"/>
          <w:sz w:val="24"/>
          <w:szCs w:val="24"/>
        </w:rPr>
        <w:t>(Fig</w:t>
      </w:r>
      <w:r w:rsidR="00724CC9" w:rsidRPr="00665188">
        <w:rPr>
          <w:rFonts w:ascii="Times New Roman" w:hAnsi="Times New Roman" w:cs="Times New Roman"/>
          <w:sz w:val="24"/>
          <w:szCs w:val="24"/>
        </w:rPr>
        <w:t>.</w:t>
      </w:r>
      <w:r w:rsidR="006F552F" w:rsidRPr="00665188">
        <w:rPr>
          <w:rFonts w:ascii="Times New Roman" w:hAnsi="Times New Roman" w:cs="Times New Roman"/>
          <w:sz w:val="24"/>
          <w:szCs w:val="24"/>
        </w:rPr>
        <w:t xml:space="preserve"> 4(</w:t>
      </w:r>
      <w:r w:rsidR="0036240B" w:rsidRPr="00665188">
        <w:rPr>
          <w:rFonts w:ascii="Times New Roman" w:hAnsi="Times New Roman" w:cs="Times New Roman"/>
          <w:sz w:val="24"/>
          <w:szCs w:val="24"/>
        </w:rPr>
        <w:t>a</w:t>
      </w:r>
      <w:r w:rsidR="006F552F" w:rsidRPr="00665188">
        <w:rPr>
          <w:rFonts w:ascii="Times New Roman" w:hAnsi="Times New Roman" w:cs="Times New Roman"/>
          <w:sz w:val="24"/>
          <w:szCs w:val="24"/>
        </w:rPr>
        <w:t>))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. With </w:t>
      </w:r>
      <w:r w:rsidR="00171415" w:rsidRPr="00665188">
        <w:rPr>
          <w:rFonts w:ascii="Times New Roman" w:hAnsi="Times New Roman" w:cs="Times New Roman"/>
          <w:sz w:val="24"/>
          <w:szCs w:val="24"/>
        </w:rPr>
        <w:t xml:space="preserve">the </w:t>
      </w:r>
      <w:r w:rsidR="00D275E6" w:rsidRPr="00665188">
        <w:rPr>
          <w:rFonts w:ascii="Times New Roman" w:hAnsi="Times New Roman" w:cs="Times New Roman"/>
          <w:sz w:val="24"/>
          <w:szCs w:val="24"/>
        </w:rPr>
        <w:t>increase</w:t>
      </w:r>
      <w:r w:rsidR="00171415" w:rsidRPr="00665188">
        <w:rPr>
          <w:rFonts w:ascii="Times New Roman" w:hAnsi="Times New Roman" w:cs="Times New Roman"/>
          <w:sz w:val="24"/>
          <w:szCs w:val="24"/>
        </w:rPr>
        <w:t xml:space="preserve"> of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 La dopant concentration</w:t>
      </w:r>
      <w:r w:rsidR="00171415" w:rsidRPr="00665188">
        <w:rPr>
          <w:rFonts w:ascii="Times New Roman" w:hAnsi="Times New Roman" w:cs="Times New Roman"/>
          <w:sz w:val="24"/>
          <w:szCs w:val="24"/>
        </w:rPr>
        <w:t xml:space="preserve"> (</w:t>
      </w:r>
      <w:r w:rsidR="007208D6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B13969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1</w:t>
      </w:r>
      <w:r w:rsidR="007208D6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</w:t>
      </w:r>
      <w:r w:rsidR="007208D6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B13969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9</w:t>
      </w:r>
      <w:r w:rsidR="007208D6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</w:t>
      </w:r>
      <w:r w:rsidR="007208D6" w:rsidRPr="00665188">
        <w:rPr>
          <w:rFonts w:ascii="Times New Roman" w:hAnsi="Times New Roman" w:cs="Times New Roman"/>
          <w:color w:val="auto"/>
          <w:sz w:val="24"/>
          <w:szCs w:val="24"/>
        </w:rPr>
        <w:t>O</w:t>
      </w:r>
      <w:r w:rsidR="00171415" w:rsidRPr="00665188">
        <w:rPr>
          <w:rFonts w:ascii="Times New Roman" w:hAnsi="Times New Roman" w:cs="Times New Roman"/>
          <w:sz w:val="24"/>
          <w:szCs w:val="24"/>
        </w:rPr>
        <w:t>)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="00E13C87" w:rsidRPr="00665188">
        <w:rPr>
          <w:rFonts w:ascii="Times New Roman" w:hAnsi="Times New Roman" w:cs="Times New Roman"/>
          <w:sz w:val="24"/>
          <w:szCs w:val="24"/>
        </w:rPr>
        <w:t>skyrmions</w:t>
      </w:r>
      <w:proofErr w:type="spellEnd"/>
      <w:r w:rsidR="00E13C87" w:rsidRPr="00665188">
        <w:rPr>
          <w:rFonts w:ascii="Times New Roman" w:hAnsi="Times New Roman" w:cs="Times New Roman"/>
          <w:sz w:val="24"/>
          <w:szCs w:val="24"/>
        </w:rPr>
        <w:t xml:space="preserve"> stability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E13C87" w:rsidRPr="00665188">
        <w:rPr>
          <w:rFonts w:ascii="Times New Roman" w:hAnsi="Times New Roman" w:cs="Times New Roman"/>
          <w:sz w:val="24"/>
          <w:szCs w:val="24"/>
        </w:rPr>
        <w:t>extends to</w:t>
      </w:r>
      <w:r w:rsidR="0001615E" w:rsidRPr="00665188">
        <w:rPr>
          <w:rFonts w:ascii="Times New Roman" w:hAnsi="Times New Roman" w:cs="Times New Roman"/>
          <w:sz w:val="24"/>
          <w:szCs w:val="24"/>
        </w:rPr>
        <w:t xml:space="preserve"> a much wider temperature </w:t>
      </w:r>
      <w:r w:rsidR="006E7C53" w:rsidRPr="00665188">
        <w:rPr>
          <w:rFonts w:ascii="Times New Roman" w:hAnsi="Times New Roman" w:cs="Times New Roman"/>
          <w:sz w:val="24"/>
          <w:szCs w:val="24"/>
        </w:rPr>
        <w:t>scope</w:t>
      </w:r>
      <w:r w:rsidR="0001615E" w:rsidRPr="00665188">
        <w:rPr>
          <w:rFonts w:ascii="Times New Roman" w:hAnsi="Times New Roman" w:cs="Times New Roman"/>
          <w:sz w:val="24"/>
          <w:szCs w:val="24"/>
        </w:rPr>
        <w:t xml:space="preserve">, </w:t>
      </w:r>
      <w:r w:rsidR="00CD29B0" w:rsidRPr="00665188">
        <w:rPr>
          <w:rFonts w:ascii="Times New Roman" w:hAnsi="Times New Roman" w:cs="Times New Roman"/>
          <w:sz w:val="24"/>
          <w:szCs w:val="24"/>
        </w:rPr>
        <w:t>as shown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 in Fig</w:t>
      </w:r>
      <w:r w:rsidR="005D2D69" w:rsidRPr="00665188">
        <w:rPr>
          <w:rFonts w:ascii="Times New Roman" w:hAnsi="Times New Roman" w:cs="Times New Roman"/>
          <w:sz w:val="24"/>
          <w:szCs w:val="24"/>
        </w:rPr>
        <w:t>.</w:t>
      </w:r>
      <w:r w:rsidR="00D275E6" w:rsidRPr="00665188">
        <w:rPr>
          <w:rFonts w:ascii="Times New Roman" w:hAnsi="Times New Roman" w:cs="Times New Roman"/>
          <w:sz w:val="24"/>
          <w:szCs w:val="24"/>
        </w:rPr>
        <w:t xml:space="preserve"> 4(</w:t>
      </w:r>
      <w:r w:rsidR="0036240B" w:rsidRPr="00665188">
        <w:rPr>
          <w:rFonts w:ascii="Times New Roman" w:hAnsi="Times New Roman" w:cs="Times New Roman"/>
          <w:sz w:val="24"/>
          <w:szCs w:val="24"/>
        </w:rPr>
        <w:t>b</w:t>
      </w:r>
      <w:r w:rsidR="00D275E6" w:rsidRPr="00665188">
        <w:rPr>
          <w:rFonts w:ascii="Times New Roman" w:hAnsi="Times New Roman" w:cs="Times New Roman"/>
          <w:sz w:val="24"/>
          <w:szCs w:val="24"/>
        </w:rPr>
        <w:t>).</w:t>
      </w:r>
      <w:r w:rsidR="004669E1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E74C3E" w:rsidRPr="00665188">
        <w:rPr>
          <w:rFonts w:ascii="Times New Roman" w:hAnsi="Times New Roman" w:cs="Times New Roman"/>
          <w:sz w:val="24"/>
          <w:szCs w:val="24"/>
        </w:rPr>
        <w:t xml:space="preserve">As the </w:t>
      </w:r>
      <w:r w:rsidR="00962079" w:rsidRPr="00665188">
        <w:rPr>
          <w:rFonts w:ascii="Times New Roman" w:hAnsi="Times New Roman" w:cs="Times New Roman"/>
          <w:sz w:val="24"/>
          <w:szCs w:val="24"/>
        </w:rPr>
        <w:t xml:space="preserve">La doping further increases, </w:t>
      </w:r>
      <w:r w:rsidR="002B3739" w:rsidRPr="00665188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2B3739" w:rsidRPr="00665188">
        <w:rPr>
          <w:rFonts w:ascii="Times New Roman" w:hAnsi="Times New Roman" w:cs="Times New Roman"/>
          <w:sz w:val="24"/>
          <w:szCs w:val="24"/>
        </w:rPr>
        <w:t>skyrmion</w:t>
      </w:r>
      <w:proofErr w:type="spellEnd"/>
      <w:r w:rsidR="002B3739" w:rsidRPr="00665188">
        <w:rPr>
          <w:rFonts w:ascii="Times New Roman" w:hAnsi="Times New Roman" w:cs="Times New Roman"/>
          <w:sz w:val="24"/>
          <w:szCs w:val="24"/>
        </w:rPr>
        <w:t xml:space="preserve"> phase </w:t>
      </w:r>
      <w:r w:rsidR="00BB2DBF" w:rsidRPr="00665188">
        <w:rPr>
          <w:rFonts w:ascii="Times New Roman" w:hAnsi="Times New Roman" w:cs="Times New Roman"/>
          <w:sz w:val="24"/>
          <w:szCs w:val="24"/>
        </w:rPr>
        <w:t xml:space="preserve">is suppressed, </w:t>
      </w:r>
      <w:r w:rsidR="006E7C53" w:rsidRPr="00665188">
        <w:rPr>
          <w:rFonts w:ascii="Times New Roman" w:hAnsi="Times New Roman" w:cs="Times New Roman"/>
          <w:sz w:val="24"/>
          <w:szCs w:val="24"/>
        </w:rPr>
        <w:t>indicated</w:t>
      </w:r>
      <w:r w:rsidR="00084823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BB2DBF" w:rsidRPr="00665188">
        <w:rPr>
          <w:rFonts w:ascii="Times New Roman" w:hAnsi="Times New Roman" w:cs="Times New Roman"/>
          <w:sz w:val="24"/>
          <w:szCs w:val="24"/>
        </w:rPr>
        <w:t>in Fig</w:t>
      </w:r>
      <w:r w:rsidR="0036240B" w:rsidRPr="00665188">
        <w:rPr>
          <w:rFonts w:ascii="Times New Roman" w:hAnsi="Times New Roman" w:cs="Times New Roman"/>
          <w:sz w:val="24"/>
          <w:szCs w:val="24"/>
        </w:rPr>
        <w:t>.</w:t>
      </w:r>
      <w:r w:rsidR="00BB2DBF" w:rsidRPr="00665188">
        <w:rPr>
          <w:rFonts w:ascii="Times New Roman" w:hAnsi="Times New Roman" w:cs="Times New Roman"/>
          <w:sz w:val="24"/>
          <w:szCs w:val="24"/>
        </w:rPr>
        <w:t xml:space="preserve"> 4(</w:t>
      </w:r>
      <w:r w:rsidR="0087278A" w:rsidRPr="00665188">
        <w:rPr>
          <w:rFonts w:ascii="Times New Roman" w:hAnsi="Times New Roman" w:cs="Times New Roman"/>
          <w:sz w:val="24"/>
          <w:szCs w:val="24"/>
        </w:rPr>
        <w:t>c</w:t>
      </w:r>
      <w:r w:rsidR="006E7C53" w:rsidRPr="00665188">
        <w:rPr>
          <w:rFonts w:ascii="Times New Roman" w:hAnsi="Times New Roman" w:cs="Times New Roman"/>
          <w:sz w:val="24"/>
          <w:szCs w:val="24"/>
        </w:rPr>
        <w:t>-</w:t>
      </w:r>
      <w:r w:rsidR="0087278A" w:rsidRPr="00665188">
        <w:rPr>
          <w:rFonts w:ascii="Times New Roman" w:hAnsi="Times New Roman" w:cs="Times New Roman"/>
          <w:sz w:val="24"/>
          <w:szCs w:val="24"/>
        </w:rPr>
        <w:t>d</w:t>
      </w:r>
      <w:r w:rsidR="00983BD6" w:rsidRPr="00665188">
        <w:rPr>
          <w:rFonts w:ascii="Times New Roman" w:hAnsi="Times New Roman" w:cs="Times New Roman"/>
          <w:sz w:val="24"/>
          <w:szCs w:val="24"/>
        </w:rPr>
        <w:t xml:space="preserve">) for </w:t>
      </w:r>
      <w:r w:rsidR="00CB49C4" w:rsidRPr="00665188">
        <w:rPr>
          <w:rFonts w:ascii="Times New Roman" w:hAnsi="Times New Roman" w:cs="Times New Roman"/>
          <w:sz w:val="24"/>
          <w:szCs w:val="24"/>
        </w:rPr>
        <w:t xml:space="preserve">the </w:t>
      </w:r>
      <w:r w:rsidR="00486698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CB49C4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1</w:t>
      </w:r>
      <w:r w:rsidR="0087278A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5</w:t>
      </w:r>
      <w:r w:rsidR="00486698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CB49C4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</w:t>
      </w:r>
      <w:r w:rsidR="0087278A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85</w:t>
      </w:r>
      <w:r w:rsidR="00486698" w:rsidRPr="00665188">
        <w:rPr>
          <w:rFonts w:ascii="Times New Roman" w:hAnsi="Times New Roman" w:cs="Times New Roman"/>
          <w:color w:val="auto"/>
          <w:sz w:val="24"/>
          <w:szCs w:val="24"/>
        </w:rPr>
        <w:t>O and La</w:t>
      </w:r>
      <w:r w:rsidR="00CB49C4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2</w:t>
      </w:r>
      <w:r w:rsidR="00917E44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</w:t>
      </w:r>
      <w:r w:rsidR="00486698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CB49C4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8</w:t>
      </w:r>
      <w:r w:rsidR="00917E44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</w:t>
      </w:r>
      <w:r w:rsidR="00486698" w:rsidRPr="00665188">
        <w:rPr>
          <w:rFonts w:ascii="Times New Roman" w:hAnsi="Times New Roman" w:cs="Times New Roman"/>
          <w:color w:val="auto"/>
          <w:sz w:val="24"/>
          <w:szCs w:val="24"/>
        </w:rPr>
        <w:t>O thin films</w:t>
      </w:r>
      <w:r w:rsidR="006E7C5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respectively</w:t>
      </w:r>
      <w:r w:rsidR="00486698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56760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51C8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s the thickness </w:t>
      </w:r>
      <w:r w:rsidR="00D34417" w:rsidRPr="00665188">
        <w:rPr>
          <w:rFonts w:ascii="Times New Roman" w:hAnsi="Times New Roman" w:cs="Times New Roman"/>
          <w:color w:val="auto"/>
          <w:sz w:val="24"/>
          <w:szCs w:val="24"/>
        </w:rPr>
        <w:t>of the</w:t>
      </w:r>
      <w:r w:rsidR="00597F6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La</w:t>
      </w:r>
      <w:r w:rsidR="00597F6A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597F6A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597F6A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597F6A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597F6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films decreases, </w:t>
      </w:r>
      <w:r w:rsidR="004E3CD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a smaller </w:t>
      </w:r>
      <w:proofErr w:type="spellStart"/>
      <w:r w:rsidR="004E3CDC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4E3CD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phase is observed</w:t>
      </w:r>
      <w:r w:rsidR="00520D8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(see supplementary Fig. S4)</w:t>
      </w:r>
      <w:r w:rsidR="004E3CD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</w:t>
      </w:r>
      <w:r w:rsidR="00E13C87" w:rsidRPr="00665188">
        <w:rPr>
          <w:rFonts w:ascii="Times New Roman" w:hAnsi="Times New Roman" w:cs="Times New Roman"/>
          <w:color w:val="auto"/>
          <w:sz w:val="24"/>
          <w:szCs w:val="24"/>
        </w:rPr>
        <w:t>in line with</w:t>
      </w:r>
      <w:r w:rsidR="000A149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previous reports</w:t>
      </w:r>
      <w:r w:rsidR="00D65135" w:rsidRPr="00665188" w:rsidDel="00D65135">
        <w:rPr>
          <w:rFonts w:ascii="Times New Roman" w:hAnsi="Times New Roman" w:cs="Times New Roman"/>
          <w:sz w:val="24"/>
          <w:szCs w:val="24"/>
        </w:rPr>
        <w:t xml:space="preserve"> </w:t>
      </w:r>
      <w:r w:rsidR="00B15B35" w:rsidRPr="00665188">
        <w:rPr>
          <w:rFonts w:ascii="Times New Roman" w:hAnsi="Times New Roman" w:cs="Times New Roman"/>
          <w:sz w:val="24"/>
          <w:szCs w:val="24"/>
        </w:rPr>
        <w:t xml:space="preserve">[14]. </w:t>
      </w:r>
      <w:r w:rsidR="006F1CF8" w:rsidRPr="00665188">
        <w:rPr>
          <w:rFonts w:ascii="Times New Roman" w:hAnsi="Times New Roman" w:cs="Times New Roman"/>
          <w:sz w:val="24"/>
          <w:szCs w:val="24"/>
        </w:rPr>
        <w:t>We</w:t>
      </w:r>
      <w:r w:rsidR="00880110" w:rsidRPr="00665188">
        <w:rPr>
          <w:rFonts w:ascii="Times New Roman" w:hAnsi="Times New Roman" w:cs="Times New Roman"/>
          <w:sz w:val="24"/>
          <w:szCs w:val="24"/>
        </w:rPr>
        <w:t xml:space="preserve"> note</w:t>
      </w:r>
      <w:r w:rsidR="00B32659" w:rsidRPr="00665188">
        <w:rPr>
          <w:rFonts w:ascii="Times New Roman" w:hAnsi="Times New Roman" w:cs="Times New Roman"/>
          <w:sz w:val="24"/>
          <w:szCs w:val="24"/>
        </w:rPr>
        <w:t xml:space="preserve"> that </w:t>
      </w:r>
      <w:r w:rsidR="00416689" w:rsidRPr="00665188">
        <w:rPr>
          <w:rFonts w:ascii="Times New Roman" w:hAnsi="Times New Roman" w:cs="Times New Roman"/>
          <w:sz w:val="24"/>
          <w:szCs w:val="24"/>
        </w:rPr>
        <w:t>the max</w:t>
      </w:r>
      <w:r w:rsidR="006F1CF8" w:rsidRPr="00665188">
        <w:rPr>
          <w:rFonts w:ascii="Times New Roman" w:hAnsi="Times New Roman" w:cs="Times New Roman"/>
          <w:sz w:val="24"/>
          <w:szCs w:val="24"/>
        </w:rPr>
        <w:t>imum</w:t>
      </w:r>
      <w:r w:rsidR="00416689" w:rsidRPr="00665188">
        <w:rPr>
          <w:rFonts w:ascii="Times New Roman" w:hAnsi="Times New Roman" w:cs="Times New Roman"/>
          <w:sz w:val="24"/>
          <w:szCs w:val="24"/>
        </w:rPr>
        <w:t xml:space="preserve"> region</w:t>
      </w:r>
      <w:r w:rsidR="006F1CF8" w:rsidRPr="00665188">
        <w:rPr>
          <w:rFonts w:ascii="Times New Roman" w:hAnsi="Times New Roman" w:cs="Times New Roman"/>
          <w:sz w:val="24"/>
          <w:szCs w:val="24"/>
        </w:rPr>
        <w:t xml:space="preserve"> </w:t>
      </w:r>
      <w:r w:rsidR="006E7C53" w:rsidRPr="00665188">
        <w:rPr>
          <w:rFonts w:ascii="Times New Roman" w:hAnsi="Times New Roman" w:cs="Times New Roman"/>
          <w:sz w:val="24"/>
          <w:szCs w:val="24"/>
        </w:rPr>
        <w:t xml:space="preserve">for the presence of </w:t>
      </w:r>
      <w:proofErr w:type="spellStart"/>
      <w:r w:rsidR="006F1CF8" w:rsidRPr="00665188">
        <w:rPr>
          <w:rFonts w:ascii="Times New Roman" w:hAnsi="Times New Roman" w:cs="Times New Roman"/>
          <w:sz w:val="24"/>
          <w:szCs w:val="24"/>
        </w:rPr>
        <w:t>skyrmion</w:t>
      </w:r>
      <w:r w:rsidR="006E7C53" w:rsidRPr="00665188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416689" w:rsidRPr="00665188">
        <w:rPr>
          <w:rFonts w:ascii="Times New Roman" w:hAnsi="Times New Roman" w:cs="Times New Roman"/>
          <w:sz w:val="24"/>
          <w:szCs w:val="24"/>
        </w:rPr>
        <w:t xml:space="preserve"> is observed on the </w:t>
      </w:r>
      <w:r w:rsidR="00973DBA" w:rsidRPr="00665188">
        <w:rPr>
          <w:rFonts w:ascii="Times New Roman" w:hAnsi="Times New Roman" w:cs="Times New Roman"/>
          <w:sz w:val="24"/>
          <w:szCs w:val="24"/>
        </w:rPr>
        <w:t xml:space="preserve">~ 50 nm </w:t>
      </w:r>
      <w:r w:rsidR="009F4958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9F4958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10</w:t>
      </w:r>
      <w:r w:rsidR="009F4958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9F4958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90</w:t>
      </w:r>
      <w:r w:rsidR="009F495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thin film. </w:t>
      </w:r>
      <w:r w:rsidR="00F06FE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topological Hall </w:t>
      </w:r>
      <w:r w:rsidR="00BE17EF" w:rsidRPr="00665188">
        <w:rPr>
          <w:rFonts w:ascii="Times New Roman" w:hAnsi="Times New Roman" w:cs="Times New Roman"/>
          <w:color w:val="auto"/>
          <w:sz w:val="24"/>
          <w:szCs w:val="24"/>
        </w:rPr>
        <w:t>resistivity</w:t>
      </w:r>
      <w:r w:rsidR="00F06FE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as a function of the magnetic field at </w:t>
      </w:r>
      <w:bookmarkStart w:id="10" w:name="OLE_LINK1"/>
      <w:r w:rsidR="007178E4" w:rsidRPr="00665188">
        <w:rPr>
          <w:rFonts w:ascii="Times New Roman" w:hAnsi="Times New Roman" w:cs="Times New Roman"/>
          <w:color w:val="auto"/>
          <w:sz w:val="24"/>
          <w:szCs w:val="24"/>
        </w:rPr>
        <w:t>different</w:t>
      </w:r>
      <w:r w:rsidR="00F06FE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bookmarkEnd w:id="10"/>
      <w:r w:rsidR="00BE17EF" w:rsidRPr="00665188">
        <w:rPr>
          <w:rFonts w:ascii="Times New Roman" w:hAnsi="Times New Roman" w:cs="Times New Roman"/>
          <w:color w:val="auto"/>
          <w:sz w:val="24"/>
          <w:szCs w:val="24"/>
        </w:rPr>
        <w:t>temperatures</w:t>
      </w:r>
      <w:r w:rsidR="00F06FE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s </w:t>
      </w:r>
      <w:r w:rsidR="00BE17EF" w:rsidRPr="00665188">
        <w:rPr>
          <w:rFonts w:ascii="Times New Roman" w:hAnsi="Times New Roman" w:cs="Times New Roman"/>
          <w:color w:val="auto"/>
          <w:sz w:val="24"/>
          <w:szCs w:val="24"/>
        </w:rPr>
        <w:t>shown in Fig. 5</w:t>
      </w:r>
      <w:r w:rsidR="00E9313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indicating the </w:t>
      </w:r>
      <w:r w:rsidR="009609A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ormation of </w:t>
      </w:r>
      <w:proofErr w:type="spellStart"/>
      <w:r w:rsidR="009C247C" w:rsidRPr="00665188">
        <w:rPr>
          <w:rFonts w:ascii="Times New Roman" w:hAnsi="Times New Roman" w:cs="Times New Roman"/>
          <w:color w:val="auto"/>
          <w:sz w:val="24"/>
          <w:szCs w:val="24"/>
        </w:rPr>
        <w:t>skyrmions</w:t>
      </w:r>
      <w:proofErr w:type="spellEnd"/>
      <w:r w:rsidR="009C247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own to the temperature of 2 K. </w:t>
      </w:r>
    </w:p>
    <w:p w14:paraId="4B040526" w14:textId="39594381" w:rsidR="00382F88" w:rsidRPr="00665188" w:rsidRDefault="0087278A" w:rsidP="003640A6">
      <w:pPr>
        <w:pStyle w:val="Body"/>
        <w:spacing w:afterLines="200" w:after="480" w:line="480" w:lineRule="auto"/>
        <w:ind w:firstLine="450"/>
        <w:jc w:val="both"/>
      </w:pPr>
      <w:r w:rsidRPr="00665188">
        <w:rPr>
          <w:rFonts w:ascii="Times New Roman" w:hAnsi="Times New Roman" w:cs="Times New Roman"/>
          <w:sz w:val="24"/>
          <w:szCs w:val="24"/>
        </w:rPr>
        <w:t>To certify the La doping effect</w:t>
      </w:r>
      <w:r w:rsidR="00851402" w:rsidRPr="00665188">
        <w:rPr>
          <w:rFonts w:ascii="Times New Roman" w:hAnsi="Times New Roman" w:cs="Times New Roman"/>
          <w:sz w:val="24"/>
          <w:szCs w:val="24"/>
        </w:rPr>
        <w:t xml:space="preserve"> in these </w:t>
      </w:r>
      <w:r w:rsidR="00851402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851402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51402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851402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851402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851402" w:rsidRPr="00665188">
        <w:rPr>
          <w:rFonts w:ascii="Times New Roman" w:hAnsi="Times New Roman" w:cs="Times New Roman"/>
          <w:color w:val="auto"/>
          <w:sz w:val="24"/>
          <w:szCs w:val="24"/>
        </w:rPr>
        <w:t>O films</w:t>
      </w:r>
      <w:r w:rsidRPr="00665188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Pr="00665188">
        <w:rPr>
          <w:rFonts w:ascii="Times New Roman" w:hAnsi="Times New Roman" w:cs="Times New Roman"/>
          <w:sz w:val="24"/>
          <w:szCs w:val="24"/>
        </w:rPr>
        <w:t>skyrmion</w:t>
      </w:r>
      <w:proofErr w:type="spellEnd"/>
      <w:r w:rsidRPr="00665188">
        <w:rPr>
          <w:rFonts w:ascii="Times New Roman" w:hAnsi="Times New Roman" w:cs="Times New Roman"/>
          <w:sz w:val="24"/>
          <w:szCs w:val="24"/>
        </w:rPr>
        <w:t xml:space="preserve"> densit</w:t>
      </w:r>
      <w:r w:rsidR="00D84C87" w:rsidRPr="00665188">
        <w:rPr>
          <w:rFonts w:ascii="Times New Roman" w:hAnsi="Times New Roman" w:cs="Times New Roman"/>
          <w:sz w:val="24"/>
          <w:szCs w:val="24"/>
        </w:rPr>
        <w:t>y</w:t>
      </w:r>
      <w:r w:rsidRPr="00665188">
        <w:rPr>
          <w:rFonts w:ascii="Times New Roman" w:hAnsi="Times New Roman" w:cs="Times New Roman"/>
          <w:sz w:val="24"/>
          <w:szCs w:val="24"/>
        </w:rPr>
        <w:t xml:space="preserve"> and </w:t>
      </w:r>
      <w:r w:rsidR="00D84C87" w:rsidRPr="00665188">
        <w:rPr>
          <w:rFonts w:ascii="Times New Roman" w:hAnsi="Times New Roman" w:cs="Times New Roman"/>
          <w:sz w:val="24"/>
          <w:szCs w:val="24"/>
        </w:rPr>
        <w:t>radius</w:t>
      </w:r>
      <w:r w:rsidRPr="00665188">
        <w:rPr>
          <w:rFonts w:ascii="Times New Roman" w:hAnsi="Times New Roman" w:cs="Times New Roman"/>
          <w:sz w:val="24"/>
          <w:szCs w:val="24"/>
        </w:rPr>
        <w:t xml:space="preserve"> are estimated from the </w:t>
      </w:r>
      <w:proofErr w:type="spellStart"/>
      <w:r w:rsidRPr="00665188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Pr="00665188">
        <w:rPr>
          <w:rFonts w:ascii="Times New Roman" w:hAnsi="Times New Roman" w:cs="Times New Roman"/>
          <w:sz w:val="24"/>
          <w:szCs w:val="24"/>
        </w:rPr>
        <w:t xml:space="preserve"> resistivity</w:t>
      </w:r>
      <w:r w:rsidR="00351204" w:rsidRPr="00665188">
        <w:rPr>
          <w:rFonts w:ascii="Times New Roman" w:hAnsi="Times New Roman" w:cs="Times New Roman"/>
          <w:sz w:val="24"/>
          <w:szCs w:val="24"/>
        </w:rPr>
        <w:t xml:space="preserve">. </w:t>
      </w:r>
      <w:r w:rsidR="008D5865" w:rsidRPr="00665188">
        <w:rPr>
          <w:rFonts w:ascii="Times New Roman" w:hAnsi="Times New Roman" w:cs="Times New Roman"/>
          <w:sz w:val="24"/>
          <w:szCs w:val="24"/>
        </w:rPr>
        <w:t xml:space="preserve">As </w:t>
      </w:r>
      <w:r w:rsidR="0098539B" w:rsidRPr="00665188">
        <w:rPr>
          <w:rFonts w:ascii="Times New Roman" w:hAnsi="Times New Roman" w:cs="Times New Roman"/>
          <w:sz w:val="24"/>
          <w:szCs w:val="24"/>
        </w:rPr>
        <w:t xml:space="preserve">the </w:t>
      </w:r>
      <w:r w:rsidR="0059374E" w:rsidRPr="00665188">
        <w:rPr>
          <w:rFonts w:ascii="Times New Roman" w:hAnsi="Times New Roman" w:cs="Times New Roman"/>
          <w:sz w:val="24"/>
          <w:szCs w:val="24"/>
        </w:rPr>
        <w:t xml:space="preserve">topological Hall resistivity </w:t>
      </w:r>
      <w:r w:rsidR="0033345F" w:rsidRPr="00665188">
        <w:rPr>
          <w:rFonts w:ascii="Times New Roman" w:hAnsi="Times New Roman" w:cs="Times New Roman"/>
          <w:sz w:val="24"/>
          <w:szCs w:val="24"/>
        </w:rPr>
        <w:t>can be expressed by</w:t>
      </w:r>
      <w:r w:rsidR="006F2DFD" w:rsidRPr="00665188">
        <w:rPr>
          <w:rFonts w:ascii="Times New Roman" w:hAnsi="Times New Roman" w:cs="Times New Roman"/>
        </w:rPr>
        <w:t xml:space="preserve"> </w:t>
      </w:r>
      <w:r w:rsidR="004B71F7" w:rsidRPr="00665188">
        <w:fldChar w:fldCharType="begin">
          <w:fldData xml:space="preserve">PEVuZE5vdGU+PENpdGU+PEF1dGhvcj5CcnVubzwvQXV0aG9yPjxZZWFyPjIwMDQ8L1llYXI+PFJl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</w:fldData>
        </w:fldChar>
      </w:r>
      <w:r w:rsidR="000561D9" w:rsidRPr="0066518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561D9" w:rsidRPr="00665188">
        <w:fldChar w:fldCharType="begin">
          <w:fldData xml:space="preserve">PEVuZE5vdGU+PENpdGU+PEF1dGhvcj5CcnVubzwvQXV0aG9yPjxZZWFyPjIwMDQ8L1llYXI+PFJl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</w:fldData>
        </w:fldChar>
      </w:r>
      <w:r w:rsidR="000561D9" w:rsidRPr="0066518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561D9" w:rsidRPr="00665188">
        <w:fldChar w:fldCharType="end"/>
      </w:r>
      <w:r w:rsidR="004B71F7" w:rsidRPr="00665188">
        <w:fldChar w:fldCharType="separate"/>
      </w:r>
      <w:r w:rsidR="004B71F7" w:rsidRPr="00665188">
        <w:rPr>
          <w:rFonts w:ascii="Times New Roman" w:hAnsi="Times New Roman" w:cs="Times New Roman"/>
          <w:noProof/>
          <w:sz w:val="24"/>
          <w:szCs w:val="24"/>
        </w:rPr>
        <w:t>[7,11,35-37]</w:t>
      </w:r>
      <w:r w:rsidR="004B71F7" w:rsidRPr="00665188">
        <w:fldChar w:fldCharType="end"/>
      </w:r>
      <w:r w:rsidR="000B46AA" w:rsidRPr="00665188">
        <w:rPr>
          <w:rFonts w:ascii="Times New Roman" w:hAnsi="Times New Roman" w:cs="Times New Roman"/>
          <w:sz w:val="24"/>
          <w:szCs w:val="24"/>
        </w:rPr>
        <w:t>:</w:t>
      </w:r>
      <w:r w:rsidR="0033345F" w:rsidRPr="006651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07C4803" w14:textId="05329951" w:rsidR="001A23DE" w:rsidRPr="00665188" w:rsidRDefault="004B71F7" w:rsidP="003640A6">
      <w:pPr>
        <w:pStyle w:val="Body"/>
        <w:spacing w:afterLines="200" w:after="480" w:line="480" w:lineRule="auto"/>
        <w:ind w:firstLine="450"/>
        <w:jc w:val="both"/>
        <w:rPr>
          <w:rFonts w:ascii="Times New Roman" w:hAnsi="Times New Roman" w:cs="Times New Roman"/>
          <w:sz w:val="24"/>
          <w:szCs w:val="24"/>
          <w:lang w:eastAsia="zh-CN"/>
        </w:rPr>
      </w:pPr>
      <w:r w:rsidRPr="00665188">
        <w:tab/>
      </w:r>
      <w:r w:rsidRPr="00665188">
        <w:tab/>
      </w:r>
      <w:r w:rsidRPr="00665188">
        <w:rPr>
          <w:rFonts w:ascii="Times New Roman" w:hAnsi="Times New Roman" w:cs="Times New Roman"/>
          <w:sz w:val="24"/>
          <w:szCs w:val="24"/>
        </w:rPr>
        <w:tab/>
      </w:r>
      <w:r w:rsidRPr="00665188">
        <w:tab/>
      </w:r>
      <w:r w:rsidRPr="00665188">
        <w:tab/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ρ</m:t>
            </m:r>
            <m:ctrlPr>
              <w:rPr>
                <w:rFonts w:ascii="Cambria Math" w:hAnsi="Cambria Math" w:cs="Times New Roman" w:hint="eastAsia"/>
                <w:i/>
                <w:sz w:val="24"/>
                <w:szCs w:val="24"/>
                <w:lang w:eastAsia="zh-CN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TH</m:t>
            </m:r>
          </m:sub>
        </m:sSub>
        <m:r>
          <w:rPr>
            <w:rFonts w:ascii="Cambria Math" w:hAnsi="Cambria Math" w:cs="Times New Roman"/>
            <w:sz w:val="24"/>
            <w:szCs w:val="24"/>
            <w:lang w:eastAsia="zh-CN"/>
          </w:rPr>
          <m:t>=P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R</m:t>
            </m:r>
            <m:ctrlPr>
              <w:rPr>
                <w:rFonts w:ascii="Cambria Math" w:hAnsi="Cambria Math" w:cs="Times New Roman" w:hint="eastAsia"/>
                <w:i/>
                <w:sz w:val="24"/>
                <w:szCs w:val="24"/>
                <w:lang w:eastAsia="zh-CN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H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n</m:t>
            </m:r>
            <m:ctrlPr>
              <w:rPr>
                <w:rFonts w:ascii="Cambria Math" w:hAnsi="Cambria Math" w:cs="Times New Roman" w:hint="eastAsia"/>
                <w:i/>
                <w:sz w:val="24"/>
                <w:szCs w:val="24"/>
                <w:lang w:eastAsia="zh-CN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sk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ϕ</m:t>
            </m:r>
            <m:ctrlPr>
              <w:rPr>
                <w:rFonts w:ascii="Cambria Math" w:hAnsi="Cambria Math" w:cs="Times New Roman" w:hint="eastAsia"/>
                <w:i/>
                <w:sz w:val="24"/>
                <w:szCs w:val="24"/>
                <w:lang w:eastAsia="zh-CN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0</m:t>
            </m:r>
          </m:sub>
        </m:sSub>
      </m:oMath>
      <w:r w:rsidR="00D849C5" w:rsidRPr="00665188">
        <w:rPr>
          <w:rFonts w:ascii="Times New Roman" w:hAnsi="Times New Roman" w:cs="Times New Roman"/>
          <w:sz w:val="24"/>
          <w:szCs w:val="24"/>
          <w:lang w:eastAsia="zh-CN"/>
        </w:rPr>
        <w:tab/>
      </w:r>
      <w:r w:rsidR="00D849C5" w:rsidRPr="00665188">
        <w:rPr>
          <w:rFonts w:ascii="Times New Roman" w:hAnsi="Times New Roman" w:cs="Times New Roman"/>
          <w:sz w:val="24"/>
          <w:szCs w:val="24"/>
          <w:lang w:eastAsia="zh-CN"/>
        </w:rPr>
        <w:tab/>
      </w:r>
      <w:r w:rsidR="00D849C5" w:rsidRPr="00665188">
        <w:rPr>
          <w:rFonts w:ascii="Times New Roman" w:hAnsi="Times New Roman" w:cs="Times New Roman"/>
          <w:sz w:val="24"/>
          <w:szCs w:val="24"/>
          <w:lang w:eastAsia="zh-CN"/>
        </w:rPr>
        <w:tab/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ab/>
      </w:r>
      <w:r w:rsidR="00D849C5" w:rsidRPr="00665188">
        <w:rPr>
          <w:rFonts w:ascii="Times New Roman" w:hAnsi="Times New Roman" w:cs="Times New Roman"/>
          <w:sz w:val="24"/>
          <w:szCs w:val="24"/>
          <w:lang w:eastAsia="zh-CN"/>
        </w:rPr>
        <w:tab/>
        <w:t>(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>1</w:t>
      </w:r>
      <w:r w:rsidR="00D849C5" w:rsidRPr="00665188">
        <w:rPr>
          <w:rFonts w:ascii="Times New Roman" w:hAnsi="Times New Roman" w:cs="Times New Roman"/>
          <w:sz w:val="24"/>
          <w:szCs w:val="24"/>
          <w:lang w:eastAsia="zh-CN"/>
        </w:rPr>
        <w:t>)</w:t>
      </w:r>
    </w:p>
    <w:p w14:paraId="4B8BF9F0" w14:textId="7D1F089B" w:rsidR="00787D97" w:rsidRPr="00665188" w:rsidRDefault="004E1E02" w:rsidP="003640A6">
      <w:pPr>
        <w:pStyle w:val="Body"/>
        <w:spacing w:before="240" w:afterLines="200" w:after="480" w:line="480" w:lineRule="auto"/>
        <w:jc w:val="both"/>
        <w:rPr>
          <w:rFonts w:ascii="Times New Roman" w:hAnsi="Times New Roman" w:cs="Times New Roman"/>
          <w:sz w:val="24"/>
          <w:szCs w:val="24"/>
          <w:lang w:eastAsia="zh-CN"/>
        </w:rPr>
      </w:pP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where </w:t>
      </w:r>
      <w:r w:rsidRPr="00665188">
        <w:rPr>
          <w:rFonts w:ascii="Times New Roman" w:hAnsi="Times New Roman" w:cs="Times New Roman"/>
          <w:i/>
          <w:sz w:val="24"/>
          <w:szCs w:val="24"/>
          <w:lang w:eastAsia="zh-CN"/>
        </w:rPr>
        <w:t>P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526183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s 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spin polarization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H</m:t>
            </m:r>
          </m:sub>
        </m:sSub>
      </m:oMath>
      <w:r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is the ordinary Hall coefficien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sk</m:t>
            </m:r>
          </m:sub>
        </m:sSub>
      </m:oMath>
      <w:r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is the </w:t>
      </w:r>
      <w:proofErr w:type="spellStart"/>
      <w:r w:rsidR="000A3C72" w:rsidRPr="00665188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>kyrmions</w:t>
      </w:r>
      <w:proofErr w:type="spellEnd"/>
      <w:r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density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  <w:lang w:eastAsia="zh-CN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ϕ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0</m:t>
            </m:r>
          </m:sub>
        </m:sSub>
      </m:oMath>
      <w:r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is 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>one flux quantum.</w:t>
      </w:r>
      <w:r w:rsidR="00D4062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proofErr w:type="spellStart"/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D84C87" w:rsidRPr="00665188">
        <w:rPr>
          <w:rFonts w:ascii="Times New Roman" w:hAnsi="Times New Roman" w:cs="Times New Roman"/>
          <w:sz w:val="24"/>
          <w:szCs w:val="24"/>
          <w:lang w:eastAsia="zh-CN"/>
        </w:rPr>
        <w:t>radius</w:t>
      </w:r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s estimated using the length scale of a single </w:t>
      </w:r>
      <w:proofErr w:type="spellStart"/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  <w:lang w:eastAsia="zh-CN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sk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  <w:lang w:eastAsia="zh-CN"/>
              </w:rPr>
              <m:t>-1/2</m:t>
            </m:r>
          </m:sup>
        </m:sSubSup>
      </m:oMath>
      <w:r w:rsidR="00274EF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and </w:t>
      </w:r>
      <w:r w:rsidR="00274EFD" w:rsidRPr="00665188">
        <w:rPr>
          <w:rFonts w:ascii="Times New Roman" w:hAnsi="Times New Roman" w:cs="Times New Roman"/>
          <w:i/>
          <w:sz w:val="24"/>
          <w:szCs w:val="24"/>
          <w:lang w:eastAsia="zh-CN"/>
        </w:rPr>
        <w:t>P</w:t>
      </w:r>
      <w:r w:rsidR="00274EF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= 80%</w:t>
      </w:r>
      <w:r w:rsidR="00274EFD" w:rsidRPr="00665188">
        <w:rPr>
          <w:rFonts w:ascii="Times New Roman" w:hAnsi="Times New Roman" w:cs="Times New Roman"/>
        </w:rPr>
        <w:t xml:space="preserve"> </w:t>
      </w:r>
      <w:r w:rsidR="00274EFD" w:rsidRPr="00665188">
        <w:rPr>
          <w:lang w:eastAsia="zh-CN"/>
        </w:rPr>
        <w:fldChar w:fldCharType="begin"/>
      </w:r>
      <w:r w:rsidR="00274EFD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Schmehl&lt;/Author&gt;&lt;Year&gt;2007&lt;/Year&gt;&lt;RecNum&gt;680&lt;/RecNum&gt;&lt;DisplayText&gt;[28]&lt;/DisplayText&gt;&lt;record&gt;&lt;rec-number&gt;680&lt;/rec-number&gt;&lt;foreign-keys&gt;&lt;key app="EN" db-id="zvwp9xsfm9fwf6edxvipw5w5pz020s995200"&gt;680&lt;/key&gt;&lt;/foreign-keys&gt;&lt;ref-type name="Journal Article"&gt;17&lt;/ref-type&gt;&lt;contributors&gt;&lt;authors&gt;&lt;author&gt;Schmehl, Andreas&lt;/author&gt;&lt;author&gt;Vaithyanathan, Venu&lt;/author&gt;&lt;author&gt;Herrnberger, Alexander&lt;/author&gt;&lt;author&gt;Thiel, Stefan&lt;/author&gt;&lt;author&gt;Richter, Christoph&lt;/author&gt;&lt;author&gt;Liberati, Marco&lt;/author&gt;&lt;author&gt;Heeg, Tassilo&lt;/author&gt;&lt;author&gt;Rockerath, Martin&lt;/author&gt;&lt;author&gt;Kourkoutis, Lena Fitting&lt;/author&gt;&lt;author&gt;Muhlbauer, Sebastian&lt;/author&gt;&lt;author&gt;Boni, Peter&lt;/author&gt;&lt;author&gt;Muller, David A.&lt;/author&gt;&lt;author&gt;Barash, Yuri&lt;/author&gt;&lt;author&gt;Schubert, Jurgen&lt;/author&gt;&lt;author&gt;Idzerda, Yves&lt;/author&gt;&lt;author&gt;Mannhart, Jochen&lt;/author&gt;&lt;author&gt;Schlom, Darrell G.&lt;/author&gt;&lt;/authors&gt;&lt;/contributors&gt;&lt;titles&gt;&lt;title&gt;Epitaxial integration of the highly spin-polarized ferromagnetic semiconductor EuO with silicon and GaN&lt;/title&gt;&lt;secondary-title&gt;Nat. Mater.&lt;/secondary-title&gt;&lt;/titles&gt;&lt;periodical&gt;&lt;full-title&gt;Nat. Mater.&lt;/full-title&gt;&lt;/periodical&gt;&lt;pages&gt;882-887&lt;/pages&gt;&lt;volume&gt;6&lt;/volume&gt;&lt;number&gt;11&lt;/number&gt;&lt;dates&gt;&lt;year&gt;2007&lt;/year&gt;&lt;/dates&gt;&lt;publisher&gt;Nature Publishing Group&lt;/publisher&gt;&lt;isbn&gt;1476-1122&lt;/isbn&gt;&lt;work-type&gt;10.1038/nmat2012&lt;/work-type&gt;&lt;urls&gt;&lt;related-urls&gt;&lt;url&gt;http://dx.doi.org/10.1038/nmat2012&lt;/url&gt;&lt;/related-urls&gt;&lt;/urls&gt;&lt;electronic-resource-num&gt;http://www.nature.com/nmat/journal/v6/n11/suppinfo/nmat2012_S1.html&lt;/electronic-resource-num&gt;&lt;/record&gt;&lt;/Cite&gt;&lt;/EndNote&gt;</w:instrText>
      </w:r>
      <w:r w:rsidR="00274EFD" w:rsidRPr="00665188">
        <w:rPr>
          <w:lang w:eastAsia="zh-CN"/>
        </w:rPr>
        <w:fldChar w:fldCharType="separate"/>
      </w:r>
      <w:r w:rsidR="00274EFD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28]</w:t>
      </w:r>
      <w:r w:rsidR="00274EFD" w:rsidRPr="00665188">
        <w:rPr>
          <w:lang w:eastAsia="zh-CN"/>
        </w:rPr>
        <w:fldChar w:fldCharType="end"/>
      </w:r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which decreases as the La </w:t>
      </w:r>
      <w:r w:rsidR="00745953" w:rsidRPr="00665188">
        <w:rPr>
          <w:rFonts w:ascii="Times New Roman" w:hAnsi="Times New Roman" w:cs="Times New Roman"/>
          <w:sz w:val="24"/>
          <w:szCs w:val="24"/>
          <w:lang w:eastAsia="zh-CN"/>
        </w:rPr>
        <w:t>doping</w:t>
      </w:r>
      <w:r w:rsidR="00F24E4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creases</w:t>
      </w:r>
      <w:r w:rsidR="00E05DC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as shown in </w:t>
      </w:r>
      <w:r w:rsidR="004F6BE8" w:rsidRPr="00665188">
        <w:rPr>
          <w:rFonts w:ascii="Times New Roman" w:hAnsi="Times New Roman" w:cs="Times New Roman"/>
          <w:sz w:val="24"/>
          <w:szCs w:val="24"/>
          <w:lang w:eastAsia="zh-CN"/>
        </w:rPr>
        <w:t>Fig. 6</w:t>
      </w:r>
      <w:r w:rsidR="00E05DCC" w:rsidRPr="00665188">
        <w:rPr>
          <w:rFonts w:ascii="Times New Roman" w:hAnsi="Times New Roman" w:cs="Times New Roman"/>
          <w:sz w:val="24"/>
          <w:szCs w:val="24"/>
          <w:lang w:eastAsia="zh-CN"/>
        </w:rPr>
        <w:t>(</w:t>
      </w:r>
      <w:r w:rsidR="004F6BE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). </w:t>
      </w:r>
      <w:r w:rsidR="006162A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proofErr w:type="spellStart"/>
      <w:r w:rsidR="006162A4" w:rsidRPr="00665188">
        <w:rPr>
          <w:rFonts w:ascii="Times New Roman" w:hAnsi="Times New Roman" w:cs="Times New Roman"/>
          <w:sz w:val="24"/>
          <w:szCs w:val="24"/>
          <w:lang w:eastAsia="zh-CN"/>
        </w:rPr>
        <w:t>skyrmion</w:t>
      </w:r>
      <w:proofErr w:type="spellEnd"/>
      <w:r w:rsidR="006162A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density is found to </w:t>
      </w:r>
      <w:r w:rsidR="00E135C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monotonically increase as the La doping increases, </w:t>
      </w:r>
      <w:r w:rsidR="008D238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s shown in Fig. 6(b). </w:t>
      </w:r>
      <w:r w:rsidR="00DA5EC4" w:rsidRPr="00665188">
        <w:rPr>
          <w:rFonts w:ascii="Times New Roman" w:hAnsi="Times New Roman" w:cs="Times New Roman"/>
          <w:sz w:val="24"/>
          <w:szCs w:val="24"/>
          <w:lang w:eastAsia="zh-CN"/>
        </w:rPr>
        <w:t>These</w:t>
      </w:r>
      <w:r w:rsidR="0070130B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results</w:t>
      </w:r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3B466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demonstrate </w:t>
      </w:r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 </w:t>
      </w:r>
      <w:r w:rsidR="00CC241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ritical </w:t>
      </w:r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role of the La doping for </w:t>
      </w:r>
      <w:proofErr w:type="spellStart"/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60114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bserved </w:t>
      </w:r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n the </w:t>
      </w:r>
      <w:r w:rsidR="00D84C87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D84C87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D84C87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D84C87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D84C87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D84C87" w:rsidRPr="00665188">
        <w:rPr>
          <w:rFonts w:ascii="Times New Roman" w:hAnsi="Times New Roman" w:cs="Times New Roman"/>
          <w:color w:val="auto"/>
          <w:sz w:val="24"/>
          <w:szCs w:val="24"/>
        </w:rPr>
        <w:t>O</w:t>
      </w:r>
      <w:r w:rsidR="00D54AAE" w:rsidRPr="00665188">
        <w:t xml:space="preserve"> </w:t>
      </w:r>
      <w:r w:rsidR="00D54AAE" w:rsidRPr="00665188">
        <w:rPr>
          <w:rFonts w:ascii="Times New Roman" w:hAnsi="Times New Roman" w:cs="Times New Roman"/>
          <w:sz w:val="24"/>
          <w:szCs w:val="24"/>
          <w:lang w:eastAsia="zh-CN"/>
        </w:rPr>
        <w:t>thin films.</w:t>
      </w:r>
      <w:r w:rsidR="00814D8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41129A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Regarding the origin of the </w:t>
      </w:r>
      <w:proofErr w:type="spellStart"/>
      <w:r w:rsidR="00982CD2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982CD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observed in the </w:t>
      </w:r>
      <w:r w:rsidR="00982CD2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982CD2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982CD2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982CD2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982CD2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982CD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</w:t>
      </w:r>
      <w:r w:rsidR="00982CD2" w:rsidRPr="00665188">
        <w:rPr>
          <w:rFonts w:ascii="Times New Roman" w:hAnsi="Times New Roman" w:cs="Times New Roman"/>
          <w:sz w:val="24"/>
          <w:szCs w:val="24"/>
        </w:rPr>
        <w:t>thin films</w:t>
      </w:r>
      <w:r w:rsidR="00271EB8" w:rsidRPr="00665188">
        <w:rPr>
          <w:rFonts w:ascii="Times New Roman" w:hAnsi="Times New Roman" w:cs="Times New Roman"/>
          <w:sz w:val="24"/>
          <w:szCs w:val="24"/>
        </w:rPr>
        <w:t xml:space="preserve">, </w:t>
      </w:r>
      <w:r w:rsidR="006C02FA" w:rsidRPr="00665188">
        <w:rPr>
          <w:rFonts w:ascii="Times New Roman" w:hAnsi="Times New Roman" w:cs="Times New Roman"/>
          <w:sz w:val="24"/>
          <w:szCs w:val="24"/>
          <w:lang w:eastAsia="zh-CN"/>
        </w:rPr>
        <w:t>one</w:t>
      </w:r>
      <w:r w:rsidR="00170EE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possible reason </w:t>
      </w:r>
      <w:r w:rsidR="00102E8C" w:rsidRPr="00665188">
        <w:rPr>
          <w:rFonts w:ascii="Times New Roman" w:hAnsi="Times New Roman" w:cs="Times New Roman"/>
          <w:sz w:val="24"/>
          <w:szCs w:val="24"/>
          <w:lang w:eastAsia="zh-CN"/>
        </w:rPr>
        <w:t>is</w:t>
      </w:r>
      <w:r w:rsidR="00A2510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related to the </w:t>
      </w:r>
      <w:bookmarkStart w:id="11" w:name="OLE_LINK23"/>
      <w:bookmarkStart w:id="12" w:name="OLE_LINK24"/>
      <w:bookmarkStart w:id="13" w:name="OLE_LINK25"/>
      <w:bookmarkStart w:id="14" w:name="OLE_LINK26"/>
      <w:r w:rsidR="00A25109" w:rsidRPr="00665188">
        <w:rPr>
          <w:rFonts w:ascii="Times New Roman" w:hAnsi="Times New Roman" w:cs="Times New Roman"/>
          <w:sz w:val="24"/>
          <w:szCs w:val="24"/>
          <w:lang w:eastAsia="zh-CN"/>
        </w:rPr>
        <w:t>La</w:t>
      </w:r>
      <w:r w:rsidR="00A25109" w:rsidRPr="00665188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3+</w:t>
      </w:r>
      <w:bookmarkEnd w:id="11"/>
      <w:bookmarkEnd w:id="12"/>
      <w:bookmarkEnd w:id="13"/>
      <w:bookmarkEnd w:id="14"/>
      <w:r w:rsidR="00A2510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mpurities</w:t>
      </w:r>
      <w:r w:rsidR="00102E8C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 w:rsidR="0090724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s </w:t>
      </w:r>
      <w:r w:rsidR="00603E66" w:rsidRPr="00665188">
        <w:rPr>
          <w:rFonts w:ascii="Times New Roman" w:hAnsi="Times New Roman" w:cs="Times New Roman"/>
          <w:sz w:val="24"/>
          <w:szCs w:val="24"/>
          <w:lang w:eastAsia="zh-CN"/>
        </w:rPr>
        <w:t>the La</w:t>
      </w:r>
      <w:r w:rsidR="00244AB2" w:rsidRPr="00665188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3+</w:t>
      </w:r>
      <w:r w:rsidR="0090724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mpurities</w:t>
      </w:r>
      <w:r w:rsidR="00603E6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90724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generate </w:t>
      </w:r>
      <w:r w:rsidR="00D6095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local </w:t>
      </w:r>
      <w:r w:rsidR="00D6095E" w:rsidRPr="00665188">
        <w:rPr>
          <w:rFonts w:ascii="Times New Roman" w:hAnsi="Times New Roman" w:cs="Times New Roman"/>
          <w:sz w:val="24"/>
          <w:szCs w:val="24"/>
          <w:lang w:eastAsia="zh-CN"/>
        </w:rPr>
        <w:lastRenderedPageBreak/>
        <w:t>electric field</w:t>
      </w:r>
      <w:r w:rsidR="00907240" w:rsidRPr="00665188">
        <w:rPr>
          <w:rFonts w:ascii="Times New Roman" w:hAnsi="Times New Roman" w:cs="Times New Roman"/>
          <w:sz w:val="24"/>
          <w:szCs w:val="24"/>
          <w:lang w:eastAsia="zh-CN"/>
        </w:rPr>
        <w:t>s around them</w:t>
      </w:r>
      <w:r w:rsidR="005714BF" w:rsidRPr="00665188">
        <w:rPr>
          <w:rFonts w:ascii="Times New Roman" w:hAnsi="Times New Roman" w:cs="Times New Roman"/>
          <w:sz w:val="24"/>
          <w:szCs w:val="24"/>
          <w:lang w:eastAsia="zh-CN"/>
        </w:rPr>
        <w:t>,</w:t>
      </w:r>
      <w:r w:rsidR="00B172FF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which </w:t>
      </w:r>
      <w:r w:rsidR="00A079C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could </w:t>
      </w:r>
      <w:r w:rsidR="00321242" w:rsidRPr="00665188">
        <w:rPr>
          <w:rFonts w:ascii="Times New Roman" w:hAnsi="Times New Roman" w:cs="Times New Roman"/>
          <w:sz w:val="24"/>
          <w:szCs w:val="24"/>
          <w:lang w:eastAsia="zh-CN"/>
        </w:rPr>
        <w:t>give rise to</w:t>
      </w:r>
      <w:r w:rsidR="00E9686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C0277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local DMI due to the inversion symmetry breaking. </w:t>
      </w:r>
      <w:r w:rsidR="001F5D6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us, a higher doping of the </w:t>
      </w:r>
      <w:r w:rsidR="00470408" w:rsidRPr="00665188">
        <w:rPr>
          <w:rFonts w:ascii="Times New Roman" w:hAnsi="Times New Roman" w:cs="Times New Roman"/>
          <w:sz w:val="24"/>
          <w:szCs w:val="24"/>
          <w:lang w:eastAsia="zh-CN"/>
        </w:rPr>
        <w:t>La</w:t>
      </w:r>
      <w:r w:rsidR="00470408" w:rsidRPr="00665188">
        <w:rPr>
          <w:rFonts w:ascii="Times New Roman" w:hAnsi="Times New Roman" w:cs="Times New Roman"/>
          <w:sz w:val="24"/>
          <w:szCs w:val="24"/>
          <w:vertAlign w:val="superscript"/>
          <w:lang w:eastAsia="zh-CN"/>
        </w:rPr>
        <w:t>3+</w:t>
      </w:r>
      <w:r w:rsidR="001F5D6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E452ED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impurities </w:t>
      </w:r>
      <w:r w:rsidR="001F5D6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generates </w:t>
      </w:r>
      <w:r w:rsidR="0047040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 </w:t>
      </w:r>
      <w:r w:rsidR="001F5D6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higher density of </w:t>
      </w:r>
      <w:proofErr w:type="spellStart"/>
      <w:r w:rsidR="001F5D6E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1F5D6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</w:p>
    <w:p w14:paraId="6DADAB69" w14:textId="29AF58DD" w:rsidR="004E1E02" w:rsidRPr="00665188" w:rsidRDefault="00A415AF" w:rsidP="000C67DB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eastAsia="zh-CN"/>
        </w:rPr>
      </w:pP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o </w:t>
      </w:r>
      <w:r w:rsidR="00E93C39" w:rsidRPr="00665188">
        <w:rPr>
          <w:rFonts w:ascii="Times New Roman" w:hAnsi="Times New Roman" w:cs="Times New Roman"/>
          <w:sz w:val="24"/>
          <w:szCs w:val="24"/>
          <w:lang w:eastAsia="zh-CN"/>
        </w:rPr>
        <w:t>unveil</w:t>
      </w:r>
      <w:r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the </w:t>
      </w:r>
      <w:r w:rsidR="00E93C3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rigins of </w:t>
      </w:r>
      <w:proofErr w:type="spellStart"/>
      <w:r w:rsidR="00E93C39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E93C3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formation</w:t>
      </w:r>
      <w:r w:rsidR="007872A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</w:t>
      </w:r>
      <w:r w:rsidR="00426AD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Heisenberg ferromagnetic </w:t>
      </w:r>
      <w:r w:rsidR="00F03430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F03430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F03430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F03430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F03430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E93C3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</w:t>
      </w:r>
      <w:r w:rsidR="00426AD6" w:rsidRPr="00665188">
        <w:rPr>
          <w:rFonts w:ascii="Times New Roman" w:hAnsi="Times New Roman" w:cs="Times New Roman"/>
          <w:sz w:val="24"/>
          <w:szCs w:val="24"/>
          <w:lang w:eastAsia="zh-CN"/>
        </w:rPr>
        <w:t>thin films</w:t>
      </w:r>
      <w:r w:rsidR="00A6328E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future theoretical </w:t>
      </w:r>
      <w:r w:rsidR="003D096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studies are </w:t>
      </w:r>
      <w:r w:rsidR="00007F4C" w:rsidRPr="00665188">
        <w:rPr>
          <w:rFonts w:ascii="Times New Roman" w:hAnsi="Times New Roman" w:cs="Times New Roman"/>
          <w:sz w:val="24"/>
          <w:szCs w:val="24"/>
          <w:lang w:eastAsia="zh-CN"/>
        </w:rPr>
        <w:t>definitely</w:t>
      </w:r>
      <w:r w:rsidR="00CA1107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3D096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needed. </w:t>
      </w:r>
      <w:r w:rsidR="00630EB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Besides, </w:t>
      </w:r>
      <w:r w:rsidR="00524C1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direct observation of </w:t>
      </w:r>
      <w:proofErr w:type="spellStart"/>
      <w:r w:rsidR="00524C10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524C10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these films using Lorentz </w:t>
      </w:r>
      <w:r w:rsidR="00584545" w:rsidRPr="00665188">
        <w:rPr>
          <w:rFonts w:ascii="Times New Roman" w:hAnsi="Times New Roman" w:cs="Times New Roman"/>
          <w:sz w:val="24"/>
          <w:szCs w:val="24"/>
          <w:lang w:eastAsia="zh-CN"/>
        </w:rPr>
        <w:t>transmission electron microscopy</w:t>
      </w:r>
      <w:r w:rsidR="008C56B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, </w:t>
      </w:r>
      <w:r w:rsidR="00D464C4" w:rsidRPr="00665188">
        <w:rPr>
          <w:rFonts w:ascii="Times New Roman" w:hAnsi="Times New Roman" w:cs="Times New Roman"/>
          <w:sz w:val="24"/>
          <w:szCs w:val="24"/>
          <w:lang w:eastAsia="zh-CN"/>
        </w:rPr>
        <w:t>nitrogen-vacancy</w:t>
      </w:r>
      <w:r w:rsidR="00D464C4" w:rsidRPr="00665188">
        <w:t xml:space="preserve"> </w:t>
      </w:r>
      <w:r w:rsidR="00D464C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quantum sensing, </w:t>
      </w:r>
      <w:r w:rsidR="0032740E" w:rsidRPr="00665188">
        <w:rPr>
          <w:rFonts w:ascii="Times New Roman" w:hAnsi="Times New Roman" w:cs="Times New Roman"/>
          <w:sz w:val="24"/>
          <w:szCs w:val="24"/>
          <w:lang w:eastAsia="zh-CN"/>
        </w:rPr>
        <w:t>spin-polarized low-energy electron microscopy, or</w:t>
      </w:r>
      <w:r w:rsidR="001D0AE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2300FC" w:rsidRPr="00665188">
        <w:rPr>
          <w:rFonts w:ascii="Times New Roman" w:hAnsi="Times New Roman" w:cs="Times New Roman"/>
          <w:sz w:val="24"/>
          <w:szCs w:val="24"/>
          <w:lang w:eastAsia="zh-CN"/>
        </w:rPr>
        <w:t>X-ray microscopy</w:t>
      </w:r>
      <w:r w:rsidR="0083619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FE2BD8" w:rsidRPr="00665188">
        <w:rPr>
          <w:rFonts w:ascii="Times New Roman" w:hAnsi="Times New Roman" w:cs="Times New Roman"/>
          <w:sz w:val="24"/>
          <w:szCs w:val="24"/>
          <w:lang w:eastAsia="zh-CN"/>
        </w:rPr>
        <w:t>would</w:t>
      </w:r>
      <w:r w:rsidR="00FC499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be </w:t>
      </w:r>
      <w:r w:rsidR="00FE2BD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ruitful to uncover plethora of </w:t>
      </w:r>
      <w:bookmarkStart w:id="15" w:name="OLE_LINK3"/>
      <w:bookmarkStart w:id="16" w:name="OLE_LINK4"/>
      <w:r w:rsidR="00FE2BD8" w:rsidRPr="00665188">
        <w:rPr>
          <w:rFonts w:ascii="Times New Roman" w:hAnsi="Times New Roman" w:cs="Times New Roman"/>
          <w:sz w:val="24"/>
          <w:szCs w:val="24"/>
          <w:lang w:eastAsia="zh-CN"/>
        </w:rPr>
        <w:t>characteristic</w:t>
      </w:r>
      <w:r w:rsidR="00FE2BD8" w:rsidRPr="00665188">
        <w:rPr>
          <w:rFonts w:ascii="Times New Roman" w:hAnsi="Times New Roman" w:cs="Times New Roman" w:hint="eastAsia"/>
          <w:sz w:val="24"/>
          <w:szCs w:val="24"/>
          <w:lang w:eastAsia="zh-CN"/>
        </w:rPr>
        <w:t>s</w:t>
      </w:r>
      <w:bookmarkEnd w:id="15"/>
      <w:bookmarkEnd w:id="16"/>
      <w:r w:rsidR="00FE2BD8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for </w:t>
      </w:r>
      <w:proofErr w:type="spellStart"/>
      <w:r w:rsidR="00FE2BD8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570369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ZdTwvQXV0aG9yPjxZZWFyPjIwMTA8L1llYXI+PFJlY051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</w:fldData>
        </w:fldChar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ZdTwvQXV0aG9yPjxZZWFyPjIwMTA8L1llYXI+PFJlY051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</w:fldData>
        </w:fldChar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A53FA5" w:rsidRPr="00665188">
        <w:rPr>
          <w:rFonts w:ascii="Times New Roman" w:hAnsi="Times New Roman" w:cs="Times New Roman"/>
          <w:noProof/>
          <w:sz w:val="24"/>
          <w:szCs w:val="24"/>
          <w:lang w:eastAsia="zh-CN"/>
        </w:rPr>
        <w:t>[9,38-40]</w:t>
      </w:r>
      <w:r w:rsidR="00A53FA5" w:rsidRPr="0066518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FC499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</w:p>
    <w:p w14:paraId="5CA1EBF4" w14:textId="725745EA" w:rsidR="001E0CB6" w:rsidRPr="00665188" w:rsidRDefault="00D45B52" w:rsidP="00CD761B">
      <w:pPr>
        <w:pStyle w:val="Body"/>
        <w:spacing w:before="240" w:afterLines="200" w:after="48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65188">
        <w:rPr>
          <w:rFonts w:ascii="Times New Roman" w:hAnsi="Times New Roman" w:cs="Times New Roman"/>
          <w:b/>
          <w:sz w:val="24"/>
          <w:szCs w:val="24"/>
        </w:rPr>
        <w:t xml:space="preserve">IV. </w:t>
      </w:r>
      <w:r w:rsidR="00C4560B" w:rsidRPr="00665188">
        <w:rPr>
          <w:rFonts w:ascii="Times New Roman" w:hAnsi="Times New Roman" w:cs="Times New Roman"/>
          <w:b/>
          <w:sz w:val="24"/>
          <w:szCs w:val="24"/>
        </w:rPr>
        <w:t>CONCLUSION</w:t>
      </w:r>
    </w:p>
    <w:p w14:paraId="0447E794" w14:textId="18F6397F" w:rsidR="00E45426" w:rsidRPr="00665188" w:rsidRDefault="004F0407" w:rsidP="00E45B01">
      <w:pPr>
        <w:pStyle w:val="Body"/>
        <w:spacing w:before="240" w:afterLines="200" w:after="480" w:line="480" w:lineRule="auto"/>
        <w:ind w:firstLine="36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n summary, 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the important role of the La doping for the topological Hall effect </w:t>
      </w:r>
      <w:r w:rsidR="006A45C3" w:rsidRPr="00665188">
        <w:rPr>
          <w:rFonts w:ascii="Times New Roman" w:hAnsi="Times New Roman" w:cs="Times New Roman"/>
          <w:color w:val="auto"/>
          <w:sz w:val="24"/>
          <w:szCs w:val="24"/>
        </w:rPr>
        <w:t>in La</w:t>
      </w:r>
      <w:r w:rsidR="006A45C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6A45C3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6A45C3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6A45C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6A45C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thin films </w:t>
      </w:r>
      <w:r w:rsidR="00A22FF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s </w:t>
      </w:r>
      <w:r w:rsidR="002522F3" w:rsidRPr="00665188">
        <w:rPr>
          <w:rFonts w:ascii="Times New Roman" w:hAnsi="Times New Roman" w:cs="Times New Roman"/>
          <w:color w:val="auto"/>
          <w:sz w:val="24"/>
          <w:szCs w:val="24"/>
        </w:rPr>
        <w:t>reported</w:t>
      </w:r>
      <w:r w:rsidR="006A45C3" w:rsidRPr="00665188">
        <w:rPr>
          <w:rFonts w:ascii="Times New Roman" w:hAnsi="Times New Roman" w:cs="Times New Roman"/>
          <w:color w:val="auto"/>
          <w:sz w:val="24"/>
          <w:szCs w:val="24"/>
        </w:rPr>
        <w:t>.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 </w:t>
      </w:r>
      <w:r w:rsidR="00423E25" w:rsidRPr="00665188">
        <w:rPr>
          <w:rFonts w:ascii="Times New Roman" w:hAnsi="Times New Roman" w:cs="Times New Roman"/>
          <w:color w:val="auto"/>
          <w:sz w:val="24"/>
          <w:szCs w:val="24"/>
        </w:rPr>
        <w:t>T</w:t>
      </w:r>
      <w:r w:rsidR="00423E25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C</w:t>
      </w:r>
      <w:r w:rsidR="005416B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and carrier concentration exhibit similar trend</w:t>
      </w:r>
      <w:r w:rsidR="00802567" w:rsidRPr="00665188">
        <w:rPr>
          <w:rFonts w:ascii="Times New Roman" w:hAnsi="Times New Roman" w:cs="Times New Roman"/>
          <w:color w:val="auto"/>
          <w:sz w:val="24"/>
          <w:szCs w:val="24"/>
        </w:rPr>
        <w:t>s</w:t>
      </w:r>
      <w:r w:rsidR="005416B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as a function of the La doping</w:t>
      </w:r>
      <w:r w:rsidR="00916CE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. </w:t>
      </w:r>
      <w:r w:rsidR="00966F37" w:rsidRPr="00665188">
        <w:rPr>
          <w:rFonts w:ascii="Times New Roman" w:hAnsi="Times New Roman" w:cs="Times New Roman"/>
          <w:color w:val="auto"/>
          <w:sz w:val="24"/>
          <w:szCs w:val="24"/>
        </w:rPr>
        <w:t>THE</w:t>
      </w:r>
      <w:r w:rsidR="00701CD7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s observed </w:t>
      </w:r>
      <w:r w:rsidR="00411933" w:rsidRPr="00665188">
        <w:rPr>
          <w:rFonts w:ascii="Times New Roman" w:hAnsi="Times New Roman" w:cs="Times New Roman"/>
          <w:color w:val="auto"/>
          <w:sz w:val="24"/>
          <w:szCs w:val="24"/>
        </w:rPr>
        <w:t>in La</w:t>
      </w:r>
      <w:r w:rsidR="0041193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411933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411933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1-</w:t>
      </w:r>
      <w:r w:rsidR="00411933" w:rsidRPr="00665188">
        <w:rPr>
          <w:rFonts w:ascii="Times New Roman" w:hAnsi="Times New Roman" w:cs="Times New Roman"/>
          <w:i/>
          <w:color w:val="auto"/>
          <w:sz w:val="24"/>
          <w:szCs w:val="24"/>
          <w:vertAlign w:val="subscript"/>
        </w:rPr>
        <w:t>x</w:t>
      </w:r>
      <w:r w:rsidR="00411933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O thin films 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with </w:t>
      </w:r>
      <w:r w:rsidR="001631B5" w:rsidRPr="00665188">
        <w:rPr>
          <w:rFonts w:ascii="Times New Roman" w:hAnsi="Times New Roman" w:cs="Times New Roman"/>
          <w:i/>
          <w:color w:val="auto"/>
          <w:sz w:val="24"/>
          <w:szCs w:val="24"/>
        </w:rPr>
        <w:t>x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F5AA6" w:rsidRPr="00665188">
        <w:rPr>
          <w:rFonts w:ascii="Times New Roman" w:hAnsi="Times New Roman" w:cs="Times New Roman"/>
          <w:color w:val="auto"/>
          <w:sz w:val="24"/>
          <w:szCs w:val="24"/>
        </w:rPr>
        <w:t>varies</w:t>
      </w:r>
      <w:r w:rsidR="006F1CF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312FCC" w:rsidRPr="00665188">
        <w:rPr>
          <w:rFonts w:ascii="Times New Roman" w:hAnsi="Times New Roman" w:cs="Times New Roman"/>
          <w:color w:val="auto"/>
          <w:sz w:val="24"/>
          <w:szCs w:val="24"/>
        </w:rPr>
        <w:t>from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AA43E8" w:rsidRPr="00665188">
        <w:rPr>
          <w:rFonts w:ascii="Times New Roman" w:hAnsi="Times New Roman" w:cs="Times New Roman"/>
          <w:color w:val="auto"/>
          <w:sz w:val="24"/>
          <w:szCs w:val="24"/>
        </w:rPr>
        <w:t>0.036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o 0.20</w:t>
      </w:r>
      <w:r w:rsidR="0088513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, and the maximum range of the </w:t>
      </w:r>
      <w:proofErr w:type="spellStart"/>
      <w:r w:rsidR="00885130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88513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EE694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phase </w:t>
      </w:r>
      <w:r w:rsidR="0088513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is </w:t>
      </w:r>
      <w:r w:rsidR="005D3E41" w:rsidRPr="00665188">
        <w:rPr>
          <w:rFonts w:ascii="Times New Roman" w:hAnsi="Times New Roman" w:cs="Times New Roman"/>
          <w:color w:val="auto"/>
          <w:sz w:val="24"/>
          <w:szCs w:val="24"/>
        </w:rPr>
        <w:t>found</w:t>
      </w:r>
      <w:r w:rsidR="004E5E71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FE2BD8" w:rsidRPr="00665188">
        <w:rPr>
          <w:rFonts w:ascii="Times New Roman" w:hAnsi="Times New Roman" w:cs="Times New Roman"/>
          <w:color w:val="auto"/>
          <w:sz w:val="24"/>
          <w:szCs w:val="24"/>
        </w:rPr>
        <w:t>in</w:t>
      </w:r>
      <w:r w:rsidR="00B03329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 </w:t>
      </w:r>
      <w:r w:rsidR="00B84A52" w:rsidRPr="00665188">
        <w:rPr>
          <w:rFonts w:ascii="Times New Roman" w:hAnsi="Times New Roman" w:cs="Times New Roman"/>
          <w:color w:val="auto"/>
          <w:sz w:val="24"/>
          <w:szCs w:val="24"/>
        </w:rPr>
        <w:t>La</w:t>
      </w:r>
      <w:r w:rsidR="00086C1B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10</w:t>
      </w:r>
      <w:r w:rsidR="00B84A52" w:rsidRPr="00665188">
        <w:rPr>
          <w:rFonts w:ascii="Times New Roman" w:hAnsi="Times New Roman" w:cs="Times New Roman"/>
          <w:color w:val="auto"/>
          <w:sz w:val="24"/>
          <w:szCs w:val="24"/>
        </w:rPr>
        <w:t>Eu</w:t>
      </w:r>
      <w:r w:rsidR="00086C1B" w:rsidRPr="00665188">
        <w:rPr>
          <w:rFonts w:ascii="Times New Roman" w:hAnsi="Times New Roman" w:cs="Times New Roman"/>
          <w:color w:val="auto"/>
          <w:sz w:val="24"/>
          <w:szCs w:val="24"/>
          <w:vertAlign w:val="subscript"/>
        </w:rPr>
        <w:t>0.90</w:t>
      </w:r>
      <w:r w:rsidR="00121325" w:rsidRPr="00665188">
        <w:rPr>
          <w:rFonts w:ascii="Times New Roman" w:hAnsi="Times New Roman" w:cs="Times New Roman"/>
          <w:color w:val="auto"/>
          <w:sz w:val="24"/>
          <w:szCs w:val="24"/>
        </w:rPr>
        <w:t>O</w:t>
      </w:r>
      <w:r w:rsidR="000C209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B84A5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film, where the </w:t>
      </w:r>
      <w:proofErr w:type="spellStart"/>
      <w:r w:rsidR="00B84A52" w:rsidRPr="00665188">
        <w:rPr>
          <w:rFonts w:ascii="Times New Roman" w:hAnsi="Times New Roman" w:cs="Times New Roman"/>
          <w:color w:val="auto"/>
          <w:sz w:val="24"/>
          <w:szCs w:val="24"/>
        </w:rPr>
        <w:t>THE</w:t>
      </w:r>
      <w:proofErr w:type="spellEnd"/>
      <w:r w:rsidR="00B84A52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is ob</w:t>
      </w:r>
      <w:r w:rsidR="00AC0E44" w:rsidRPr="00665188">
        <w:rPr>
          <w:rFonts w:ascii="Times New Roman" w:hAnsi="Times New Roman" w:cs="Times New Roman"/>
          <w:color w:val="auto"/>
          <w:sz w:val="24"/>
          <w:szCs w:val="24"/>
        </w:rPr>
        <w:t>served down to a temperature of</w:t>
      </w:r>
      <w:r w:rsidR="0088513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2 K. </w:t>
      </w:r>
      <w:proofErr w:type="spellStart"/>
      <w:r w:rsidR="0087278A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87278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5B07CD" w:rsidRPr="00665188">
        <w:rPr>
          <w:rFonts w:ascii="Times New Roman" w:hAnsi="Times New Roman" w:cs="Times New Roman"/>
          <w:color w:val="auto"/>
          <w:sz w:val="24"/>
          <w:szCs w:val="24"/>
        </w:rPr>
        <w:t>radius</w:t>
      </w:r>
      <w:r w:rsidR="0087278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shrinks continuously with increasing La doping, and </w:t>
      </w:r>
      <w:proofErr w:type="spellStart"/>
      <w:r w:rsidR="0087278A" w:rsidRPr="00665188">
        <w:rPr>
          <w:rFonts w:ascii="Times New Roman" w:hAnsi="Times New Roman" w:cs="Times New Roman"/>
          <w:color w:val="auto"/>
          <w:sz w:val="24"/>
          <w:szCs w:val="24"/>
        </w:rPr>
        <w:t>skyrmion</w:t>
      </w:r>
      <w:proofErr w:type="spellEnd"/>
      <w:r w:rsidR="0087278A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density increases with </w:t>
      </w:r>
      <w:r w:rsidR="008C0BA2" w:rsidRPr="00665188">
        <w:rPr>
          <w:rFonts w:ascii="Times New Roman" w:hAnsi="Times New Roman" w:cs="Times New Roman"/>
          <w:color w:val="auto"/>
          <w:sz w:val="24"/>
          <w:szCs w:val="24"/>
        </w:rPr>
        <w:t>highe</w:t>
      </w:r>
      <w:r w:rsidR="0087278A" w:rsidRPr="00665188">
        <w:rPr>
          <w:rFonts w:ascii="Times New Roman" w:hAnsi="Times New Roman" w:cs="Times New Roman"/>
          <w:color w:val="auto"/>
          <w:sz w:val="24"/>
          <w:szCs w:val="24"/>
        </w:rPr>
        <w:t>r La concentration.</w:t>
      </w:r>
      <w:r w:rsidR="001631B5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These</w:t>
      </w:r>
      <w:r w:rsidR="005C2220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r w:rsidR="009376EC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experimental results </w:t>
      </w:r>
      <w:r w:rsidR="005B07CD" w:rsidRPr="00665188">
        <w:rPr>
          <w:rFonts w:ascii="Times New Roman" w:hAnsi="Times New Roman" w:cs="Times New Roman"/>
          <w:color w:val="auto"/>
          <w:sz w:val="24"/>
          <w:szCs w:val="24"/>
        </w:rPr>
        <w:t>provide</w:t>
      </w:r>
      <w:r w:rsidR="00FE2BD8" w:rsidRPr="00665188">
        <w:rPr>
          <w:rFonts w:ascii="Times New Roman" w:hAnsi="Times New Roman" w:cs="Times New Roman"/>
          <w:color w:val="auto"/>
          <w:sz w:val="24"/>
          <w:szCs w:val="24"/>
        </w:rPr>
        <w:t xml:space="preserve"> helpful clues </w:t>
      </w:r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for </w:t>
      </w:r>
      <w:r w:rsidR="00B764E5" w:rsidRPr="00665188">
        <w:rPr>
          <w:rFonts w:ascii="Times New Roman" w:hAnsi="Times New Roman" w:cs="Times New Roman"/>
          <w:sz w:val="24"/>
          <w:szCs w:val="24"/>
          <w:lang w:eastAsia="zh-CN"/>
        </w:rPr>
        <w:t>fu</w:t>
      </w:r>
      <w:r w:rsidR="0034503B" w:rsidRPr="00665188">
        <w:rPr>
          <w:rFonts w:ascii="Times New Roman" w:hAnsi="Times New Roman" w:cs="Times New Roman"/>
          <w:sz w:val="24"/>
          <w:szCs w:val="24"/>
          <w:lang w:eastAsia="zh-CN"/>
        </w:rPr>
        <w:t>t</w:t>
      </w:r>
      <w:r w:rsidR="00B764E5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ure </w:t>
      </w:r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theoretical understandings </w:t>
      </w:r>
      <w:r w:rsidR="00D920D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and </w:t>
      </w:r>
      <w:r w:rsidR="00105C04" w:rsidRPr="00665188">
        <w:rPr>
          <w:rFonts w:ascii="Times New Roman" w:hAnsi="Times New Roman" w:cs="Times New Roman"/>
          <w:sz w:val="24"/>
          <w:szCs w:val="24"/>
          <w:lang w:eastAsia="zh-CN"/>
        </w:rPr>
        <w:t>experiment</w:t>
      </w:r>
      <w:r w:rsidR="00D920D1" w:rsidRPr="00665188">
        <w:rPr>
          <w:rFonts w:ascii="Times New Roman" w:hAnsi="Times New Roman" w:cs="Times New Roman"/>
          <w:sz w:val="24"/>
          <w:szCs w:val="24"/>
          <w:lang w:eastAsia="zh-CN"/>
        </w:rPr>
        <w:t>al</w:t>
      </w:r>
      <w:r w:rsidR="00105C04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searches</w:t>
      </w:r>
      <w:r w:rsidR="00D920D1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="00FC0D32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of </w:t>
      </w:r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magnetic </w:t>
      </w:r>
      <w:proofErr w:type="spellStart"/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>skyrmions</w:t>
      </w:r>
      <w:proofErr w:type="spellEnd"/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 xml:space="preserve"> in Heisenberg </w:t>
      </w:r>
      <w:proofErr w:type="spellStart"/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>ferromagnets</w:t>
      </w:r>
      <w:proofErr w:type="spellEnd"/>
      <w:r w:rsidR="00E45426" w:rsidRPr="00665188">
        <w:rPr>
          <w:rFonts w:ascii="Times New Roman" w:hAnsi="Times New Roman" w:cs="Times New Roman"/>
          <w:sz w:val="24"/>
          <w:szCs w:val="24"/>
          <w:lang w:eastAsia="zh-CN"/>
        </w:rPr>
        <w:t>.</w:t>
      </w:r>
    </w:p>
    <w:p w14:paraId="1E522F48" w14:textId="77777777" w:rsidR="007079C7" w:rsidRPr="00665188" w:rsidRDefault="007079C7" w:rsidP="00CD761B">
      <w:pPr>
        <w:pStyle w:val="Body"/>
        <w:spacing w:before="240" w:afterLines="200" w:after="48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EDF403A" w14:textId="38828857" w:rsidR="00693942" w:rsidRPr="00665188" w:rsidRDefault="00335143" w:rsidP="00CD761B">
      <w:pPr>
        <w:pStyle w:val="Body"/>
        <w:spacing w:before="240" w:afterLines="200" w:after="480" w:line="24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65188">
        <w:rPr>
          <w:rFonts w:ascii="Times New Roman" w:hAnsi="Times New Roman" w:cs="Times New Roman"/>
          <w:b/>
          <w:sz w:val="24"/>
          <w:szCs w:val="24"/>
        </w:rPr>
        <w:t>ACKNOWLEDGEMENTS</w:t>
      </w:r>
    </w:p>
    <w:p w14:paraId="230F41A6" w14:textId="5133DA59" w:rsidR="00891BCB" w:rsidRPr="00665188" w:rsidRDefault="00125EBD" w:rsidP="00AD044C">
      <w:pPr>
        <w:pStyle w:val="Body"/>
        <w:spacing w:afterLines="200" w:after="480" w:line="48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665188">
        <w:rPr>
          <w:rFonts w:ascii="Times New Roman"/>
          <w:sz w:val="24"/>
          <w:szCs w:val="24"/>
        </w:rPr>
        <w:t xml:space="preserve">We acknowledge the fruitful discussion with </w:t>
      </w:r>
      <w:proofErr w:type="spellStart"/>
      <w:r w:rsidRPr="00665188">
        <w:rPr>
          <w:rFonts w:ascii="Times New Roman"/>
          <w:sz w:val="24"/>
          <w:szCs w:val="24"/>
        </w:rPr>
        <w:t>Jia</w:t>
      </w:r>
      <w:proofErr w:type="spellEnd"/>
      <w:r w:rsidRPr="00665188">
        <w:rPr>
          <w:rFonts w:ascii="Times New Roman"/>
          <w:sz w:val="24"/>
          <w:szCs w:val="24"/>
        </w:rPr>
        <w:t xml:space="preserve"> Li and </w:t>
      </w:r>
      <w:proofErr w:type="spellStart"/>
      <w:r w:rsidRPr="00665188">
        <w:rPr>
          <w:rFonts w:ascii="Times New Roman"/>
          <w:sz w:val="24"/>
          <w:szCs w:val="24"/>
        </w:rPr>
        <w:t>Ryuichi</w:t>
      </w:r>
      <w:proofErr w:type="spellEnd"/>
      <w:r w:rsidRPr="00665188">
        <w:rPr>
          <w:rFonts w:ascii="Times New Roman"/>
          <w:sz w:val="24"/>
          <w:szCs w:val="24"/>
        </w:rPr>
        <w:t xml:space="preserve"> </w:t>
      </w:r>
      <w:proofErr w:type="spellStart"/>
      <w:r w:rsidRPr="00665188">
        <w:rPr>
          <w:rFonts w:ascii="Times New Roman"/>
          <w:sz w:val="24"/>
          <w:szCs w:val="24"/>
        </w:rPr>
        <w:t>Shindou</w:t>
      </w:r>
      <w:proofErr w:type="spellEnd"/>
      <w:r w:rsidRPr="00665188">
        <w:rPr>
          <w:rFonts w:ascii="Times New Roman"/>
          <w:sz w:val="24"/>
          <w:szCs w:val="24"/>
        </w:rPr>
        <w:t xml:space="preserve">. We also acknowledge </w:t>
      </w:r>
      <w:r w:rsidR="00373218" w:rsidRPr="00665188">
        <w:rPr>
          <w:rFonts w:ascii="Times New Roman" w:hAnsi="Times New Roman" w:cs="Times New Roman"/>
          <w:sz w:val="24"/>
          <w:szCs w:val="24"/>
        </w:rPr>
        <w:t xml:space="preserve">the </w:t>
      </w:r>
      <w:r w:rsidR="007C3200" w:rsidRPr="00665188">
        <w:rPr>
          <w:rFonts w:ascii="Times New Roman" w:hAnsi="Times New Roman" w:cs="Times New Roman"/>
          <w:sz w:val="24"/>
          <w:szCs w:val="24"/>
        </w:rPr>
        <w:t>f</w:t>
      </w:r>
      <w:r w:rsidR="00B94E40" w:rsidRPr="00665188">
        <w:rPr>
          <w:rFonts w:ascii="Times New Roman" w:hAnsi="Times New Roman" w:cs="Times New Roman"/>
          <w:sz w:val="24"/>
          <w:szCs w:val="24"/>
        </w:rPr>
        <w:t>inancial support from National Basic Research Programs of China (973 p</w:t>
      </w:r>
      <w:r w:rsidR="00C71151" w:rsidRPr="00665188">
        <w:rPr>
          <w:rFonts w:ascii="Times New Roman" w:hAnsi="Times New Roman" w:cs="Times New Roman"/>
          <w:sz w:val="24"/>
          <w:szCs w:val="24"/>
        </w:rPr>
        <w:t xml:space="preserve">rogram </w:t>
      </w:r>
      <w:r w:rsidR="00C71151" w:rsidRPr="00665188">
        <w:rPr>
          <w:rFonts w:ascii="Times New Roman" w:hAnsi="Times New Roman" w:cs="Times New Roman"/>
          <w:sz w:val="24"/>
          <w:szCs w:val="24"/>
        </w:rPr>
        <w:lastRenderedPageBreak/>
        <w:t xml:space="preserve">Grant Nos. 2015CB921104 and </w:t>
      </w:r>
      <w:r w:rsidR="00B94E40" w:rsidRPr="00665188">
        <w:rPr>
          <w:rFonts w:ascii="Times New Roman" w:hAnsi="Times New Roman" w:cs="Times New Roman"/>
          <w:sz w:val="24"/>
          <w:szCs w:val="24"/>
        </w:rPr>
        <w:t>2014CB920902</w:t>
      </w:r>
      <w:r w:rsidR="00C938E8" w:rsidRPr="00665188">
        <w:rPr>
          <w:rFonts w:ascii="Times New Roman" w:hAnsi="Times New Roman" w:cs="Times New Roman"/>
          <w:sz w:val="24"/>
          <w:szCs w:val="24"/>
        </w:rPr>
        <w:t>)</w:t>
      </w:r>
      <w:r w:rsidR="00B94E40" w:rsidRPr="00665188">
        <w:rPr>
          <w:rFonts w:ascii="Times New Roman" w:hAnsi="Times New Roman" w:cs="Times New Roman"/>
          <w:sz w:val="24"/>
          <w:szCs w:val="24"/>
        </w:rPr>
        <w:t xml:space="preserve"> and National Natural Science Foundation of China (NSFC Grant No. 11574006</w:t>
      </w:r>
      <w:r w:rsidR="00470408" w:rsidRPr="00665188">
        <w:rPr>
          <w:rFonts w:ascii="Times New Roman" w:hAnsi="Times New Roman" w:cs="Times New Roman"/>
          <w:sz w:val="24"/>
          <w:szCs w:val="24"/>
        </w:rPr>
        <w:t xml:space="preserve"> </w:t>
      </w:r>
      <w:bookmarkStart w:id="17" w:name="OLE_LINK27"/>
      <w:bookmarkStart w:id="18" w:name="OLE_LINK28"/>
      <w:r w:rsidR="00470408" w:rsidRPr="00665188">
        <w:rPr>
          <w:rFonts w:ascii="Times New Roman" w:hAnsi="Times New Roman" w:cs="Times New Roman"/>
          <w:sz w:val="24"/>
          <w:szCs w:val="24"/>
        </w:rPr>
        <w:t>and No. 11704011</w:t>
      </w:r>
      <w:bookmarkEnd w:id="17"/>
      <w:bookmarkEnd w:id="18"/>
      <w:r w:rsidR="00B94E40" w:rsidRPr="00665188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51967828" w14:textId="77777777" w:rsidR="004209FA" w:rsidRPr="00665188" w:rsidRDefault="004209FA" w:rsidP="006857F9">
      <w:pPr>
        <w:spacing w:after="240"/>
        <w:rPr>
          <w:b/>
        </w:rPr>
      </w:pPr>
    </w:p>
    <w:p w14:paraId="7AF68990" w14:textId="3F48EE88" w:rsidR="008632AB" w:rsidRPr="00665188" w:rsidRDefault="00B94E40" w:rsidP="006857F9">
      <w:pPr>
        <w:spacing w:after="240"/>
      </w:pPr>
      <w:r w:rsidRPr="00665188">
        <w:rPr>
          <w:b/>
        </w:rPr>
        <w:t>References:</w:t>
      </w:r>
      <w:r w:rsidR="00511C5E" w:rsidRPr="00665188">
        <w:t xml:space="preserve"> </w:t>
      </w:r>
    </w:p>
    <w:p w14:paraId="7FA88D69" w14:textId="77777777" w:rsidR="004C2BFB" w:rsidRPr="00665188" w:rsidRDefault="008632AB" w:rsidP="00E45B01">
      <w:pPr>
        <w:pStyle w:val="EndNoteBibliography"/>
        <w:spacing w:after="0"/>
        <w:rPr>
          <w:noProof/>
        </w:rPr>
      </w:pPr>
      <w:r w:rsidRPr="00665188">
        <w:fldChar w:fldCharType="begin"/>
      </w:r>
      <w:r w:rsidRPr="00665188">
        <w:instrText xml:space="preserve"> ADDIN EN.REFLIST </w:instrText>
      </w:r>
      <w:r w:rsidRPr="00665188">
        <w:fldChar w:fldCharType="separate"/>
      </w:r>
      <w:r w:rsidR="004C2BFB" w:rsidRPr="00665188">
        <w:rPr>
          <w:noProof/>
        </w:rPr>
        <w:t>[1]</w:t>
      </w:r>
      <w:r w:rsidR="004C2BFB" w:rsidRPr="00665188">
        <w:rPr>
          <w:noProof/>
        </w:rPr>
        <w:tab/>
        <w:t xml:space="preserve">N. Nagaosa and Y. Tokura, Nat. Nanotech. </w:t>
      </w:r>
      <w:r w:rsidR="004C2BFB" w:rsidRPr="00665188">
        <w:rPr>
          <w:b/>
          <w:noProof/>
        </w:rPr>
        <w:t>8</w:t>
      </w:r>
      <w:r w:rsidR="004C2BFB" w:rsidRPr="00665188">
        <w:rPr>
          <w:noProof/>
        </w:rPr>
        <w:t>, 899 (2013).</w:t>
      </w:r>
    </w:p>
    <w:p w14:paraId="15249D0D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]</w:t>
      </w:r>
      <w:r w:rsidRPr="00665188">
        <w:rPr>
          <w:noProof/>
        </w:rPr>
        <w:tab/>
        <w:t xml:space="preserve">A. Fert, V. Cros, and J. Sampaio, Nat. Nanotech. </w:t>
      </w:r>
      <w:r w:rsidRPr="00665188">
        <w:rPr>
          <w:b/>
          <w:noProof/>
        </w:rPr>
        <w:t>8</w:t>
      </w:r>
      <w:r w:rsidRPr="00665188">
        <w:rPr>
          <w:noProof/>
        </w:rPr>
        <w:t>, 152 (2013).</w:t>
      </w:r>
    </w:p>
    <w:p w14:paraId="645F0D46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]</w:t>
      </w:r>
      <w:r w:rsidRPr="00665188">
        <w:rPr>
          <w:noProof/>
        </w:rPr>
        <w:tab/>
        <w:t xml:space="preserve">W. Jiang, G. Chen, K. Liu, J. Zang, S. G. E. te Velthuis, and A. Hoffmann, Physics Reports </w:t>
      </w:r>
      <w:r w:rsidRPr="00665188">
        <w:rPr>
          <w:b/>
          <w:noProof/>
        </w:rPr>
        <w:t>704</w:t>
      </w:r>
      <w:r w:rsidRPr="00665188">
        <w:rPr>
          <w:noProof/>
        </w:rPr>
        <w:t>, 1 (2017).</w:t>
      </w:r>
    </w:p>
    <w:p w14:paraId="5BA7A359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4]</w:t>
      </w:r>
      <w:r w:rsidRPr="00665188">
        <w:rPr>
          <w:noProof/>
        </w:rPr>
        <w:tab/>
        <w:t xml:space="preserve">I. Dzyaloshinsky, J. Phys. Chem. Sol. </w:t>
      </w:r>
      <w:r w:rsidRPr="00665188">
        <w:rPr>
          <w:b/>
          <w:noProof/>
        </w:rPr>
        <w:t>4</w:t>
      </w:r>
      <w:r w:rsidRPr="00665188">
        <w:rPr>
          <w:noProof/>
        </w:rPr>
        <w:t>, 241 (1958).</w:t>
      </w:r>
    </w:p>
    <w:p w14:paraId="2FFFD9E3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5]</w:t>
      </w:r>
      <w:r w:rsidRPr="00665188">
        <w:rPr>
          <w:noProof/>
        </w:rPr>
        <w:tab/>
        <w:t xml:space="preserve">T. Moriya, Phys. Rev. </w:t>
      </w:r>
      <w:r w:rsidRPr="00665188">
        <w:rPr>
          <w:b/>
          <w:noProof/>
        </w:rPr>
        <w:t>120</w:t>
      </w:r>
      <w:r w:rsidRPr="00665188">
        <w:rPr>
          <w:noProof/>
        </w:rPr>
        <w:t>, 91 (1960).</w:t>
      </w:r>
    </w:p>
    <w:p w14:paraId="68BC796E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6]</w:t>
      </w:r>
      <w:r w:rsidRPr="00665188">
        <w:rPr>
          <w:noProof/>
        </w:rPr>
        <w:tab/>
        <w:t xml:space="preserve">S. Mühlbauer, B. Binz, F. Jonietz, C. Pfleiderer, A. Rosch, A. Neubauer, R. Georgii, and P. Böni, Science </w:t>
      </w:r>
      <w:r w:rsidRPr="00665188">
        <w:rPr>
          <w:b/>
          <w:noProof/>
        </w:rPr>
        <w:t>323</w:t>
      </w:r>
      <w:r w:rsidRPr="00665188">
        <w:rPr>
          <w:noProof/>
        </w:rPr>
        <w:t>, 915 (2009).</w:t>
      </w:r>
    </w:p>
    <w:p w14:paraId="75363B83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7]</w:t>
      </w:r>
      <w:r w:rsidRPr="00665188">
        <w:rPr>
          <w:noProof/>
        </w:rPr>
        <w:tab/>
        <w:t xml:space="preserve">A. Neubauer, C. Pfleiderer, B. Binz, A. Rosch, R. Ritz, P. G. Niklowitz, and P. Boni, Phys. Rev. Lett. </w:t>
      </w:r>
      <w:r w:rsidRPr="00665188">
        <w:rPr>
          <w:b/>
          <w:noProof/>
        </w:rPr>
        <w:t>102</w:t>
      </w:r>
      <w:r w:rsidRPr="00665188">
        <w:rPr>
          <w:noProof/>
        </w:rPr>
        <w:t>, 186602 (2009).</w:t>
      </w:r>
    </w:p>
    <w:p w14:paraId="63349752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8]</w:t>
      </w:r>
      <w:r w:rsidRPr="00665188">
        <w:rPr>
          <w:noProof/>
        </w:rPr>
        <w:tab/>
        <w:t xml:space="preserve">C. Pappas, E. Lelièvre-Berna, P. Falus, P. M. Bentley, E. Moskvin, S. Grigoriev, P. Fouquet, and B. Farago, Phys. Rev. Lett. </w:t>
      </w:r>
      <w:r w:rsidRPr="00665188">
        <w:rPr>
          <w:b/>
          <w:noProof/>
        </w:rPr>
        <w:t>102</w:t>
      </w:r>
      <w:r w:rsidRPr="00665188">
        <w:rPr>
          <w:noProof/>
        </w:rPr>
        <w:t>, 197202 (2009).</w:t>
      </w:r>
    </w:p>
    <w:p w14:paraId="0A0611AA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9]</w:t>
      </w:r>
      <w:r w:rsidRPr="00665188">
        <w:rPr>
          <w:noProof/>
        </w:rPr>
        <w:tab/>
        <w:t xml:space="preserve">X. Z. Yu, Y. Onose, N. Kanazawa, J. H. Park, J. H. Han, Y. Matsui, N. Nagaosa, and Y. Tokura, Nature </w:t>
      </w:r>
      <w:r w:rsidRPr="00665188">
        <w:rPr>
          <w:b/>
          <w:noProof/>
        </w:rPr>
        <w:t>465</w:t>
      </w:r>
      <w:r w:rsidRPr="00665188">
        <w:rPr>
          <w:noProof/>
        </w:rPr>
        <w:t>, 901 (2010).</w:t>
      </w:r>
    </w:p>
    <w:p w14:paraId="2E1A3D21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0]</w:t>
      </w:r>
      <w:r w:rsidRPr="00665188">
        <w:rPr>
          <w:noProof/>
        </w:rPr>
        <w:tab/>
        <w:t xml:space="preserve">X. Z. Yu, N. Kanazawa, Y. Onose, K. Kimoto, W. Z. Zhang, S. Ishiwata, Y. Matsui, and Y. Tokura, Nat Mater </w:t>
      </w:r>
      <w:r w:rsidRPr="00665188">
        <w:rPr>
          <w:b/>
          <w:noProof/>
        </w:rPr>
        <w:t>10</w:t>
      </w:r>
      <w:r w:rsidRPr="00665188">
        <w:rPr>
          <w:noProof/>
        </w:rPr>
        <w:t>, 106 (2011).</w:t>
      </w:r>
    </w:p>
    <w:p w14:paraId="1CD8845F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1]</w:t>
      </w:r>
      <w:r w:rsidRPr="00665188">
        <w:rPr>
          <w:noProof/>
        </w:rPr>
        <w:tab/>
        <w:t xml:space="preserve">S. X. Huang and C. L. Chien, Phys. Rev. Lett. </w:t>
      </w:r>
      <w:r w:rsidRPr="00665188">
        <w:rPr>
          <w:b/>
          <w:noProof/>
        </w:rPr>
        <w:t>108</w:t>
      </w:r>
      <w:r w:rsidRPr="00665188">
        <w:rPr>
          <w:noProof/>
        </w:rPr>
        <w:t>, 267201 (2012).</w:t>
      </w:r>
    </w:p>
    <w:p w14:paraId="72FF8381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2]</w:t>
      </w:r>
      <w:r w:rsidRPr="00665188">
        <w:rPr>
          <w:noProof/>
        </w:rPr>
        <w:tab/>
        <w:t xml:space="preserve">S. Seki, X. Z. Yu, S. Ishiwata, and Y. Tokura, Science </w:t>
      </w:r>
      <w:r w:rsidRPr="00665188">
        <w:rPr>
          <w:b/>
          <w:noProof/>
        </w:rPr>
        <w:t>336</w:t>
      </w:r>
      <w:r w:rsidRPr="00665188">
        <w:rPr>
          <w:noProof/>
        </w:rPr>
        <w:t>, 198 (2012).</w:t>
      </w:r>
    </w:p>
    <w:p w14:paraId="2818556F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3]</w:t>
      </w:r>
      <w:r w:rsidRPr="00665188">
        <w:rPr>
          <w:noProof/>
        </w:rPr>
        <w:tab/>
        <w:t xml:space="preserve">T. Adams, A. Chacon, M. Wagner, A. Bauer, G. Brandl, B. Pedersen, H. Berger, P. Lemmens, and C. Pfleiderer, Phys. Rev. Lett. </w:t>
      </w:r>
      <w:r w:rsidRPr="00665188">
        <w:rPr>
          <w:b/>
          <w:noProof/>
        </w:rPr>
        <w:t>108</w:t>
      </w:r>
      <w:r w:rsidRPr="00665188">
        <w:rPr>
          <w:noProof/>
        </w:rPr>
        <w:t xml:space="preserve"> (2012).</w:t>
      </w:r>
    </w:p>
    <w:p w14:paraId="322F6461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4]</w:t>
      </w:r>
      <w:r w:rsidRPr="00665188">
        <w:rPr>
          <w:noProof/>
        </w:rPr>
        <w:tab/>
        <w:t xml:space="preserve">S. Heinze, K. von Bergmann, M. Menzel, J. Brede, A. Kubetzka, R. Wiesendanger, G. Bihlmayer, and S. Blügel, Nat. Phys. </w:t>
      </w:r>
      <w:r w:rsidRPr="00665188">
        <w:rPr>
          <w:b/>
          <w:noProof/>
        </w:rPr>
        <w:t>7</w:t>
      </w:r>
      <w:r w:rsidRPr="00665188">
        <w:rPr>
          <w:noProof/>
        </w:rPr>
        <w:t>, 713 (2011).</w:t>
      </w:r>
    </w:p>
    <w:p w14:paraId="3D185C6A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5]</w:t>
      </w:r>
      <w:r w:rsidRPr="00665188">
        <w:rPr>
          <w:noProof/>
        </w:rPr>
        <w:tab/>
        <w:t xml:space="preserve">N. Romming, C. Hanneken, M. Menzel, J. E. Bickel, B. Wolter, K. von Bergmann, A. Kubetzka, and R. Wiesendanger, Science </w:t>
      </w:r>
      <w:r w:rsidRPr="00665188">
        <w:rPr>
          <w:b/>
          <w:noProof/>
        </w:rPr>
        <w:t>341</w:t>
      </w:r>
      <w:r w:rsidRPr="00665188">
        <w:rPr>
          <w:noProof/>
        </w:rPr>
        <w:t>, 636 (2013).</w:t>
      </w:r>
    </w:p>
    <w:p w14:paraId="519B5A34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6]</w:t>
      </w:r>
      <w:r w:rsidRPr="00665188">
        <w:rPr>
          <w:noProof/>
        </w:rPr>
        <w:tab/>
        <w:t xml:space="preserve">R. Wiesendanger, Nat. Rev. Mater. </w:t>
      </w:r>
      <w:r w:rsidRPr="00665188">
        <w:rPr>
          <w:b/>
          <w:noProof/>
        </w:rPr>
        <w:t>1</w:t>
      </w:r>
      <w:r w:rsidRPr="00665188">
        <w:rPr>
          <w:noProof/>
        </w:rPr>
        <w:t>, 16044 (2016).</w:t>
      </w:r>
    </w:p>
    <w:p w14:paraId="62068623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7]</w:t>
      </w:r>
      <w:r w:rsidRPr="00665188">
        <w:rPr>
          <w:noProof/>
        </w:rPr>
        <w:tab/>
        <w:t xml:space="preserve">W. Jiang, P. Upadhyaya, W. Zhang, G. Yu, M. B. Jungfleisch, F. Y. Fradin, J. E. Pearson, Y. Tserkovnyak, K. L. Wang, O. Heinonen, S. G. E. te Velthuis, and A. Hoffmann, Science </w:t>
      </w:r>
      <w:r w:rsidRPr="00665188">
        <w:rPr>
          <w:b/>
          <w:noProof/>
        </w:rPr>
        <w:t>349</w:t>
      </w:r>
      <w:r w:rsidRPr="00665188">
        <w:rPr>
          <w:noProof/>
        </w:rPr>
        <w:t>, 283 (2015).</w:t>
      </w:r>
    </w:p>
    <w:p w14:paraId="63F5B460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8]</w:t>
      </w:r>
      <w:r w:rsidRPr="00665188">
        <w:rPr>
          <w:noProof/>
        </w:rPr>
        <w:tab/>
        <w:t xml:space="preserve">S. Woo, K. Litzius, B. Kruger, M.-Y. Im, L. Caretta, K. Richter, M. Mann, A. Krone, R. M. Reeve, M. Weigand, P. Agrawal, I. Lemesh, M.-A. Mawass, P. Fischer, M. Klaui, and G. S. D. Beach, Nat. Mater. </w:t>
      </w:r>
      <w:r w:rsidRPr="00665188">
        <w:rPr>
          <w:b/>
          <w:noProof/>
        </w:rPr>
        <w:t>15</w:t>
      </w:r>
      <w:r w:rsidRPr="00665188">
        <w:rPr>
          <w:noProof/>
        </w:rPr>
        <w:t>, 501 (2016).</w:t>
      </w:r>
    </w:p>
    <w:p w14:paraId="3D7E36CE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19]</w:t>
      </w:r>
      <w:r w:rsidRPr="00665188">
        <w:rPr>
          <w:noProof/>
        </w:rPr>
        <w:tab/>
        <w:t xml:space="preserve">O. Boulle, J. Vogel, H. Yang, S. Pizzini, D. de Souza Chaves, A. Locatelli, T. O. Menteş, A. Sala, L. D. Buda-Prejbeanu, O. Klein, M. Belmeguenai, Y. Roussigné, A. Stashkevich, S. M. Chérif, L. Aballe, M. Foerster, M. Chshiev, S. Auffret, I. M. Miron, and G. Gaudin, Nat. Nanotech. </w:t>
      </w:r>
      <w:r w:rsidRPr="00665188">
        <w:rPr>
          <w:b/>
          <w:noProof/>
        </w:rPr>
        <w:t>11</w:t>
      </w:r>
      <w:r w:rsidRPr="00665188">
        <w:rPr>
          <w:noProof/>
        </w:rPr>
        <w:t>, 449 (2016).</w:t>
      </w:r>
    </w:p>
    <w:p w14:paraId="583C8236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lastRenderedPageBreak/>
        <w:t>[20]</w:t>
      </w:r>
      <w:r w:rsidRPr="00665188">
        <w:rPr>
          <w:noProof/>
        </w:rPr>
        <w:tab/>
        <w:t xml:space="preserve">C. Moreau-Luchaire, C. Moutaﬁs, N. Reyren, J. Sampaio, C. A. F. Vaz, N. Van Horne, K. Bouzehouane, K. Garcia, C. Deranlot, P. Warnicke, P. Wohlhüter, J. M. George, M. Weigand, J. Raabe, V. Cros, and A. Fert, Nat. Nanotech. </w:t>
      </w:r>
      <w:r w:rsidRPr="00665188">
        <w:rPr>
          <w:b/>
          <w:noProof/>
        </w:rPr>
        <w:t>11</w:t>
      </w:r>
      <w:r w:rsidRPr="00665188">
        <w:rPr>
          <w:noProof/>
        </w:rPr>
        <w:t>, 444 (2016).</w:t>
      </w:r>
    </w:p>
    <w:p w14:paraId="007A47FB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1]</w:t>
      </w:r>
      <w:r w:rsidRPr="00665188">
        <w:rPr>
          <w:noProof/>
        </w:rPr>
        <w:tab/>
        <w:t xml:space="preserve">S. Ishiwata, M. Tokunaga, Y. Kaneko, D. Okuyama, Y. Tokunaga, S. Wakimoto, K. Kakurai, T. Arima, Y. Taguchi, and Y. Tokura, Phys. Rev. B </w:t>
      </w:r>
      <w:r w:rsidRPr="00665188">
        <w:rPr>
          <w:b/>
          <w:noProof/>
        </w:rPr>
        <w:t>84</w:t>
      </w:r>
      <w:r w:rsidRPr="00665188">
        <w:rPr>
          <w:noProof/>
        </w:rPr>
        <w:t>, 054427 (2011).</w:t>
      </w:r>
    </w:p>
    <w:p w14:paraId="77BFCBE8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2]</w:t>
      </w:r>
      <w:r w:rsidRPr="00665188">
        <w:rPr>
          <w:noProof/>
        </w:rPr>
        <w:tab/>
        <w:t xml:space="preserve">T. Okubo, S. Chung, and H. Kawamura, Phys. Rev. Lett. </w:t>
      </w:r>
      <w:r w:rsidRPr="00665188">
        <w:rPr>
          <w:b/>
          <w:noProof/>
        </w:rPr>
        <w:t>108</w:t>
      </w:r>
      <w:r w:rsidRPr="00665188">
        <w:rPr>
          <w:noProof/>
        </w:rPr>
        <w:t>, 017206 (2012).</w:t>
      </w:r>
    </w:p>
    <w:p w14:paraId="2255486B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3]</w:t>
      </w:r>
      <w:r w:rsidRPr="00665188">
        <w:rPr>
          <w:noProof/>
        </w:rPr>
        <w:tab/>
        <w:t xml:space="preserve">S. Chakraverty, T. Matsuda, H. Wadati, J. Okamoto, Y. Yamasaki, H. Nakao, Y. Murakami, S. Ishiwata, M. Kawasaki, Y. Taguchi, Y. Tokura, and H. Y. Hwang, Phys. Rev. B </w:t>
      </w:r>
      <w:r w:rsidRPr="00665188">
        <w:rPr>
          <w:b/>
          <w:noProof/>
        </w:rPr>
        <w:t>88</w:t>
      </w:r>
      <w:r w:rsidRPr="00665188">
        <w:rPr>
          <w:noProof/>
        </w:rPr>
        <w:t>, 220405 (2013).</w:t>
      </w:r>
    </w:p>
    <w:p w14:paraId="296862F1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4]</w:t>
      </w:r>
      <w:r w:rsidRPr="00665188">
        <w:rPr>
          <w:noProof/>
        </w:rPr>
        <w:tab/>
        <w:t xml:space="preserve">Y. Ohuchi, Y. Kozuka, M. Uchida, K. Ueno, A. Tsukazaki, and M. Kawasaki, Phys. Rev. B </w:t>
      </w:r>
      <w:r w:rsidRPr="00665188">
        <w:rPr>
          <w:b/>
          <w:noProof/>
        </w:rPr>
        <w:t>91</w:t>
      </w:r>
      <w:r w:rsidRPr="00665188">
        <w:rPr>
          <w:noProof/>
        </w:rPr>
        <w:t>, 245115 (2015).</w:t>
      </w:r>
    </w:p>
    <w:p w14:paraId="6D103259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5]</w:t>
      </w:r>
      <w:r w:rsidRPr="00665188">
        <w:rPr>
          <w:noProof/>
        </w:rPr>
        <w:tab/>
        <w:t xml:space="preserve">A. A. Belavin and A. M. Polyakov, JETP Lett. </w:t>
      </w:r>
      <w:r w:rsidRPr="00665188">
        <w:rPr>
          <w:b/>
          <w:noProof/>
        </w:rPr>
        <w:t>22</w:t>
      </w:r>
      <w:r w:rsidRPr="00665188">
        <w:rPr>
          <w:noProof/>
        </w:rPr>
        <w:t>, 245 (1975).</w:t>
      </w:r>
    </w:p>
    <w:p w14:paraId="40E41BD8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6]</w:t>
      </w:r>
      <w:r w:rsidRPr="00665188">
        <w:rPr>
          <w:noProof/>
        </w:rPr>
        <w:tab/>
        <w:t xml:space="preserve">A. Abanov and V. L. Pokrovsky, Phys. Rev. B </w:t>
      </w:r>
      <w:r w:rsidRPr="00665188">
        <w:rPr>
          <w:b/>
          <w:noProof/>
        </w:rPr>
        <w:t>58</w:t>
      </w:r>
      <w:r w:rsidRPr="00665188">
        <w:rPr>
          <w:noProof/>
        </w:rPr>
        <w:t>, R8889 (1998).</w:t>
      </w:r>
    </w:p>
    <w:p w14:paraId="2BF9891C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7]</w:t>
      </w:r>
      <w:r w:rsidRPr="00665188">
        <w:rPr>
          <w:noProof/>
        </w:rPr>
        <w:tab/>
        <w:t xml:space="preserve">T. Mairoser, A. Schmehl, A. Melville, T. Heeg, L. Canella, P. Böni, W. Zander, J. Schubert, D. E. Shai, E. J. Monkman, K. M. Shen, D. G. Schlom, and J. Mannhart, Phys. Rev. Lett. </w:t>
      </w:r>
      <w:r w:rsidRPr="00665188">
        <w:rPr>
          <w:b/>
          <w:noProof/>
        </w:rPr>
        <w:t>105</w:t>
      </w:r>
      <w:r w:rsidRPr="00665188">
        <w:rPr>
          <w:noProof/>
        </w:rPr>
        <w:t>, 257206 (2010).</w:t>
      </w:r>
    </w:p>
    <w:p w14:paraId="40A7972F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8]</w:t>
      </w:r>
      <w:r w:rsidRPr="00665188">
        <w:rPr>
          <w:noProof/>
        </w:rPr>
        <w:tab/>
        <w:t xml:space="preserve">A. Schmehl, V. Vaithyanathan, A. Herrnberger, S. Thiel, C. Richter, M. Liberati, T. Heeg, M. Rockerath, L. F. Kourkoutis, S. Muhlbauer, P. Boni, D. A. Muller, Y. Barash, J. Schubert, Y. Idzerda, J. Mannhart, and D. G. Schlom, Nat. Mater. </w:t>
      </w:r>
      <w:r w:rsidRPr="00665188">
        <w:rPr>
          <w:b/>
          <w:noProof/>
        </w:rPr>
        <w:t>6</w:t>
      </w:r>
      <w:r w:rsidRPr="00665188">
        <w:rPr>
          <w:noProof/>
        </w:rPr>
        <w:t>, 882 (2007).</w:t>
      </w:r>
    </w:p>
    <w:p w14:paraId="5360026F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29]</w:t>
      </w:r>
      <w:r w:rsidRPr="00665188">
        <w:rPr>
          <w:noProof/>
        </w:rPr>
        <w:tab/>
        <w:t xml:space="preserve">A. Melville, T. Mairoser, A. Schmehl, D. E. Shai, E. J. Monkman, J. W. Harter, T. Heeg, B. Holländer, J. Schubert, K. M. Shen, J. Mannhart, and D. G. Schlom, Appl. Phys. Lett. </w:t>
      </w:r>
      <w:r w:rsidRPr="00665188">
        <w:rPr>
          <w:b/>
          <w:noProof/>
        </w:rPr>
        <w:t>100</w:t>
      </w:r>
      <w:r w:rsidRPr="00665188">
        <w:rPr>
          <w:noProof/>
        </w:rPr>
        <w:t>, 222101 (2012).</w:t>
      </w:r>
    </w:p>
    <w:p w14:paraId="2AA25FB7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0]</w:t>
      </w:r>
      <w:r w:rsidRPr="00665188">
        <w:rPr>
          <w:noProof/>
        </w:rPr>
        <w:tab/>
        <w:t xml:space="preserve">T. Mairoser, F. Loder, A. Melville, D. G. Schlom, and A. Schmehl, Phys. Rev. B </w:t>
      </w:r>
      <w:r w:rsidRPr="00665188">
        <w:rPr>
          <w:b/>
          <w:noProof/>
        </w:rPr>
        <w:t>87</w:t>
      </w:r>
      <w:r w:rsidRPr="00665188">
        <w:rPr>
          <w:noProof/>
        </w:rPr>
        <w:t>, 014416 (2013).</w:t>
      </w:r>
    </w:p>
    <w:p w14:paraId="42B64C56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1]</w:t>
      </w:r>
      <w:r w:rsidRPr="00665188">
        <w:rPr>
          <w:noProof/>
        </w:rPr>
        <w:tab/>
        <w:t xml:space="preserve">S. G. Altendorf, A. Reisner, C. F. Chang, N. Hollmann, A. D. Rata, and L. H. Tjeng, Appl. Phys. Lett. </w:t>
      </w:r>
      <w:r w:rsidRPr="00665188">
        <w:rPr>
          <w:b/>
          <w:noProof/>
        </w:rPr>
        <w:t>104</w:t>
      </w:r>
      <w:r w:rsidRPr="00665188">
        <w:rPr>
          <w:noProof/>
        </w:rPr>
        <w:t>, 052403 (2014).</w:t>
      </w:r>
    </w:p>
    <w:p w14:paraId="6DE6ACA1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2]</w:t>
      </w:r>
      <w:r w:rsidRPr="00665188">
        <w:rPr>
          <w:noProof/>
        </w:rPr>
        <w:tab/>
        <w:t xml:space="preserve">T. Yamasaki, K. Ueno, A. Tsukazaki, T. Fukumura, and M. Kawasaki, Appl. Phys. Lett. </w:t>
      </w:r>
      <w:r w:rsidRPr="00665188">
        <w:rPr>
          <w:b/>
          <w:noProof/>
        </w:rPr>
        <w:t>98</w:t>
      </w:r>
      <w:r w:rsidRPr="00665188">
        <w:rPr>
          <w:noProof/>
        </w:rPr>
        <w:t>, 082116 (2011).</w:t>
      </w:r>
    </w:p>
    <w:p w14:paraId="12100978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3]</w:t>
      </w:r>
      <w:r w:rsidRPr="00665188">
        <w:rPr>
          <w:noProof/>
        </w:rPr>
        <w:tab/>
        <w:t xml:space="preserve">P. M. S. Monteiro, P. J. Baker, A. Ionescu, C. H. W. Barnes, Z. Salman, A. Suter, T. Prokscha, and S. Langridge, Phys. Rev. Lett. </w:t>
      </w:r>
      <w:r w:rsidRPr="00665188">
        <w:rPr>
          <w:b/>
          <w:noProof/>
        </w:rPr>
        <w:t>110</w:t>
      </w:r>
      <w:r w:rsidRPr="00665188">
        <w:rPr>
          <w:noProof/>
        </w:rPr>
        <w:t>, 217208 (2013).</w:t>
      </w:r>
    </w:p>
    <w:p w14:paraId="55FDEFB8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4]</w:t>
      </w:r>
      <w:r w:rsidRPr="00665188">
        <w:rPr>
          <w:noProof/>
        </w:rPr>
        <w:tab/>
        <w:t xml:space="preserve">R. Sutarto, S. G. Altendorf, B. Coloru, M. Moretti Sala, T. Haupricht, C. F. Chang, Z. Hu, C. Schüßler-Langeheine, N. Hollmann, H. Kierspel, H. H. Hsieh, H. J. Lin, C. T. Chen, and L. H. Tjeng, Phys. Rev. B </w:t>
      </w:r>
      <w:r w:rsidRPr="00665188">
        <w:rPr>
          <w:b/>
          <w:noProof/>
        </w:rPr>
        <w:t>79</w:t>
      </w:r>
      <w:r w:rsidRPr="00665188">
        <w:rPr>
          <w:noProof/>
        </w:rPr>
        <w:t xml:space="preserve"> (2009).</w:t>
      </w:r>
    </w:p>
    <w:p w14:paraId="4BF35D3B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5]</w:t>
      </w:r>
      <w:r w:rsidRPr="00665188">
        <w:rPr>
          <w:noProof/>
        </w:rPr>
        <w:tab/>
        <w:t xml:space="preserve">P. Bruno, V. K. Dugaev, and M. Taillefumier, Phys. Rev. Lett. </w:t>
      </w:r>
      <w:r w:rsidRPr="00665188">
        <w:rPr>
          <w:b/>
          <w:noProof/>
        </w:rPr>
        <w:t>93</w:t>
      </w:r>
      <w:r w:rsidRPr="00665188">
        <w:rPr>
          <w:noProof/>
        </w:rPr>
        <w:t>, 096806 (2004).</w:t>
      </w:r>
    </w:p>
    <w:p w14:paraId="3F288E6B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6]</w:t>
      </w:r>
      <w:r w:rsidRPr="00665188">
        <w:rPr>
          <w:noProof/>
        </w:rPr>
        <w:tab/>
        <w:t xml:space="preserve">J. Matsuno, N. Ogawa, K. Yasuda, F. Kagawa, W. Koshibae, N. Nagaosa, Y. Tokura, and M. Kawasaki, Sci. Adv. </w:t>
      </w:r>
      <w:r w:rsidRPr="00665188">
        <w:rPr>
          <w:b/>
          <w:noProof/>
        </w:rPr>
        <w:t>2</w:t>
      </w:r>
      <w:r w:rsidRPr="00665188">
        <w:rPr>
          <w:noProof/>
        </w:rPr>
        <w:t>, e1600304 (2016).</w:t>
      </w:r>
    </w:p>
    <w:p w14:paraId="384CEAE0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7]</w:t>
      </w:r>
      <w:r w:rsidRPr="00665188">
        <w:rPr>
          <w:noProof/>
        </w:rPr>
        <w:tab/>
        <w:t>C. Liu, Y. Zang, W. Ruan, Y. Gong, K. He, X. Ma, Q.-K. Xue, and Y. Wang, arXiv:1709.08161  (2017).</w:t>
      </w:r>
    </w:p>
    <w:p w14:paraId="64940D74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8]</w:t>
      </w:r>
      <w:r w:rsidRPr="00665188">
        <w:rPr>
          <w:noProof/>
        </w:rPr>
        <w:tab/>
        <w:t xml:space="preserve">M. Pelliccione, A. Jenkins, P. Ovartchaiyapong, C. Reetz, E. Emmanouilidou, N. Ni, and A. C. Bleszynski Jayich, Nat. Nanotech. </w:t>
      </w:r>
      <w:r w:rsidRPr="00665188">
        <w:rPr>
          <w:b/>
          <w:noProof/>
        </w:rPr>
        <w:t>11</w:t>
      </w:r>
      <w:r w:rsidRPr="00665188">
        <w:rPr>
          <w:noProof/>
        </w:rPr>
        <w:t>, 700 (2016).</w:t>
      </w:r>
    </w:p>
    <w:p w14:paraId="6E30EB8A" w14:textId="77777777" w:rsidR="004C2BFB" w:rsidRPr="00665188" w:rsidRDefault="004C2BFB">
      <w:pPr>
        <w:pStyle w:val="EndNoteBibliography"/>
        <w:spacing w:after="0"/>
        <w:rPr>
          <w:noProof/>
        </w:rPr>
      </w:pPr>
      <w:r w:rsidRPr="00665188">
        <w:rPr>
          <w:noProof/>
        </w:rPr>
        <w:t>[39]</w:t>
      </w:r>
      <w:r w:rsidRPr="00665188">
        <w:rPr>
          <w:noProof/>
        </w:rPr>
        <w:tab/>
        <w:t xml:space="preserve">G. Chen, A. Mascaraque, A. T. N'Diaye, and A. K. Schmid, Appl. Phys. Lett. </w:t>
      </w:r>
      <w:r w:rsidRPr="00665188">
        <w:rPr>
          <w:b/>
          <w:noProof/>
        </w:rPr>
        <w:t>106</w:t>
      </w:r>
      <w:r w:rsidRPr="00665188">
        <w:rPr>
          <w:noProof/>
        </w:rPr>
        <w:t>, 242404 (2015).</w:t>
      </w:r>
    </w:p>
    <w:p w14:paraId="7EA3ECA8" w14:textId="77777777" w:rsidR="004C2BFB" w:rsidRPr="00665188" w:rsidRDefault="004C2BFB">
      <w:pPr>
        <w:pStyle w:val="EndNoteBibliography"/>
        <w:rPr>
          <w:noProof/>
        </w:rPr>
      </w:pPr>
      <w:r w:rsidRPr="00665188">
        <w:rPr>
          <w:noProof/>
        </w:rPr>
        <w:t>[40]</w:t>
      </w:r>
      <w:r w:rsidRPr="00665188">
        <w:rPr>
          <w:noProof/>
        </w:rPr>
        <w:tab/>
        <w:t xml:space="preserve">S. Woo, K. M. Song, H.-S. Han, M.-S. Jung, M.-Y. Im, K.-S. Lee, K. S. Song, P. Fischer, J.-I. Hong, J. W. Choi, B.-C. Min, H. C. Koo, and J. Chang, Nat. Commun. </w:t>
      </w:r>
      <w:r w:rsidRPr="00665188">
        <w:rPr>
          <w:b/>
          <w:noProof/>
        </w:rPr>
        <w:t>8</w:t>
      </w:r>
      <w:r w:rsidRPr="00665188">
        <w:rPr>
          <w:noProof/>
        </w:rPr>
        <w:t>, 15573 (2017).</w:t>
      </w:r>
    </w:p>
    <w:p w14:paraId="14D3535F" w14:textId="693A5A37" w:rsidR="00ED32ED" w:rsidRPr="00665188" w:rsidRDefault="008632AB">
      <w:pPr>
        <w:spacing w:after="200" w:line="480" w:lineRule="auto"/>
        <w:jc w:val="both"/>
      </w:pPr>
      <w:r w:rsidRPr="00665188">
        <w:fldChar w:fldCharType="end"/>
      </w:r>
    </w:p>
    <w:p w14:paraId="4F9C5E31" w14:textId="77777777" w:rsidR="006857F9" w:rsidRPr="00665188" w:rsidRDefault="006857F9" w:rsidP="006857F9">
      <w:pPr>
        <w:spacing w:after="200" w:line="480" w:lineRule="auto"/>
        <w:jc w:val="both"/>
        <w:rPr>
          <w:b/>
        </w:rPr>
      </w:pPr>
      <w:r w:rsidRPr="00665188">
        <w:rPr>
          <w:b/>
        </w:rPr>
        <w:lastRenderedPageBreak/>
        <w:t>Figure Captions</w:t>
      </w:r>
    </w:p>
    <w:p w14:paraId="3CD658B0" w14:textId="290BB029" w:rsidR="006857F9" w:rsidRPr="00665188" w:rsidRDefault="002A3C1D" w:rsidP="006857F9">
      <w:pPr>
        <w:spacing w:after="200" w:line="480" w:lineRule="auto"/>
        <w:jc w:val="both"/>
        <w:rPr>
          <w:lang w:eastAsia="zh-CN"/>
        </w:rPr>
      </w:pPr>
      <w:r w:rsidRPr="00665188">
        <w:t>FIG</w:t>
      </w:r>
      <w:r w:rsidR="006857F9" w:rsidRPr="00665188">
        <w:t xml:space="preserve">. 1. </w:t>
      </w:r>
      <w:r w:rsidR="00DB2EA1" w:rsidRPr="00665188">
        <w:rPr>
          <w:i/>
        </w:rPr>
        <w:t>In situ</w:t>
      </w:r>
      <w:r w:rsidR="00DB2EA1" w:rsidRPr="00665188">
        <w:t xml:space="preserve"> RHEED characterization </w:t>
      </w:r>
      <w:r w:rsidR="008F5C99" w:rsidRPr="00665188">
        <w:t>for</w:t>
      </w:r>
      <w:r w:rsidR="002D3011" w:rsidRPr="00665188">
        <w:t xml:space="preserve"> the YSZ</w:t>
      </w:r>
      <w:r w:rsidR="008F5C99" w:rsidRPr="00665188">
        <w:t xml:space="preserve"> substrates and </w:t>
      </w:r>
      <w:r w:rsidR="000B187D" w:rsidRPr="00665188">
        <w:t>La</w:t>
      </w:r>
      <w:r w:rsidR="000B187D" w:rsidRPr="00665188">
        <w:rPr>
          <w:i/>
          <w:vertAlign w:val="subscript"/>
        </w:rPr>
        <w:t>x</w:t>
      </w:r>
      <w:r w:rsidR="000B187D" w:rsidRPr="00665188">
        <w:t>Eu</w:t>
      </w:r>
      <w:r w:rsidR="000B187D" w:rsidRPr="00665188">
        <w:rPr>
          <w:vertAlign w:val="subscript"/>
        </w:rPr>
        <w:t>1-</w:t>
      </w:r>
      <w:r w:rsidR="000B187D" w:rsidRPr="00665188">
        <w:rPr>
          <w:i/>
          <w:vertAlign w:val="subscript"/>
        </w:rPr>
        <w:t>x</w:t>
      </w:r>
      <w:r w:rsidR="000B187D" w:rsidRPr="00665188">
        <w:t>O thin films</w:t>
      </w:r>
      <w:r w:rsidR="008F5C99" w:rsidRPr="00665188">
        <w:t xml:space="preserve">. </w:t>
      </w:r>
      <w:r w:rsidR="006857F9" w:rsidRPr="00665188">
        <w:t>(a</w:t>
      </w:r>
      <w:r w:rsidR="0015065A" w:rsidRPr="00665188">
        <w:t>-</w:t>
      </w:r>
      <w:r w:rsidR="002B710E" w:rsidRPr="00665188">
        <w:t>d</w:t>
      </w:r>
      <w:r w:rsidR="006857F9" w:rsidRPr="00665188">
        <w:t xml:space="preserve">) </w:t>
      </w:r>
      <w:r w:rsidR="00DB2EA1" w:rsidRPr="00665188">
        <w:t>RHEED patterns</w:t>
      </w:r>
      <w:r w:rsidR="00DB2EA1" w:rsidRPr="00665188" w:rsidDel="00DB2EA1">
        <w:rPr>
          <w:i/>
        </w:rPr>
        <w:t xml:space="preserve"> </w:t>
      </w:r>
      <w:r w:rsidR="006857F9" w:rsidRPr="00665188">
        <w:t xml:space="preserve">of </w:t>
      </w:r>
      <w:r w:rsidR="00157321" w:rsidRPr="00665188">
        <w:t xml:space="preserve">the </w:t>
      </w:r>
      <w:r w:rsidR="0015065A" w:rsidRPr="00665188">
        <w:t>YSZ substrate</w:t>
      </w:r>
      <w:r w:rsidR="008A4C47" w:rsidRPr="00665188">
        <w:t>s</w:t>
      </w:r>
      <w:r w:rsidR="000D31AA" w:rsidRPr="00665188">
        <w:t xml:space="preserve"> </w:t>
      </w:r>
      <w:r w:rsidR="00947F10" w:rsidRPr="00665188">
        <w:rPr>
          <w:rFonts w:hint="eastAsia"/>
          <w:lang w:eastAsia="zh-CN"/>
        </w:rPr>
        <w:t xml:space="preserve">and </w:t>
      </w:r>
      <w:proofErr w:type="spellStart"/>
      <w:r w:rsidR="00947F10" w:rsidRPr="00665188">
        <w:rPr>
          <w:rFonts w:hint="eastAsia"/>
          <w:lang w:eastAsia="zh-CN"/>
        </w:rPr>
        <w:t>EuO</w:t>
      </w:r>
      <w:proofErr w:type="spellEnd"/>
      <w:r w:rsidR="00947F10" w:rsidRPr="00665188">
        <w:rPr>
          <w:rFonts w:hint="eastAsia"/>
          <w:lang w:eastAsia="zh-CN"/>
        </w:rPr>
        <w:t xml:space="preserve"> thin films </w:t>
      </w:r>
      <w:r w:rsidR="006857F9" w:rsidRPr="00665188">
        <w:t>viewed along the [100]</w:t>
      </w:r>
      <w:r w:rsidR="0015065A" w:rsidRPr="00665188">
        <w:t xml:space="preserve"> and </w:t>
      </w:r>
      <w:r w:rsidR="0015065A" w:rsidRPr="00665188">
        <w:rPr>
          <w:lang w:eastAsia="zh-CN"/>
        </w:rPr>
        <w:t>[110]</w:t>
      </w:r>
      <w:r w:rsidR="006857F9" w:rsidRPr="00665188">
        <w:t xml:space="preserve"> direction</w:t>
      </w:r>
      <w:r w:rsidR="0015065A" w:rsidRPr="00665188">
        <w:rPr>
          <w:rFonts w:hint="eastAsia"/>
          <w:lang w:eastAsia="zh-CN"/>
        </w:rPr>
        <w:t>s</w:t>
      </w:r>
      <w:r w:rsidR="006857F9" w:rsidRPr="00665188">
        <w:t xml:space="preserve">. </w:t>
      </w:r>
      <w:r w:rsidR="000D31AA" w:rsidRPr="00665188">
        <w:t>(</w:t>
      </w:r>
      <w:r w:rsidR="002B710E" w:rsidRPr="00665188">
        <w:t>e</w:t>
      </w:r>
      <w:r w:rsidR="007F0C61" w:rsidRPr="00665188">
        <w:t>-</w:t>
      </w:r>
      <w:r w:rsidR="00CF620E" w:rsidRPr="00665188">
        <w:t>h</w:t>
      </w:r>
      <w:r w:rsidR="000D31AA" w:rsidRPr="00665188">
        <w:t xml:space="preserve">) </w:t>
      </w:r>
      <w:r w:rsidR="007F0C61" w:rsidRPr="00665188">
        <w:t>RHEED patterns</w:t>
      </w:r>
      <w:r w:rsidR="007F0C61" w:rsidRPr="00665188" w:rsidDel="00DB2EA1">
        <w:rPr>
          <w:i/>
        </w:rPr>
        <w:t xml:space="preserve"> </w:t>
      </w:r>
      <w:r w:rsidR="007F0C61" w:rsidRPr="00665188">
        <w:t xml:space="preserve">of the </w:t>
      </w:r>
      <w:r w:rsidR="003C7677" w:rsidRPr="00665188">
        <w:t xml:space="preserve">doped </w:t>
      </w:r>
      <w:r w:rsidR="00FC44EC" w:rsidRPr="00665188">
        <w:t>La</w:t>
      </w:r>
      <w:r w:rsidR="00FC44EC" w:rsidRPr="00665188">
        <w:rPr>
          <w:i/>
          <w:vertAlign w:val="subscript"/>
        </w:rPr>
        <w:t>x</w:t>
      </w:r>
      <w:r w:rsidR="00FC44EC" w:rsidRPr="00665188">
        <w:t>Eu</w:t>
      </w:r>
      <w:r w:rsidR="00FC44EC" w:rsidRPr="00665188">
        <w:rPr>
          <w:vertAlign w:val="subscript"/>
        </w:rPr>
        <w:t>1-</w:t>
      </w:r>
      <w:r w:rsidR="00FC44EC" w:rsidRPr="00665188">
        <w:rPr>
          <w:i/>
          <w:vertAlign w:val="subscript"/>
        </w:rPr>
        <w:t>x</w:t>
      </w:r>
      <w:r w:rsidR="00FC44EC" w:rsidRPr="00665188">
        <w:t xml:space="preserve">O thin films with </w:t>
      </w:r>
      <w:r w:rsidR="00FC44EC" w:rsidRPr="00665188">
        <w:rPr>
          <w:i/>
        </w:rPr>
        <w:t>x</w:t>
      </w:r>
      <w:r w:rsidR="00FC44EC" w:rsidRPr="00665188">
        <w:t xml:space="preserve"> = </w:t>
      </w:r>
      <w:r w:rsidR="00382389" w:rsidRPr="00665188">
        <w:t>0.</w:t>
      </w:r>
      <w:r w:rsidR="00F62E0D" w:rsidRPr="00665188">
        <w:t>10</w:t>
      </w:r>
      <w:r w:rsidR="007C37E8" w:rsidRPr="00665188">
        <w:t>,</w:t>
      </w:r>
      <w:r w:rsidR="00382389" w:rsidRPr="00665188">
        <w:t xml:space="preserve"> and 0.</w:t>
      </w:r>
      <w:r w:rsidR="00F62E0D" w:rsidRPr="00665188">
        <w:t>20</w:t>
      </w:r>
      <w:r w:rsidR="00151414" w:rsidRPr="00665188">
        <w:t>,</w:t>
      </w:r>
      <w:r w:rsidR="00947F10" w:rsidRPr="00665188">
        <w:rPr>
          <w:rFonts w:hint="eastAsia"/>
          <w:lang w:eastAsia="zh-CN"/>
        </w:rPr>
        <w:t xml:space="preserve"> </w:t>
      </w:r>
      <w:r w:rsidR="008002A1" w:rsidRPr="00665188">
        <w:rPr>
          <w:lang w:eastAsia="zh-CN"/>
        </w:rPr>
        <w:t>respectively.</w:t>
      </w:r>
    </w:p>
    <w:p w14:paraId="183C5467" w14:textId="055CAD8B" w:rsidR="0015065A" w:rsidRPr="00665188" w:rsidRDefault="002A3C1D">
      <w:pPr>
        <w:spacing w:after="200" w:line="480" w:lineRule="auto"/>
        <w:jc w:val="both"/>
      </w:pPr>
      <w:r w:rsidRPr="00665188">
        <w:t>FIG</w:t>
      </w:r>
      <w:r w:rsidR="006857F9" w:rsidRPr="00665188">
        <w:t xml:space="preserve">. 2. </w:t>
      </w:r>
      <w:r w:rsidR="00A75DDB" w:rsidRPr="00665188">
        <w:t>The crystal s</w:t>
      </w:r>
      <w:r w:rsidR="003871A5" w:rsidRPr="00665188">
        <w:t>tructure</w:t>
      </w:r>
      <w:r w:rsidR="003065D4" w:rsidRPr="00665188">
        <w:t>s</w:t>
      </w:r>
      <w:r w:rsidR="003871A5" w:rsidRPr="00665188">
        <w:t xml:space="preserve"> and </w:t>
      </w:r>
      <w:r w:rsidR="00F63B7C" w:rsidRPr="00665188">
        <w:t xml:space="preserve">ferromagnetic </w:t>
      </w:r>
      <w:r w:rsidR="00A75DDB" w:rsidRPr="00665188">
        <w:t xml:space="preserve">properties of the </w:t>
      </w:r>
      <w:r w:rsidR="009558BF" w:rsidRPr="00665188">
        <w:t>La</w:t>
      </w:r>
      <w:r w:rsidR="009558BF" w:rsidRPr="00665188">
        <w:rPr>
          <w:i/>
          <w:vertAlign w:val="subscript"/>
        </w:rPr>
        <w:t>x</w:t>
      </w:r>
      <w:r w:rsidR="009558BF" w:rsidRPr="00665188">
        <w:t>Eu</w:t>
      </w:r>
      <w:r w:rsidR="009558BF" w:rsidRPr="00665188">
        <w:rPr>
          <w:vertAlign w:val="subscript"/>
        </w:rPr>
        <w:t>1-</w:t>
      </w:r>
      <w:r w:rsidR="009558BF" w:rsidRPr="00665188">
        <w:rPr>
          <w:i/>
          <w:vertAlign w:val="subscript"/>
        </w:rPr>
        <w:t>x</w:t>
      </w:r>
      <w:r w:rsidR="009558BF" w:rsidRPr="00665188">
        <w:t>O thin films</w:t>
      </w:r>
      <w:r w:rsidR="003C49B0" w:rsidRPr="00665188">
        <w:t xml:space="preserve"> as a function of the La doping. </w:t>
      </w:r>
      <w:r w:rsidR="006857F9" w:rsidRPr="00665188">
        <w:t>(a)</w:t>
      </w:r>
      <w:r w:rsidR="006857F9" w:rsidRPr="00665188">
        <w:rPr>
          <w:lang w:val="de-DE"/>
        </w:rPr>
        <w:t xml:space="preserve"> </w:t>
      </w:r>
      <w:r w:rsidR="007C5350" w:rsidRPr="00665188">
        <w:rPr>
          <w:lang w:val="de-DE"/>
        </w:rPr>
        <w:t xml:space="preserve">XRD </w:t>
      </w:r>
      <w:r w:rsidR="00E87B12" w:rsidRPr="00665188">
        <w:rPr>
          <w:lang w:val="de-DE"/>
        </w:rPr>
        <w:t>results</w:t>
      </w:r>
      <w:r w:rsidR="00085FFB" w:rsidRPr="00665188">
        <w:rPr>
          <w:lang w:val="de-DE"/>
        </w:rPr>
        <w:t xml:space="preserve"> </w:t>
      </w:r>
      <w:r w:rsidR="0015065A" w:rsidRPr="00665188">
        <w:rPr>
          <w:lang w:val="de-DE"/>
        </w:rPr>
        <w:t xml:space="preserve">of </w:t>
      </w:r>
      <w:r w:rsidR="007C5350" w:rsidRPr="00665188">
        <w:t>the La</w:t>
      </w:r>
      <w:r w:rsidR="007C5350" w:rsidRPr="00665188">
        <w:rPr>
          <w:i/>
          <w:vertAlign w:val="subscript"/>
        </w:rPr>
        <w:t>x</w:t>
      </w:r>
      <w:r w:rsidR="007C5350" w:rsidRPr="00665188">
        <w:t>Eu</w:t>
      </w:r>
      <w:r w:rsidR="007C5350" w:rsidRPr="00665188">
        <w:rPr>
          <w:vertAlign w:val="subscript"/>
        </w:rPr>
        <w:t>1-</w:t>
      </w:r>
      <w:r w:rsidR="007C5350" w:rsidRPr="00665188">
        <w:rPr>
          <w:i/>
          <w:vertAlign w:val="subscript"/>
        </w:rPr>
        <w:t>x</w:t>
      </w:r>
      <w:r w:rsidR="007C5350" w:rsidRPr="00665188">
        <w:t xml:space="preserve">O thin films </w:t>
      </w:r>
      <w:r w:rsidR="0015065A" w:rsidRPr="00665188">
        <w:t>(~ 50 nm).</w:t>
      </w:r>
      <w:r w:rsidR="00CC7EF8" w:rsidRPr="00665188">
        <w:t xml:space="preserve"> </w:t>
      </w:r>
      <w:r w:rsidR="00F217E3" w:rsidRPr="00665188">
        <w:t xml:space="preserve">Laue fringe peaks are observed </w:t>
      </w:r>
      <w:r w:rsidR="00F62E0D" w:rsidRPr="00665188">
        <w:t>around</w:t>
      </w:r>
      <w:r w:rsidR="00F217E3" w:rsidRPr="00665188">
        <w:t xml:space="preserve"> the </w:t>
      </w:r>
      <w:r w:rsidR="00F62E0D" w:rsidRPr="00665188">
        <w:t xml:space="preserve">(002) </w:t>
      </w:r>
      <w:r w:rsidR="005B3FEB" w:rsidRPr="00665188">
        <w:t xml:space="preserve">main peak of </w:t>
      </w:r>
      <w:proofErr w:type="spellStart"/>
      <w:r w:rsidR="005B3FEB" w:rsidRPr="00665188">
        <w:t>EuO</w:t>
      </w:r>
      <w:proofErr w:type="spellEnd"/>
      <w:r w:rsidR="005B3FEB" w:rsidRPr="00665188">
        <w:t xml:space="preserve">. </w:t>
      </w:r>
      <w:r w:rsidR="006857F9" w:rsidRPr="00665188">
        <w:t>(b)</w:t>
      </w:r>
      <w:r w:rsidR="00DB6007" w:rsidRPr="00665188">
        <w:t xml:space="preserve"> The</w:t>
      </w:r>
      <w:r w:rsidR="006857F9" w:rsidRPr="00665188">
        <w:t xml:space="preserve"> </w:t>
      </w:r>
      <w:r w:rsidR="0015065A" w:rsidRPr="00665188">
        <w:rPr>
          <w:i/>
        </w:rPr>
        <w:t>c</w:t>
      </w:r>
      <w:r w:rsidR="0015065A" w:rsidRPr="00665188">
        <w:t xml:space="preserve">-axis lattice constant </w:t>
      </w:r>
      <w:r w:rsidR="001B0A11" w:rsidRPr="00665188">
        <w:t>as a function of La doping</w:t>
      </w:r>
      <w:r w:rsidR="0015065A" w:rsidRPr="00665188">
        <w:t>.</w:t>
      </w:r>
      <w:r w:rsidR="006857F9" w:rsidRPr="00665188">
        <w:t xml:space="preserve"> (c) </w:t>
      </w:r>
      <w:r w:rsidR="00991D3F" w:rsidRPr="00665188">
        <w:t>The</w:t>
      </w:r>
      <w:r w:rsidR="004D0B39" w:rsidRPr="00665188">
        <w:t xml:space="preserve"> temperature dependence of the </w:t>
      </w:r>
      <w:r w:rsidR="00B7168A" w:rsidRPr="00665188">
        <w:t xml:space="preserve">normalized </w:t>
      </w:r>
      <w:r w:rsidR="004D0B39" w:rsidRPr="00665188">
        <w:t xml:space="preserve">magnetization </w:t>
      </w:r>
      <w:r w:rsidR="00B7168A" w:rsidRPr="00665188">
        <w:t>measured on these La</w:t>
      </w:r>
      <w:r w:rsidR="00B7168A" w:rsidRPr="00665188">
        <w:rPr>
          <w:i/>
          <w:vertAlign w:val="subscript"/>
        </w:rPr>
        <w:t>x</w:t>
      </w:r>
      <w:r w:rsidR="00B7168A" w:rsidRPr="00665188">
        <w:t>Eu</w:t>
      </w:r>
      <w:r w:rsidR="00B7168A" w:rsidRPr="00665188">
        <w:rPr>
          <w:vertAlign w:val="subscript"/>
        </w:rPr>
        <w:t>1-</w:t>
      </w:r>
      <w:r w:rsidR="00B7168A" w:rsidRPr="00665188">
        <w:rPr>
          <w:i/>
          <w:vertAlign w:val="subscript"/>
        </w:rPr>
        <w:t>x</w:t>
      </w:r>
      <w:r w:rsidR="00B7168A" w:rsidRPr="00665188">
        <w:t xml:space="preserve">O thin films </w:t>
      </w:r>
      <w:r w:rsidR="00A87FCC" w:rsidRPr="00665188">
        <w:t xml:space="preserve">with </w:t>
      </w:r>
      <w:r w:rsidR="00B7168A" w:rsidRPr="00665188">
        <w:t>a</w:t>
      </w:r>
      <w:r w:rsidR="004C653D" w:rsidRPr="00665188">
        <w:t>n in-plane</w:t>
      </w:r>
      <w:r w:rsidR="00B7168A" w:rsidRPr="00665188">
        <w:t xml:space="preserve"> magnetic field of </w:t>
      </w:r>
      <w:r w:rsidR="00A90F26" w:rsidRPr="00665188">
        <w:t>0</w:t>
      </w:r>
      <w:r w:rsidR="004C653D" w:rsidRPr="00665188">
        <w:t>.1 T</w:t>
      </w:r>
      <w:r w:rsidR="00B7168A" w:rsidRPr="00665188">
        <w:t xml:space="preserve">. </w:t>
      </w:r>
      <w:r w:rsidR="00D57882" w:rsidRPr="00665188">
        <w:t xml:space="preserve">The onset of the magnetization </w:t>
      </w:r>
      <w:r w:rsidR="0003656D" w:rsidRPr="00665188">
        <w:t xml:space="preserve">is used to identify </w:t>
      </w:r>
      <w:r w:rsidR="00D57882" w:rsidRPr="00665188">
        <w:t>the Curie temperature</w:t>
      </w:r>
      <w:r w:rsidR="0003656D" w:rsidRPr="00665188">
        <w:t>, as indicated by the arrows</w:t>
      </w:r>
      <w:r w:rsidR="00D57882" w:rsidRPr="00665188">
        <w:t xml:space="preserve">. </w:t>
      </w:r>
      <w:r w:rsidR="006857F9" w:rsidRPr="00665188">
        <w:t xml:space="preserve">(d) </w:t>
      </w:r>
      <w:r w:rsidR="00BF3E76" w:rsidRPr="00665188">
        <w:t xml:space="preserve">The </w:t>
      </w:r>
      <w:r w:rsidR="003D4A71" w:rsidRPr="00665188">
        <w:t>T</w:t>
      </w:r>
      <w:r w:rsidR="00885C8D" w:rsidRPr="00665188">
        <w:rPr>
          <w:vertAlign w:val="subscript"/>
        </w:rPr>
        <w:t>C</w:t>
      </w:r>
      <w:r w:rsidR="006857F9" w:rsidRPr="00665188">
        <w:t xml:space="preserve"> </w:t>
      </w:r>
      <w:r w:rsidR="00BF3E76" w:rsidRPr="00665188">
        <w:t>of the La</w:t>
      </w:r>
      <w:r w:rsidR="00BF3E76" w:rsidRPr="00665188">
        <w:rPr>
          <w:i/>
          <w:vertAlign w:val="subscript"/>
        </w:rPr>
        <w:t>x</w:t>
      </w:r>
      <w:r w:rsidR="00BF3E76" w:rsidRPr="00665188">
        <w:t>Eu</w:t>
      </w:r>
      <w:r w:rsidR="00BF3E76" w:rsidRPr="00665188">
        <w:rPr>
          <w:vertAlign w:val="subscript"/>
        </w:rPr>
        <w:t>1-</w:t>
      </w:r>
      <w:r w:rsidR="00BF3E76" w:rsidRPr="00665188">
        <w:rPr>
          <w:i/>
          <w:vertAlign w:val="subscript"/>
        </w:rPr>
        <w:t>x</w:t>
      </w:r>
      <w:r w:rsidR="00BF3E76" w:rsidRPr="00665188">
        <w:t>O thin films as a function of the La do</w:t>
      </w:r>
      <w:r w:rsidR="00574965" w:rsidRPr="00665188">
        <w:t>p</w:t>
      </w:r>
      <w:r w:rsidR="00BF3E76" w:rsidRPr="00665188">
        <w:t xml:space="preserve">ing. </w:t>
      </w:r>
    </w:p>
    <w:p w14:paraId="78093B1B" w14:textId="549C89B0" w:rsidR="006857F9" w:rsidRPr="00665188" w:rsidRDefault="002A3C1D" w:rsidP="00EF0B55">
      <w:pPr>
        <w:spacing w:after="200" w:line="480" w:lineRule="auto"/>
        <w:jc w:val="both"/>
      </w:pPr>
      <w:r w:rsidRPr="00665188">
        <w:t>FIG</w:t>
      </w:r>
      <w:r w:rsidR="006857F9" w:rsidRPr="00665188">
        <w:t xml:space="preserve">. 3. </w:t>
      </w:r>
      <w:r w:rsidR="001B7B24" w:rsidRPr="00665188">
        <w:t xml:space="preserve">The </w:t>
      </w:r>
      <w:r w:rsidR="00EA282E" w:rsidRPr="00665188">
        <w:rPr>
          <w:strike/>
          <w:color w:val="FF0000"/>
        </w:rPr>
        <w:t>anomalous</w:t>
      </w:r>
      <w:r w:rsidR="00EA282E" w:rsidRPr="00665188">
        <w:t xml:space="preserve"> </w:t>
      </w:r>
      <w:r w:rsidR="001B7B24" w:rsidRPr="00665188">
        <w:t>Hall</w:t>
      </w:r>
      <w:r w:rsidR="000E2AFD" w:rsidRPr="00665188">
        <w:t xml:space="preserve"> measurement</w:t>
      </w:r>
      <w:r w:rsidR="0024494B" w:rsidRPr="00665188">
        <w:t xml:space="preserve"> </w:t>
      </w:r>
      <w:r w:rsidR="005E5EE4" w:rsidRPr="00665188">
        <w:t>on a typical film (</w:t>
      </w:r>
      <w:r w:rsidR="005865AF" w:rsidRPr="00665188">
        <w:t>~ 50 nm La</w:t>
      </w:r>
      <w:r w:rsidR="005865AF" w:rsidRPr="00665188">
        <w:rPr>
          <w:vertAlign w:val="subscript"/>
        </w:rPr>
        <w:t>0.1</w:t>
      </w:r>
      <w:r w:rsidR="005865AF" w:rsidRPr="00665188">
        <w:t>Eu</w:t>
      </w:r>
      <w:r w:rsidR="005865AF" w:rsidRPr="00665188">
        <w:rPr>
          <w:vertAlign w:val="subscript"/>
        </w:rPr>
        <w:t>0.9</w:t>
      </w:r>
      <w:r w:rsidR="005865AF" w:rsidRPr="00665188">
        <w:t>O</w:t>
      </w:r>
      <w:r w:rsidR="005E5EE4" w:rsidRPr="00665188">
        <w:t>)</w:t>
      </w:r>
      <w:r w:rsidR="00B53FFC" w:rsidRPr="00665188">
        <w:t>.</w:t>
      </w:r>
      <w:r w:rsidR="006857F9" w:rsidRPr="00665188">
        <w:t xml:space="preserve"> </w:t>
      </w:r>
      <w:r w:rsidR="00EF0B55" w:rsidRPr="00665188">
        <w:t>(a)</w:t>
      </w:r>
      <w:r w:rsidR="00EF0B55" w:rsidRPr="00665188">
        <w:rPr>
          <w:rFonts w:hint="eastAsia"/>
          <w:lang w:eastAsia="zh-CN"/>
        </w:rPr>
        <w:t xml:space="preserve"> </w:t>
      </w:r>
      <w:r w:rsidR="00EF0B55" w:rsidRPr="00665188">
        <w:rPr>
          <w:lang w:eastAsia="zh-CN"/>
        </w:rPr>
        <w:t xml:space="preserve">Magnetic field </w:t>
      </w:r>
      <w:r w:rsidR="00EF0B55" w:rsidRPr="00665188">
        <w:t xml:space="preserve">dependence of Hall resistivity at </w:t>
      </w:r>
      <w:r w:rsidR="001D2071" w:rsidRPr="00665188">
        <w:t xml:space="preserve">70 </w:t>
      </w:r>
      <w:r w:rsidR="00EF0B55" w:rsidRPr="00665188">
        <w:t>K.</w:t>
      </w:r>
      <w:r w:rsidR="00EF0B55" w:rsidRPr="00665188">
        <w:rPr>
          <w:lang w:val="de-DE"/>
        </w:rPr>
        <w:t xml:space="preserve"> </w:t>
      </w:r>
      <w:r w:rsidR="006857F9" w:rsidRPr="00665188">
        <w:rPr>
          <w:lang w:val="de-DE"/>
        </w:rPr>
        <w:t>(</w:t>
      </w:r>
      <w:r w:rsidR="00EF0B55" w:rsidRPr="00665188">
        <w:rPr>
          <w:lang w:val="de-DE"/>
        </w:rPr>
        <w:t>b</w:t>
      </w:r>
      <w:r w:rsidR="006857F9" w:rsidRPr="00665188">
        <w:rPr>
          <w:lang w:val="de-DE"/>
        </w:rPr>
        <w:t xml:space="preserve">) </w:t>
      </w:r>
      <w:r w:rsidR="00141D5E" w:rsidRPr="00665188">
        <w:rPr>
          <w:lang w:val="de-DE"/>
        </w:rPr>
        <w:t xml:space="preserve">The </w:t>
      </w:r>
      <w:r w:rsidR="006857F9" w:rsidRPr="00665188">
        <w:t xml:space="preserve">anomalous Hall resistivity </w:t>
      </w:r>
      <w:r w:rsidR="004009AA" w:rsidRPr="00665188">
        <w:t xml:space="preserve">curve </w:t>
      </w:r>
      <w:r w:rsidR="006857F9" w:rsidRPr="00665188"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H</m:t>
            </m:r>
          </m:sub>
        </m:sSub>
      </m:oMath>
      <w:r w:rsidR="006857F9" w:rsidRPr="00665188">
        <w:t xml:space="preserve">) </w:t>
      </w:r>
      <w:r w:rsidR="0016384E" w:rsidRPr="00665188">
        <w:t xml:space="preserve">as a function of the </w:t>
      </w:r>
      <w:r w:rsidR="00696185" w:rsidRPr="00665188">
        <w:t xml:space="preserve">out-of-plane </w:t>
      </w:r>
      <w:r w:rsidR="0016384E" w:rsidRPr="00665188">
        <w:t xml:space="preserve">magnetic field </w:t>
      </w:r>
      <w:r w:rsidR="00675083" w:rsidRPr="00665188">
        <w:t>after subtraction of the linear Hall contribution</w:t>
      </w:r>
      <w:r w:rsidR="00DE35B8" w:rsidRPr="00665188">
        <w:t xml:space="preserve">. </w:t>
      </w:r>
      <w:r w:rsidR="00BD0FB4" w:rsidRPr="00665188">
        <w:t>The blue curve is the magnetic field dependence of the magnetization.</w:t>
      </w:r>
      <w:r w:rsidR="006857F9" w:rsidRPr="00665188">
        <w:t xml:space="preserve"> </w:t>
      </w:r>
    </w:p>
    <w:p w14:paraId="152D74A5" w14:textId="29EBD5A9" w:rsidR="006857F9" w:rsidRPr="00665188" w:rsidRDefault="002A3C1D" w:rsidP="00C43E0D">
      <w:pPr>
        <w:spacing w:after="200" w:line="480" w:lineRule="auto"/>
        <w:jc w:val="both"/>
        <w:rPr>
          <w:i/>
          <w:vertAlign w:val="subscript"/>
        </w:rPr>
      </w:pPr>
      <w:r w:rsidRPr="00665188">
        <w:t>FIG</w:t>
      </w:r>
      <w:r w:rsidR="006857F9" w:rsidRPr="00665188">
        <w:t xml:space="preserve">. 4. </w:t>
      </w:r>
      <w:r w:rsidR="00FB46A1" w:rsidRPr="00665188">
        <w:t>The p</w:t>
      </w:r>
      <w:r w:rsidR="00C43E0D" w:rsidRPr="00665188">
        <w:t>hase diagrams of</w:t>
      </w:r>
      <w:r w:rsidR="00E36E67" w:rsidRPr="00665188">
        <w:t xml:space="preserve"> topological Hall resistivity in</w:t>
      </w:r>
      <w:r w:rsidR="00C43E0D" w:rsidRPr="00665188">
        <w:t xml:space="preserve"> </w:t>
      </w:r>
      <w:r w:rsidR="00FC726F" w:rsidRPr="00665188">
        <w:t xml:space="preserve">the </w:t>
      </w:r>
      <w:r w:rsidR="002E6C60" w:rsidRPr="00665188">
        <w:t>La</w:t>
      </w:r>
      <w:r w:rsidR="002E6C60" w:rsidRPr="00665188">
        <w:rPr>
          <w:i/>
          <w:vertAlign w:val="subscript"/>
        </w:rPr>
        <w:t>x</w:t>
      </w:r>
      <w:r w:rsidR="002E6C60" w:rsidRPr="00665188">
        <w:t>Eu</w:t>
      </w:r>
      <w:r w:rsidR="002E6C60" w:rsidRPr="00665188">
        <w:rPr>
          <w:vertAlign w:val="subscript"/>
        </w:rPr>
        <w:t>1-</w:t>
      </w:r>
      <w:r w:rsidR="002E6C60" w:rsidRPr="00665188">
        <w:rPr>
          <w:i/>
          <w:vertAlign w:val="subscript"/>
        </w:rPr>
        <w:t>x</w:t>
      </w:r>
      <w:r w:rsidR="002E6C60" w:rsidRPr="00665188">
        <w:t xml:space="preserve">O thin films </w:t>
      </w:r>
      <w:r w:rsidR="00C43E0D" w:rsidRPr="00665188">
        <w:t>as a function of magnetic field and temperature</w:t>
      </w:r>
      <w:r w:rsidR="00E36E67" w:rsidRPr="00665188">
        <w:t xml:space="preserve">. </w:t>
      </w:r>
      <w:r w:rsidR="00F13C72" w:rsidRPr="00665188">
        <w:t>(</w:t>
      </w:r>
      <w:r w:rsidR="00621085" w:rsidRPr="00665188">
        <w:t>a</w:t>
      </w:r>
      <w:r w:rsidR="00F13C72" w:rsidRPr="00665188">
        <w:t>-</w:t>
      </w:r>
      <w:r w:rsidR="00621085" w:rsidRPr="00665188">
        <w:t>d</w:t>
      </w:r>
      <w:r w:rsidR="00F13C72" w:rsidRPr="00665188">
        <w:t>)</w:t>
      </w:r>
      <w:r w:rsidR="00A53765" w:rsidRPr="00665188">
        <w:t xml:space="preserve"> </w:t>
      </w:r>
      <w:r w:rsidR="00D4426C" w:rsidRPr="00665188">
        <w:t xml:space="preserve">The topological Hall </w:t>
      </w:r>
      <w:r w:rsidR="00E062C6" w:rsidRPr="00665188">
        <w:t>resistivity</w:t>
      </w:r>
      <w:r w:rsidR="00D4426C" w:rsidRPr="00665188">
        <w:t xml:space="preserve"> as a function of magnetic field and </w:t>
      </w:r>
      <w:r w:rsidR="00E062C6" w:rsidRPr="00665188">
        <w:t>temperatures</w:t>
      </w:r>
      <w:r w:rsidR="00844449" w:rsidRPr="00665188">
        <w:t xml:space="preserve"> measured on the La</w:t>
      </w:r>
      <w:r w:rsidR="00E062C6" w:rsidRPr="00665188">
        <w:rPr>
          <w:vertAlign w:val="subscript"/>
        </w:rPr>
        <w:t>0.036</w:t>
      </w:r>
      <w:r w:rsidR="00844449" w:rsidRPr="00665188">
        <w:t>Eu</w:t>
      </w:r>
      <w:r w:rsidR="00C840D6" w:rsidRPr="00665188">
        <w:rPr>
          <w:vertAlign w:val="subscript"/>
        </w:rPr>
        <w:t>0.964</w:t>
      </w:r>
      <w:r w:rsidR="00DA4472" w:rsidRPr="00665188">
        <w:t>O, La</w:t>
      </w:r>
      <w:r w:rsidR="00DA4472" w:rsidRPr="00665188">
        <w:rPr>
          <w:vertAlign w:val="subscript"/>
        </w:rPr>
        <w:t>0.1</w:t>
      </w:r>
      <w:r w:rsidR="0005307C" w:rsidRPr="00665188">
        <w:rPr>
          <w:vertAlign w:val="subscript"/>
        </w:rPr>
        <w:t>0</w:t>
      </w:r>
      <w:r w:rsidR="00DA4472" w:rsidRPr="00665188">
        <w:t>Eu</w:t>
      </w:r>
      <w:r w:rsidR="00DA4472" w:rsidRPr="00665188">
        <w:rPr>
          <w:vertAlign w:val="subscript"/>
        </w:rPr>
        <w:t>0.9</w:t>
      </w:r>
      <w:r w:rsidR="0005307C" w:rsidRPr="00665188">
        <w:rPr>
          <w:vertAlign w:val="subscript"/>
        </w:rPr>
        <w:t>0</w:t>
      </w:r>
      <w:r w:rsidR="00DA4472" w:rsidRPr="00665188">
        <w:t>O</w:t>
      </w:r>
      <w:r w:rsidR="00621085" w:rsidRPr="00665188">
        <w:t>, La</w:t>
      </w:r>
      <w:r w:rsidR="00621085" w:rsidRPr="00665188">
        <w:rPr>
          <w:vertAlign w:val="subscript"/>
        </w:rPr>
        <w:t>0.15</w:t>
      </w:r>
      <w:r w:rsidR="00621085" w:rsidRPr="00665188">
        <w:t>Eu</w:t>
      </w:r>
      <w:r w:rsidR="00621085" w:rsidRPr="00665188">
        <w:rPr>
          <w:vertAlign w:val="subscript"/>
        </w:rPr>
        <w:t>0.85</w:t>
      </w:r>
      <w:r w:rsidR="00621085" w:rsidRPr="00665188">
        <w:t>O</w:t>
      </w:r>
      <w:r w:rsidR="0087307A" w:rsidRPr="00665188">
        <w:t>,</w:t>
      </w:r>
      <w:r w:rsidR="00DA4472" w:rsidRPr="00665188">
        <w:t xml:space="preserve"> and La</w:t>
      </w:r>
      <w:r w:rsidR="00DA4472" w:rsidRPr="00665188">
        <w:rPr>
          <w:vertAlign w:val="subscript"/>
        </w:rPr>
        <w:t>0.2</w:t>
      </w:r>
      <w:r w:rsidR="0005307C" w:rsidRPr="00665188">
        <w:rPr>
          <w:vertAlign w:val="subscript"/>
        </w:rPr>
        <w:t>0</w:t>
      </w:r>
      <w:r w:rsidR="00DA4472" w:rsidRPr="00665188">
        <w:t>Eu</w:t>
      </w:r>
      <w:r w:rsidR="00DA4472" w:rsidRPr="00665188">
        <w:rPr>
          <w:vertAlign w:val="subscript"/>
        </w:rPr>
        <w:t>0.8</w:t>
      </w:r>
      <w:r w:rsidR="0005307C" w:rsidRPr="00665188">
        <w:rPr>
          <w:vertAlign w:val="subscript"/>
        </w:rPr>
        <w:t>0</w:t>
      </w:r>
      <w:r w:rsidR="00DF669B" w:rsidRPr="00665188">
        <w:t xml:space="preserve">O </w:t>
      </w:r>
      <w:r w:rsidR="00844449" w:rsidRPr="00665188">
        <w:t>thin films</w:t>
      </w:r>
      <w:r w:rsidR="0087307A" w:rsidRPr="00665188">
        <w:t>, respectively</w:t>
      </w:r>
      <w:r w:rsidR="006F54D2" w:rsidRPr="00665188">
        <w:t xml:space="preserve">. </w:t>
      </w:r>
      <w:r w:rsidR="00021D56" w:rsidRPr="00665188">
        <w:t xml:space="preserve">The dashed </w:t>
      </w:r>
      <w:r w:rsidR="009F3DA2" w:rsidRPr="00665188">
        <w:t xml:space="preserve">white </w:t>
      </w:r>
      <w:r w:rsidR="00021D56" w:rsidRPr="00665188">
        <w:t xml:space="preserve">lines are guide lines for the saturation magnetic field as a function of the </w:t>
      </w:r>
      <w:r w:rsidR="000C4E3F" w:rsidRPr="00665188">
        <w:t>temperature</w:t>
      </w:r>
      <w:r w:rsidR="00021D56" w:rsidRPr="00665188">
        <w:t xml:space="preserve">. </w:t>
      </w:r>
      <w:r w:rsidR="0087307A" w:rsidRPr="00665188">
        <w:t xml:space="preserve">The </w:t>
      </w:r>
      <w:proofErr w:type="spellStart"/>
      <w:r w:rsidR="00F5139C" w:rsidRPr="00665188">
        <w:t>skyrmions</w:t>
      </w:r>
      <w:proofErr w:type="spellEnd"/>
      <w:r w:rsidR="00F5139C" w:rsidRPr="00665188">
        <w:t xml:space="preserve"> regions are marked with </w:t>
      </w:r>
      <w:r w:rsidR="00246308" w:rsidRPr="00665188">
        <w:t>“</w:t>
      </w:r>
      <w:proofErr w:type="spellStart"/>
      <w:r w:rsidR="00F5139C" w:rsidRPr="00665188">
        <w:t>SkX</w:t>
      </w:r>
      <w:proofErr w:type="spellEnd"/>
      <w:r w:rsidR="00246308" w:rsidRPr="00665188">
        <w:t>”</w:t>
      </w:r>
      <w:r w:rsidR="007772B0" w:rsidRPr="00665188">
        <w:t>.</w:t>
      </w:r>
    </w:p>
    <w:p w14:paraId="3DBD0C0F" w14:textId="73312451" w:rsidR="00EF0B55" w:rsidRPr="00665188" w:rsidRDefault="002A3C1D" w:rsidP="006857F9">
      <w:pPr>
        <w:spacing w:after="200" w:line="480" w:lineRule="auto"/>
        <w:jc w:val="both"/>
      </w:pPr>
      <w:r w:rsidRPr="00665188">
        <w:lastRenderedPageBreak/>
        <w:t>FIG</w:t>
      </w:r>
      <w:r w:rsidR="006857F9" w:rsidRPr="00665188">
        <w:t xml:space="preserve">. 5. </w:t>
      </w:r>
      <w:r w:rsidR="00EF0B55" w:rsidRPr="00665188">
        <w:t xml:space="preserve">The </w:t>
      </w:r>
      <w:r w:rsidR="00202A4F" w:rsidRPr="00665188">
        <w:t xml:space="preserve">temperature dependent </w:t>
      </w:r>
      <w:r w:rsidR="00EF0B55" w:rsidRPr="00665188">
        <w:t>topological Hall effect</w:t>
      </w:r>
      <w:r w:rsidR="00202A4F" w:rsidRPr="00665188">
        <w:t xml:space="preserve"> on the La</w:t>
      </w:r>
      <w:r w:rsidR="00202A4F" w:rsidRPr="00665188">
        <w:rPr>
          <w:vertAlign w:val="subscript"/>
        </w:rPr>
        <w:t>0.10</w:t>
      </w:r>
      <w:r w:rsidR="00202A4F" w:rsidRPr="00665188">
        <w:t>Eu</w:t>
      </w:r>
      <w:r w:rsidR="00202A4F" w:rsidRPr="00665188">
        <w:rPr>
          <w:vertAlign w:val="subscript"/>
        </w:rPr>
        <w:t>0.90</w:t>
      </w:r>
      <w:r w:rsidR="00202A4F" w:rsidRPr="00665188">
        <w:t>O film</w:t>
      </w:r>
      <w:r w:rsidR="00EF0B55" w:rsidRPr="00665188">
        <w:t>. The topological Hall resistivity (</w:t>
      </w:r>
      <w:proofErr w:type="spellStart"/>
      <w:r w:rsidR="00EF0B55" w:rsidRPr="00665188">
        <w:t>ρ</w:t>
      </w:r>
      <w:r w:rsidR="00EF0B55" w:rsidRPr="00665188">
        <w:rPr>
          <w:vertAlign w:val="subscript"/>
        </w:rPr>
        <w:t>TH</w:t>
      </w:r>
      <w:proofErr w:type="spellEnd"/>
      <w:r w:rsidR="00EF0B55" w:rsidRPr="00665188">
        <w:t xml:space="preserve">) </w:t>
      </w:r>
      <w:r w:rsidR="005E48BD" w:rsidRPr="00665188">
        <w:t xml:space="preserve">as a function of </w:t>
      </w:r>
      <w:r w:rsidR="00074739" w:rsidRPr="00665188">
        <w:t xml:space="preserve">the magnetic field </w:t>
      </w:r>
      <w:r w:rsidR="00EF0B55" w:rsidRPr="00665188">
        <w:t xml:space="preserve">measured at </w:t>
      </w:r>
      <w:r w:rsidR="00361CAB" w:rsidRPr="00665188">
        <w:t>different</w:t>
      </w:r>
      <w:r w:rsidR="00EF0B55" w:rsidRPr="00665188">
        <w:t xml:space="preserve"> temperatures.</w:t>
      </w:r>
    </w:p>
    <w:p w14:paraId="0BE09EE8" w14:textId="68795C92" w:rsidR="006857F9" w:rsidRPr="003640A6" w:rsidRDefault="00EF0B55" w:rsidP="006857F9">
      <w:pPr>
        <w:spacing w:after="200" w:line="480" w:lineRule="auto"/>
        <w:jc w:val="both"/>
        <w:rPr>
          <w:caps/>
        </w:rPr>
      </w:pPr>
      <w:r w:rsidRPr="00665188">
        <w:t>FIG.</w:t>
      </w:r>
      <w:r w:rsidR="008C162D" w:rsidRPr="00665188">
        <w:t xml:space="preserve"> 6. </w:t>
      </w:r>
      <w:r w:rsidR="003C788D" w:rsidRPr="00665188">
        <w:t xml:space="preserve">The </w:t>
      </w:r>
      <w:r w:rsidR="00BC4475" w:rsidRPr="00665188">
        <w:t>important</w:t>
      </w:r>
      <w:r w:rsidR="00BF4BA5" w:rsidRPr="00665188">
        <w:t xml:space="preserve"> role of La doping for the </w:t>
      </w:r>
      <w:proofErr w:type="spellStart"/>
      <w:r w:rsidR="00CA0BCB" w:rsidRPr="00665188">
        <w:t>s</w:t>
      </w:r>
      <w:r w:rsidR="00B53FFC" w:rsidRPr="00665188">
        <w:t>kyrmion</w:t>
      </w:r>
      <w:proofErr w:type="spellEnd"/>
      <w:r w:rsidR="00B53FFC" w:rsidRPr="00665188">
        <w:t xml:space="preserve"> densit</w:t>
      </w:r>
      <w:r w:rsidR="009A5641" w:rsidRPr="00665188">
        <w:t>y</w:t>
      </w:r>
      <w:r w:rsidR="00B53FFC" w:rsidRPr="00665188">
        <w:t xml:space="preserve"> and </w:t>
      </w:r>
      <w:r w:rsidR="009A5641" w:rsidRPr="00665188">
        <w:t>radius</w:t>
      </w:r>
      <w:r w:rsidR="00B53FFC" w:rsidRPr="00665188">
        <w:t>.</w:t>
      </w:r>
      <w:r w:rsidR="006857F9" w:rsidRPr="00665188">
        <w:t xml:space="preserve"> </w:t>
      </w:r>
      <w:r w:rsidR="006857F9" w:rsidRPr="00665188">
        <w:rPr>
          <w:lang w:val="de-DE"/>
        </w:rPr>
        <w:t xml:space="preserve">(a) </w:t>
      </w:r>
      <w:r w:rsidR="00686244" w:rsidRPr="00665188">
        <w:rPr>
          <w:lang w:val="de-DE"/>
        </w:rPr>
        <w:t xml:space="preserve">The estimated </w:t>
      </w:r>
      <w:proofErr w:type="spellStart"/>
      <w:r w:rsidR="00686244" w:rsidRPr="00665188">
        <w:t>s</w:t>
      </w:r>
      <w:r w:rsidR="006857F9" w:rsidRPr="00665188">
        <w:t>kyrmion</w:t>
      </w:r>
      <w:proofErr w:type="spellEnd"/>
      <w:r w:rsidR="006857F9" w:rsidRPr="00665188">
        <w:t xml:space="preserve"> </w:t>
      </w:r>
      <w:r w:rsidR="009A5641" w:rsidRPr="00665188">
        <w:t>radius</w:t>
      </w:r>
      <w:r w:rsidR="00FF1670" w:rsidRPr="00665188">
        <w:t xml:space="preserve"> </w:t>
      </w:r>
      <w:r w:rsidR="008C162D" w:rsidRPr="00665188">
        <w:t xml:space="preserve">as a function of La doping </w:t>
      </w:r>
      <w:r w:rsidR="008C162D" w:rsidRPr="00665188">
        <w:rPr>
          <w:i/>
        </w:rPr>
        <w:t>x</w:t>
      </w:r>
      <w:r w:rsidR="00061F11" w:rsidRPr="00665188">
        <w:t>.</w:t>
      </w:r>
      <w:r w:rsidR="00183833" w:rsidRPr="00665188">
        <w:t xml:space="preserve"> </w:t>
      </w:r>
      <w:r w:rsidR="009A61E0" w:rsidRPr="00665188">
        <w:t xml:space="preserve">(b) </w:t>
      </w:r>
      <w:r w:rsidR="008C162D" w:rsidRPr="00665188">
        <w:t xml:space="preserve">La concentration dependence of </w:t>
      </w:r>
      <w:proofErr w:type="spellStart"/>
      <w:r w:rsidR="008C162D" w:rsidRPr="00665188">
        <w:t>skyrmion</w:t>
      </w:r>
      <w:proofErr w:type="spellEnd"/>
      <w:r w:rsidR="008C162D" w:rsidRPr="00665188">
        <w:t xml:space="preserve"> density</w:t>
      </w:r>
      <w:r w:rsidR="006857F9" w:rsidRPr="00665188">
        <w:t>.</w:t>
      </w:r>
    </w:p>
    <w:p w14:paraId="35544389" w14:textId="3E42382C" w:rsidR="006857F9" w:rsidRPr="00C86617" w:rsidRDefault="006857F9" w:rsidP="00DA6FCE">
      <w:pPr>
        <w:spacing w:after="200" w:line="480" w:lineRule="auto"/>
        <w:jc w:val="both"/>
      </w:pPr>
    </w:p>
    <w:sectPr w:rsidR="006857F9" w:rsidRPr="00C86617" w:rsidSect="00B217C9">
      <w:footerReference w:type="default" r:id="rId7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A2B4234" w14:textId="77777777" w:rsidR="00E4284D" w:rsidRDefault="00E4284D">
      <w:r>
        <w:separator/>
      </w:r>
    </w:p>
  </w:endnote>
  <w:endnote w:type="continuationSeparator" w:id="0">
    <w:p w14:paraId="11AD58AE" w14:textId="77777777" w:rsidR="00E4284D" w:rsidRDefault="00E428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Unicode MS">
    <w:altName w:val="Malgun Gothic Semilight"/>
    <w:panose1 w:val="020B0604020202020204"/>
    <w:charset w:val="86"/>
    <w:family w:val="swiss"/>
    <w:pitch w:val="variable"/>
    <w:sig w:usb0="00000000" w:usb1="E9DFFFFF" w:usb2="0000003F" w:usb3="00000000" w:csb0="003F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altName w:val="Times New Roman"/>
    <w:charset w:val="01"/>
    <w:family w:val="roman"/>
    <w:pitch w:val="variable"/>
  </w:font>
  <w:font w:name="Times New Roman Bold">
    <w:panose1 w:val="00000000000000000000"/>
    <w:charset w:val="00"/>
    <w:family w:val="roman"/>
    <w:notTrueType/>
    <w:pitch w:val="default"/>
  </w:font>
  <w:font w:name="AdvHelv_R">
    <w:altName w:val="Times New Roman"/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081AE1" w14:textId="007367BF" w:rsidR="0087278A" w:rsidRPr="00657597" w:rsidRDefault="0087278A">
    <w:pPr>
      <w:pStyle w:val="a4"/>
      <w:tabs>
        <w:tab w:val="clear" w:pos="9360"/>
        <w:tab w:val="right" w:pos="9340"/>
      </w:tabs>
      <w:jc w:val="center"/>
      <w:rPr>
        <w:rFonts w:ascii="Times New Roman" w:hAnsi="Times New Roman" w:cs="Times New Roman"/>
        <w:sz w:val="24"/>
      </w:rPr>
    </w:pPr>
    <w:r w:rsidRPr="00657597">
      <w:rPr>
        <w:rFonts w:ascii="Times New Roman" w:hAnsi="Times New Roman" w:cs="Times New Roman"/>
        <w:sz w:val="24"/>
      </w:rPr>
      <w:fldChar w:fldCharType="begin"/>
    </w:r>
    <w:r w:rsidRPr="00657597">
      <w:rPr>
        <w:rFonts w:ascii="Times New Roman" w:hAnsi="Times New Roman" w:cs="Times New Roman"/>
        <w:sz w:val="24"/>
      </w:rPr>
      <w:instrText xml:space="preserve"> PAGE </w:instrText>
    </w:r>
    <w:r w:rsidRPr="00657597">
      <w:rPr>
        <w:rFonts w:ascii="Times New Roman" w:hAnsi="Times New Roman" w:cs="Times New Roman"/>
        <w:sz w:val="24"/>
      </w:rPr>
      <w:fldChar w:fldCharType="separate"/>
    </w:r>
    <w:r w:rsidR="00665188">
      <w:rPr>
        <w:rFonts w:ascii="Times New Roman" w:hAnsi="Times New Roman" w:cs="Times New Roman"/>
        <w:noProof/>
        <w:sz w:val="24"/>
      </w:rPr>
      <w:t>1</w:t>
    </w:r>
    <w:r w:rsidRPr="00657597">
      <w:rPr>
        <w:rFonts w:ascii="Times New Roman" w:hAnsi="Times New Roman" w:cs="Times New Roman"/>
        <w:sz w:val="24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11F138C" w14:textId="77777777" w:rsidR="00E4284D" w:rsidRDefault="00E4284D">
      <w:r>
        <w:separator/>
      </w:r>
    </w:p>
  </w:footnote>
  <w:footnote w:type="continuationSeparator" w:id="0">
    <w:p w14:paraId="4E395276" w14:textId="77777777" w:rsidR="00E4284D" w:rsidRDefault="00E4284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hysical Review Letters all author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wp9xsfm9fwf6edxvipw5w5pz020s995200&quot;&gt;All&lt;record-ids&gt;&lt;item&gt;643&lt;/item&gt;&lt;item&gt;644&lt;/item&gt;&lt;item&gt;647&lt;/item&gt;&lt;item&gt;680&lt;/item&gt;&lt;item&gt;1753&lt;/item&gt;&lt;item&gt;1754&lt;/item&gt;&lt;item&gt;1984&lt;/item&gt;&lt;item&gt;2087&lt;/item&gt;&lt;item&gt;2168&lt;/item&gt;&lt;item&gt;2170&lt;/item&gt;&lt;item&gt;2171&lt;/item&gt;&lt;item&gt;2172&lt;/item&gt;&lt;item&gt;2173&lt;/item&gt;&lt;item&gt;2174&lt;/item&gt;&lt;item&gt;2175&lt;/item&gt;&lt;item&gt;2176&lt;/item&gt;&lt;item&gt;2177&lt;/item&gt;&lt;item&gt;2178&lt;/item&gt;&lt;item&gt;2179&lt;/item&gt;&lt;item&gt;2180&lt;/item&gt;&lt;item&gt;2181&lt;/item&gt;&lt;item&gt;2182&lt;/item&gt;&lt;item&gt;2183&lt;/item&gt;&lt;item&gt;2184&lt;/item&gt;&lt;item&gt;2185&lt;/item&gt;&lt;item&gt;2186&lt;/item&gt;&lt;item&gt;2187&lt;/item&gt;&lt;item&gt;2188&lt;/item&gt;&lt;item&gt;2190&lt;/item&gt;&lt;item&gt;2191&lt;/item&gt;&lt;item&gt;2192&lt;/item&gt;&lt;item&gt;2193&lt;/item&gt;&lt;item&gt;2195&lt;/item&gt;&lt;item&gt;2196&lt;/item&gt;&lt;item&gt;2197&lt;/item&gt;&lt;item&gt;2198&lt;/item&gt;&lt;item&gt;2199&lt;/item&gt;&lt;item&gt;2200&lt;/item&gt;&lt;item&gt;2201&lt;/item&gt;&lt;item&gt;2202&lt;/item&gt;&lt;/record-ids&gt;&lt;/item&gt;&lt;/Libraries&gt;"/>
  </w:docVars>
  <w:rsids>
    <w:rsidRoot w:val="0034479B"/>
    <w:rsid w:val="00000613"/>
    <w:rsid w:val="000009ED"/>
    <w:rsid w:val="00000E19"/>
    <w:rsid w:val="00000F68"/>
    <w:rsid w:val="00001E9C"/>
    <w:rsid w:val="0000282B"/>
    <w:rsid w:val="000028B0"/>
    <w:rsid w:val="00002A66"/>
    <w:rsid w:val="00002DBA"/>
    <w:rsid w:val="00002DD2"/>
    <w:rsid w:val="00003023"/>
    <w:rsid w:val="000037E3"/>
    <w:rsid w:val="00003903"/>
    <w:rsid w:val="000041AE"/>
    <w:rsid w:val="000041DE"/>
    <w:rsid w:val="00004455"/>
    <w:rsid w:val="00004473"/>
    <w:rsid w:val="000047B4"/>
    <w:rsid w:val="0000486B"/>
    <w:rsid w:val="00004C91"/>
    <w:rsid w:val="000051C7"/>
    <w:rsid w:val="0000552D"/>
    <w:rsid w:val="000055BB"/>
    <w:rsid w:val="000055C7"/>
    <w:rsid w:val="00005C99"/>
    <w:rsid w:val="00006109"/>
    <w:rsid w:val="000061D8"/>
    <w:rsid w:val="000064CB"/>
    <w:rsid w:val="00006580"/>
    <w:rsid w:val="00006B4F"/>
    <w:rsid w:val="00006BC7"/>
    <w:rsid w:val="00006E6B"/>
    <w:rsid w:val="00006FE2"/>
    <w:rsid w:val="000070A0"/>
    <w:rsid w:val="0000729D"/>
    <w:rsid w:val="00007859"/>
    <w:rsid w:val="0000789E"/>
    <w:rsid w:val="00007F4C"/>
    <w:rsid w:val="000100E2"/>
    <w:rsid w:val="00010623"/>
    <w:rsid w:val="00010A75"/>
    <w:rsid w:val="000118EA"/>
    <w:rsid w:val="0001194D"/>
    <w:rsid w:val="0001207B"/>
    <w:rsid w:val="000122DD"/>
    <w:rsid w:val="000123FB"/>
    <w:rsid w:val="0001248E"/>
    <w:rsid w:val="000125A6"/>
    <w:rsid w:val="000125AA"/>
    <w:rsid w:val="000128F9"/>
    <w:rsid w:val="00012A88"/>
    <w:rsid w:val="000131FE"/>
    <w:rsid w:val="00013443"/>
    <w:rsid w:val="00013C2E"/>
    <w:rsid w:val="00013D67"/>
    <w:rsid w:val="00013EB4"/>
    <w:rsid w:val="00013ED8"/>
    <w:rsid w:val="000142F8"/>
    <w:rsid w:val="00014BC1"/>
    <w:rsid w:val="00014C1B"/>
    <w:rsid w:val="00014C57"/>
    <w:rsid w:val="00014E36"/>
    <w:rsid w:val="00014E3A"/>
    <w:rsid w:val="000159C7"/>
    <w:rsid w:val="00015A00"/>
    <w:rsid w:val="00015EB4"/>
    <w:rsid w:val="00015FC5"/>
    <w:rsid w:val="000160F4"/>
    <w:rsid w:val="0001615E"/>
    <w:rsid w:val="00016200"/>
    <w:rsid w:val="00016912"/>
    <w:rsid w:val="00016B0E"/>
    <w:rsid w:val="00016BE0"/>
    <w:rsid w:val="00016C43"/>
    <w:rsid w:val="000170FE"/>
    <w:rsid w:val="0001727D"/>
    <w:rsid w:val="000175E8"/>
    <w:rsid w:val="0001771D"/>
    <w:rsid w:val="000179EF"/>
    <w:rsid w:val="00017ACF"/>
    <w:rsid w:val="00017C7C"/>
    <w:rsid w:val="000200AD"/>
    <w:rsid w:val="000203AA"/>
    <w:rsid w:val="00020586"/>
    <w:rsid w:val="00020B37"/>
    <w:rsid w:val="00020DBE"/>
    <w:rsid w:val="00020F43"/>
    <w:rsid w:val="0002105B"/>
    <w:rsid w:val="00021498"/>
    <w:rsid w:val="0002169C"/>
    <w:rsid w:val="00021AEB"/>
    <w:rsid w:val="00021CAB"/>
    <w:rsid w:val="00021D56"/>
    <w:rsid w:val="00021E91"/>
    <w:rsid w:val="000227F7"/>
    <w:rsid w:val="00022D95"/>
    <w:rsid w:val="00023047"/>
    <w:rsid w:val="000232A4"/>
    <w:rsid w:val="0002342C"/>
    <w:rsid w:val="00023599"/>
    <w:rsid w:val="0002382C"/>
    <w:rsid w:val="00023A7E"/>
    <w:rsid w:val="00023EEA"/>
    <w:rsid w:val="00023F90"/>
    <w:rsid w:val="000241A9"/>
    <w:rsid w:val="00024252"/>
    <w:rsid w:val="00024711"/>
    <w:rsid w:val="00024728"/>
    <w:rsid w:val="000247F9"/>
    <w:rsid w:val="0002497B"/>
    <w:rsid w:val="00024AEC"/>
    <w:rsid w:val="00024D1E"/>
    <w:rsid w:val="00024DA5"/>
    <w:rsid w:val="00024EA3"/>
    <w:rsid w:val="000253F5"/>
    <w:rsid w:val="00025970"/>
    <w:rsid w:val="00025DFD"/>
    <w:rsid w:val="00025F2F"/>
    <w:rsid w:val="00026367"/>
    <w:rsid w:val="00026716"/>
    <w:rsid w:val="00027014"/>
    <w:rsid w:val="000276B8"/>
    <w:rsid w:val="000277A0"/>
    <w:rsid w:val="000277F6"/>
    <w:rsid w:val="00027B91"/>
    <w:rsid w:val="00027D76"/>
    <w:rsid w:val="00030299"/>
    <w:rsid w:val="000304D6"/>
    <w:rsid w:val="00031358"/>
    <w:rsid w:val="000313E0"/>
    <w:rsid w:val="000314BE"/>
    <w:rsid w:val="0003171A"/>
    <w:rsid w:val="00031720"/>
    <w:rsid w:val="00031A05"/>
    <w:rsid w:val="00031A91"/>
    <w:rsid w:val="00031BF0"/>
    <w:rsid w:val="000321FA"/>
    <w:rsid w:val="00032310"/>
    <w:rsid w:val="000323B5"/>
    <w:rsid w:val="00032808"/>
    <w:rsid w:val="00032B88"/>
    <w:rsid w:val="00032C02"/>
    <w:rsid w:val="00032E78"/>
    <w:rsid w:val="00033098"/>
    <w:rsid w:val="00033E27"/>
    <w:rsid w:val="00033E71"/>
    <w:rsid w:val="000341C9"/>
    <w:rsid w:val="00034E7E"/>
    <w:rsid w:val="00034F49"/>
    <w:rsid w:val="000354CC"/>
    <w:rsid w:val="00035E8F"/>
    <w:rsid w:val="00036028"/>
    <w:rsid w:val="0003656D"/>
    <w:rsid w:val="000369DE"/>
    <w:rsid w:val="00036AE4"/>
    <w:rsid w:val="00036C9F"/>
    <w:rsid w:val="00036E6F"/>
    <w:rsid w:val="00037281"/>
    <w:rsid w:val="00037311"/>
    <w:rsid w:val="0003756A"/>
    <w:rsid w:val="00037908"/>
    <w:rsid w:val="00037A39"/>
    <w:rsid w:val="00037E51"/>
    <w:rsid w:val="00037EDB"/>
    <w:rsid w:val="00041620"/>
    <w:rsid w:val="00041E1F"/>
    <w:rsid w:val="00042345"/>
    <w:rsid w:val="0004265B"/>
    <w:rsid w:val="0004268B"/>
    <w:rsid w:val="0004295C"/>
    <w:rsid w:val="00043129"/>
    <w:rsid w:val="0004328F"/>
    <w:rsid w:val="0004334C"/>
    <w:rsid w:val="000435D7"/>
    <w:rsid w:val="00043C8D"/>
    <w:rsid w:val="00043E84"/>
    <w:rsid w:val="00044212"/>
    <w:rsid w:val="00044270"/>
    <w:rsid w:val="000442CE"/>
    <w:rsid w:val="000444FA"/>
    <w:rsid w:val="00044A33"/>
    <w:rsid w:val="00044BA3"/>
    <w:rsid w:val="0004511C"/>
    <w:rsid w:val="000459F3"/>
    <w:rsid w:val="00046067"/>
    <w:rsid w:val="00046835"/>
    <w:rsid w:val="00046CC0"/>
    <w:rsid w:val="00046E08"/>
    <w:rsid w:val="00046F23"/>
    <w:rsid w:val="000477EC"/>
    <w:rsid w:val="00047FCB"/>
    <w:rsid w:val="000507A3"/>
    <w:rsid w:val="00050BF8"/>
    <w:rsid w:val="00050C35"/>
    <w:rsid w:val="00050D94"/>
    <w:rsid w:val="000510F2"/>
    <w:rsid w:val="00051121"/>
    <w:rsid w:val="000515D4"/>
    <w:rsid w:val="000517F1"/>
    <w:rsid w:val="0005191C"/>
    <w:rsid w:val="0005192A"/>
    <w:rsid w:val="00051960"/>
    <w:rsid w:val="00051B9F"/>
    <w:rsid w:val="00051D2D"/>
    <w:rsid w:val="0005247F"/>
    <w:rsid w:val="000529F2"/>
    <w:rsid w:val="00052ADC"/>
    <w:rsid w:val="00052D1D"/>
    <w:rsid w:val="00052FAA"/>
    <w:rsid w:val="00052FC4"/>
    <w:rsid w:val="0005307C"/>
    <w:rsid w:val="000535F0"/>
    <w:rsid w:val="000536FC"/>
    <w:rsid w:val="00053E4B"/>
    <w:rsid w:val="00053E50"/>
    <w:rsid w:val="000543EC"/>
    <w:rsid w:val="00054408"/>
    <w:rsid w:val="000548FF"/>
    <w:rsid w:val="000550AE"/>
    <w:rsid w:val="0005586F"/>
    <w:rsid w:val="00055992"/>
    <w:rsid w:val="000561D9"/>
    <w:rsid w:val="000565C7"/>
    <w:rsid w:val="000569C0"/>
    <w:rsid w:val="00056CAD"/>
    <w:rsid w:val="000575F4"/>
    <w:rsid w:val="00057CC0"/>
    <w:rsid w:val="00057DEA"/>
    <w:rsid w:val="0006093C"/>
    <w:rsid w:val="00060A1B"/>
    <w:rsid w:val="00060D4F"/>
    <w:rsid w:val="00060DD9"/>
    <w:rsid w:val="00060EB2"/>
    <w:rsid w:val="00060F44"/>
    <w:rsid w:val="00060FDB"/>
    <w:rsid w:val="0006111C"/>
    <w:rsid w:val="00061185"/>
    <w:rsid w:val="000612D3"/>
    <w:rsid w:val="00061717"/>
    <w:rsid w:val="000617A8"/>
    <w:rsid w:val="00061D50"/>
    <w:rsid w:val="00061E92"/>
    <w:rsid w:val="00061F11"/>
    <w:rsid w:val="0006204A"/>
    <w:rsid w:val="000620D8"/>
    <w:rsid w:val="000621F9"/>
    <w:rsid w:val="000624AB"/>
    <w:rsid w:val="000626AB"/>
    <w:rsid w:val="00062BBD"/>
    <w:rsid w:val="00062CD9"/>
    <w:rsid w:val="000634E0"/>
    <w:rsid w:val="000635BF"/>
    <w:rsid w:val="00064296"/>
    <w:rsid w:val="000642B2"/>
    <w:rsid w:val="0006450F"/>
    <w:rsid w:val="000647AC"/>
    <w:rsid w:val="00064B3D"/>
    <w:rsid w:val="00064CAD"/>
    <w:rsid w:val="00064E71"/>
    <w:rsid w:val="00065008"/>
    <w:rsid w:val="0006501B"/>
    <w:rsid w:val="000650F2"/>
    <w:rsid w:val="0006521F"/>
    <w:rsid w:val="0006562E"/>
    <w:rsid w:val="0006597D"/>
    <w:rsid w:val="000661EE"/>
    <w:rsid w:val="0006683B"/>
    <w:rsid w:val="00066B1A"/>
    <w:rsid w:val="00066F3E"/>
    <w:rsid w:val="00066F5C"/>
    <w:rsid w:val="000678F5"/>
    <w:rsid w:val="00067AFD"/>
    <w:rsid w:val="00067B58"/>
    <w:rsid w:val="00070D0E"/>
    <w:rsid w:val="00070D52"/>
    <w:rsid w:val="00071B8F"/>
    <w:rsid w:val="00072091"/>
    <w:rsid w:val="000722CA"/>
    <w:rsid w:val="000724B0"/>
    <w:rsid w:val="00072719"/>
    <w:rsid w:val="0007279F"/>
    <w:rsid w:val="0007285D"/>
    <w:rsid w:val="00073026"/>
    <w:rsid w:val="000736A2"/>
    <w:rsid w:val="000736B7"/>
    <w:rsid w:val="000738EF"/>
    <w:rsid w:val="000739F4"/>
    <w:rsid w:val="00073CED"/>
    <w:rsid w:val="0007408A"/>
    <w:rsid w:val="000740BF"/>
    <w:rsid w:val="00074739"/>
    <w:rsid w:val="0007490B"/>
    <w:rsid w:val="00074923"/>
    <w:rsid w:val="0007492D"/>
    <w:rsid w:val="000749D8"/>
    <w:rsid w:val="00074A7E"/>
    <w:rsid w:val="00074DBF"/>
    <w:rsid w:val="000753F3"/>
    <w:rsid w:val="000757FC"/>
    <w:rsid w:val="00075ADC"/>
    <w:rsid w:val="00075BBF"/>
    <w:rsid w:val="00075C46"/>
    <w:rsid w:val="00075C9F"/>
    <w:rsid w:val="00075FBF"/>
    <w:rsid w:val="0007636A"/>
    <w:rsid w:val="00076BEB"/>
    <w:rsid w:val="0007701F"/>
    <w:rsid w:val="00077458"/>
    <w:rsid w:val="000775BC"/>
    <w:rsid w:val="000779D2"/>
    <w:rsid w:val="000779F7"/>
    <w:rsid w:val="00077B06"/>
    <w:rsid w:val="00077C5F"/>
    <w:rsid w:val="00080091"/>
    <w:rsid w:val="00080103"/>
    <w:rsid w:val="000809B1"/>
    <w:rsid w:val="00080FA4"/>
    <w:rsid w:val="00081063"/>
    <w:rsid w:val="00081280"/>
    <w:rsid w:val="00081ABB"/>
    <w:rsid w:val="00081AFD"/>
    <w:rsid w:val="00081B57"/>
    <w:rsid w:val="00081F1D"/>
    <w:rsid w:val="000820BA"/>
    <w:rsid w:val="000821B0"/>
    <w:rsid w:val="000822FF"/>
    <w:rsid w:val="00082597"/>
    <w:rsid w:val="00082896"/>
    <w:rsid w:val="00082AE6"/>
    <w:rsid w:val="00082BBF"/>
    <w:rsid w:val="00082D9E"/>
    <w:rsid w:val="00083078"/>
    <w:rsid w:val="0008313A"/>
    <w:rsid w:val="00083A9F"/>
    <w:rsid w:val="00083E53"/>
    <w:rsid w:val="00083ED8"/>
    <w:rsid w:val="00083FA8"/>
    <w:rsid w:val="00084175"/>
    <w:rsid w:val="00084388"/>
    <w:rsid w:val="000844EC"/>
    <w:rsid w:val="00084620"/>
    <w:rsid w:val="00084819"/>
    <w:rsid w:val="00084823"/>
    <w:rsid w:val="00084828"/>
    <w:rsid w:val="000848FD"/>
    <w:rsid w:val="00084BB0"/>
    <w:rsid w:val="000851B6"/>
    <w:rsid w:val="000855AE"/>
    <w:rsid w:val="00085FFB"/>
    <w:rsid w:val="0008645C"/>
    <w:rsid w:val="0008661A"/>
    <w:rsid w:val="00086697"/>
    <w:rsid w:val="00086C1B"/>
    <w:rsid w:val="00086C53"/>
    <w:rsid w:val="00086F03"/>
    <w:rsid w:val="00087330"/>
    <w:rsid w:val="000875DD"/>
    <w:rsid w:val="00087893"/>
    <w:rsid w:val="00087B80"/>
    <w:rsid w:val="00087EC6"/>
    <w:rsid w:val="00090709"/>
    <w:rsid w:val="00090830"/>
    <w:rsid w:val="00090C6C"/>
    <w:rsid w:val="00090E91"/>
    <w:rsid w:val="00090FCF"/>
    <w:rsid w:val="000916C2"/>
    <w:rsid w:val="00091A1F"/>
    <w:rsid w:val="00091CCF"/>
    <w:rsid w:val="00091E92"/>
    <w:rsid w:val="000929B5"/>
    <w:rsid w:val="00092C15"/>
    <w:rsid w:val="00092C34"/>
    <w:rsid w:val="000931EC"/>
    <w:rsid w:val="00093231"/>
    <w:rsid w:val="00093484"/>
    <w:rsid w:val="00093637"/>
    <w:rsid w:val="0009371C"/>
    <w:rsid w:val="00093837"/>
    <w:rsid w:val="00093B3E"/>
    <w:rsid w:val="00093CDD"/>
    <w:rsid w:val="0009459A"/>
    <w:rsid w:val="000948E2"/>
    <w:rsid w:val="00094952"/>
    <w:rsid w:val="00094B10"/>
    <w:rsid w:val="00094CF8"/>
    <w:rsid w:val="00095178"/>
    <w:rsid w:val="00095719"/>
    <w:rsid w:val="00095AE7"/>
    <w:rsid w:val="00095D8B"/>
    <w:rsid w:val="00095DC3"/>
    <w:rsid w:val="00095EBC"/>
    <w:rsid w:val="00096217"/>
    <w:rsid w:val="0009720B"/>
    <w:rsid w:val="000973B6"/>
    <w:rsid w:val="000979A9"/>
    <w:rsid w:val="00097B32"/>
    <w:rsid w:val="00097D78"/>
    <w:rsid w:val="000A0383"/>
    <w:rsid w:val="000A0DB4"/>
    <w:rsid w:val="000A0EAA"/>
    <w:rsid w:val="000A1492"/>
    <w:rsid w:val="000A17B1"/>
    <w:rsid w:val="000A1C17"/>
    <w:rsid w:val="000A1E17"/>
    <w:rsid w:val="000A1E4F"/>
    <w:rsid w:val="000A1EAA"/>
    <w:rsid w:val="000A22F6"/>
    <w:rsid w:val="000A2303"/>
    <w:rsid w:val="000A2315"/>
    <w:rsid w:val="000A25A7"/>
    <w:rsid w:val="000A280B"/>
    <w:rsid w:val="000A2A98"/>
    <w:rsid w:val="000A2D09"/>
    <w:rsid w:val="000A2D13"/>
    <w:rsid w:val="000A302E"/>
    <w:rsid w:val="000A31AD"/>
    <w:rsid w:val="000A3C72"/>
    <w:rsid w:val="000A3CC7"/>
    <w:rsid w:val="000A445B"/>
    <w:rsid w:val="000A46ED"/>
    <w:rsid w:val="000A51E7"/>
    <w:rsid w:val="000A53F3"/>
    <w:rsid w:val="000A59A0"/>
    <w:rsid w:val="000A5C78"/>
    <w:rsid w:val="000A604D"/>
    <w:rsid w:val="000A62C3"/>
    <w:rsid w:val="000A63F2"/>
    <w:rsid w:val="000A6E37"/>
    <w:rsid w:val="000A6EDE"/>
    <w:rsid w:val="000A707E"/>
    <w:rsid w:val="000A7D80"/>
    <w:rsid w:val="000A7ED3"/>
    <w:rsid w:val="000B0193"/>
    <w:rsid w:val="000B023B"/>
    <w:rsid w:val="000B02C4"/>
    <w:rsid w:val="000B02FC"/>
    <w:rsid w:val="000B04EA"/>
    <w:rsid w:val="000B094F"/>
    <w:rsid w:val="000B09D6"/>
    <w:rsid w:val="000B09DB"/>
    <w:rsid w:val="000B0B76"/>
    <w:rsid w:val="000B0E20"/>
    <w:rsid w:val="000B12B8"/>
    <w:rsid w:val="000B187D"/>
    <w:rsid w:val="000B18EF"/>
    <w:rsid w:val="000B19D8"/>
    <w:rsid w:val="000B1B09"/>
    <w:rsid w:val="000B1E0B"/>
    <w:rsid w:val="000B1E8B"/>
    <w:rsid w:val="000B26A1"/>
    <w:rsid w:val="000B275F"/>
    <w:rsid w:val="000B2BA2"/>
    <w:rsid w:val="000B30D2"/>
    <w:rsid w:val="000B3231"/>
    <w:rsid w:val="000B333D"/>
    <w:rsid w:val="000B3435"/>
    <w:rsid w:val="000B34FB"/>
    <w:rsid w:val="000B3510"/>
    <w:rsid w:val="000B37B6"/>
    <w:rsid w:val="000B3AF9"/>
    <w:rsid w:val="000B3EDB"/>
    <w:rsid w:val="000B4036"/>
    <w:rsid w:val="000B40C7"/>
    <w:rsid w:val="000B4410"/>
    <w:rsid w:val="000B46AA"/>
    <w:rsid w:val="000B46D1"/>
    <w:rsid w:val="000B4AEB"/>
    <w:rsid w:val="000B4C37"/>
    <w:rsid w:val="000B4D50"/>
    <w:rsid w:val="000B4F17"/>
    <w:rsid w:val="000B51BA"/>
    <w:rsid w:val="000B5872"/>
    <w:rsid w:val="000B5C10"/>
    <w:rsid w:val="000B5CBD"/>
    <w:rsid w:val="000B5D1C"/>
    <w:rsid w:val="000B5D26"/>
    <w:rsid w:val="000B66CB"/>
    <w:rsid w:val="000B69F2"/>
    <w:rsid w:val="000B6D26"/>
    <w:rsid w:val="000B76D4"/>
    <w:rsid w:val="000B77F7"/>
    <w:rsid w:val="000B79FF"/>
    <w:rsid w:val="000B7A85"/>
    <w:rsid w:val="000B7B4D"/>
    <w:rsid w:val="000B7C0F"/>
    <w:rsid w:val="000B7D04"/>
    <w:rsid w:val="000B7D95"/>
    <w:rsid w:val="000B7EBE"/>
    <w:rsid w:val="000C03F9"/>
    <w:rsid w:val="000C0690"/>
    <w:rsid w:val="000C0A3A"/>
    <w:rsid w:val="000C0EBF"/>
    <w:rsid w:val="000C10C6"/>
    <w:rsid w:val="000C1493"/>
    <w:rsid w:val="000C1758"/>
    <w:rsid w:val="000C1B58"/>
    <w:rsid w:val="000C1E7B"/>
    <w:rsid w:val="000C2098"/>
    <w:rsid w:val="000C219C"/>
    <w:rsid w:val="000C2376"/>
    <w:rsid w:val="000C2DFA"/>
    <w:rsid w:val="000C3396"/>
    <w:rsid w:val="000C33F7"/>
    <w:rsid w:val="000C37CC"/>
    <w:rsid w:val="000C37FA"/>
    <w:rsid w:val="000C3806"/>
    <w:rsid w:val="000C38F2"/>
    <w:rsid w:val="000C393F"/>
    <w:rsid w:val="000C3C09"/>
    <w:rsid w:val="000C3DFC"/>
    <w:rsid w:val="000C3E45"/>
    <w:rsid w:val="000C40CB"/>
    <w:rsid w:val="000C41CF"/>
    <w:rsid w:val="000C47AF"/>
    <w:rsid w:val="000C4E3F"/>
    <w:rsid w:val="000C4E50"/>
    <w:rsid w:val="000C4EBB"/>
    <w:rsid w:val="000C5213"/>
    <w:rsid w:val="000C541C"/>
    <w:rsid w:val="000C54C6"/>
    <w:rsid w:val="000C56C5"/>
    <w:rsid w:val="000C5886"/>
    <w:rsid w:val="000C5DF0"/>
    <w:rsid w:val="000C6133"/>
    <w:rsid w:val="000C6520"/>
    <w:rsid w:val="000C6672"/>
    <w:rsid w:val="000C6688"/>
    <w:rsid w:val="000C67BC"/>
    <w:rsid w:val="000C67DB"/>
    <w:rsid w:val="000C67F6"/>
    <w:rsid w:val="000C68DB"/>
    <w:rsid w:val="000C6C2A"/>
    <w:rsid w:val="000C6F74"/>
    <w:rsid w:val="000C734E"/>
    <w:rsid w:val="000C75A4"/>
    <w:rsid w:val="000C7982"/>
    <w:rsid w:val="000C7F95"/>
    <w:rsid w:val="000D0222"/>
    <w:rsid w:val="000D04B1"/>
    <w:rsid w:val="000D05CC"/>
    <w:rsid w:val="000D06D8"/>
    <w:rsid w:val="000D10DC"/>
    <w:rsid w:val="000D13E0"/>
    <w:rsid w:val="000D13FC"/>
    <w:rsid w:val="000D1748"/>
    <w:rsid w:val="000D1A1B"/>
    <w:rsid w:val="000D1D38"/>
    <w:rsid w:val="000D1E02"/>
    <w:rsid w:val="000D2454"/>
    <w:rsid w:val="000D2A25"/>
    <w:rsid w:val="000D2E0F"/>
    <w:rsid w:val="000D2E84"/>
    <w:rsid w:val="000D2F20"/>
    <w:rsid w:val="000D31AA"/>
    <w:rsid w:val="000D3363"/>
    <w:rsid w:val="000D35A6"/>
    <w:rsid w:val="000D37A6"/>
    <w:rsid w:val="000D40D0"/>
    <w:rsid w:val="000D4A80"/>
    <w:rsid w:val="000D5974"/>
    <w:rsid w:val="000D5F54"/>
    <w:rsid w:val="000D6009"/>
    <w:rsid w:val="000D6284"/>
    <w:rsid w:val="000D632C"/>
    <w:rsid w:val="000D6485"/>
    <w:rsid w:val="000D6545"/>
    <w:rsid w:val="000D66B8"/>
    <w:rsid w:val="000D699F"/>
    <w:rsid w:val="000D6A37"/>
    <w:rsid w:val="000D6A87"/>
    <w:rsid w:val="000D6CBE"/>
    <w:rsid w:val="000D6E6A"/>
    <w:rsid w:val="000D79D9"/>
    <w:rsid w:val="000D7ABE"/>
    <w:rsid w:val="000D7CBA"/>
    <w:rsid w:val="000E0004"/>
    <w:rsid w:val="000E0261"/>
    <w:rsid w:val="000E0E50"/>
    <w:rsid w:val="000E0F1C"/>
    <w:rsid w:val="000E146E"/>
    <w:rsid w:val="000E1C84"/>
    <w:rsid w:val="000E1DE6"/>
    <w:rsid w:val="000E1E06"/>
    <w:rsid w:val="000E1E7F"/>
    <w:rsid w:val="000E1FD9"/>
    <w:rsid w:val="000E2097"/>
    <w:rsid w:val="000E21A9"/>
    <w:rsid w:val="000E22B2"/>
    <w:rsid w:val="000E2606"/>
    <w:rsid w:val="000E286E"/>
    <w:rsid w:val="000E2AFD"/>
    <w:rsid w:val="000E2E64"/>
    <w:rsid w:val="000E2F26"/>
    <w:rsid w:val="000E2F8C"/>
    <w:rsid w:val="000E304A"/>
    <w:rsid w:val="000E31FA"/>
    <w:rsid w:val="000E335D"/>
    <w:rsid w:val="000E3373"/>
    <w:rsid w:val="000E3618"/>
    <w:rsid w:val="000E3BD3"/>
    <w:rsid w:val="000E3F48"/>
    <w:rsid w:val="000E4343"/>
    <w:rsid w:val="000E448E"/>
    <w:rsid w:val="000E4583"/>
    <w:rsid w:val="000E46A5"/>
    <w:rsid w:val="000E4A9C"/>
    <w:rsid w:val="000E4CF6"/>
    <w:rsid w:val="000E5095"/>
    <w:rsid w:val="000E56C3"/>
    <w:rsid w:val="000E5A33"/>
    <w:rsid w:val="000E5A76"/>
    <w:rsid w:val="000E5BCD"/>
    <w:rsid w:val="000E5CE4"/>
    <w:rsid w:val="000E60E0"/>
    <w:rsid w:val="000E6553"/>
    <w:rsid w:val="000E6781"/>
    <w:rsid w:val="000E6DEC"/>
    <w:rsid w:val="000E7376"/>
    <w:rsid w:val="000E75AF"/>
    <w:rsid w:val="000E766E"/>
    <w:rsid w:val="000E7C53"/>
    <w:rsid w:val="000E7D8A"/>
    <w:rsid w:val="000E7FDC"/>
    <w:rsid w:val="000F0593"/>
    <w:rsid w:val="000F0A3B"/>
    <w:rsid w:val="000F0CC8"/>
    <w:rsid w:val="000F0EAC"/>
    <w:rsid w:val="000F0FFA"/>
    <w:rsid w:val="000F1153"/>
    <w:rsid w:val="000F1415"/>
    <w:rsid w:val="000F150A"/>
    <w:rsid w:val="000F15CD"/>
    <w:rsid w:val="000F17CD"/>
    <w:rsid w:val="000F1B8D"/>
    <w:rsid w:val="000F2451"/>
    <w:rsid w:val="000F28A2"/>
    <w:rsid w:val="000F3519"/>
    <w:rsid w:val="000F35B3"/>
    <w:rsid w:val="000F38EA"/>
    <w:rsid w:val="000F3C00"/>
    <w:rsid w:val="000F3C75"/>
    <w:rsid w:val="000F3E35"/>
    <w:rsid w:val="000F40DB"/>
    <w:rsid w:val="000F4344"/>
    <w:rsid w:val="000F43B5"/>
    <w:rsid w:val="000F445B"/>
    <w:rsid w:val="000F4702"/>
    <w:rsid w:val="000F4EFC"/>
    <w:rsid w:val="000F4F42"/>
    <w:rsid w:val="000F4F4D"/>
    <w:rsid w:val="000F597A"/>
    <w:rsid w:val="000F5B86"/>
    <w:rsid w:val="000F5B90"/>
    <w:rsid w:val="000F5C0F"/>
    <w:rsid w:val="000F5C8E"/>
    <w:rsid w:val="000F6286"/>
    <w:rsid w:val="000F658F"/>
    <w:rsid w:val="000F6B93"/>
    <w:rsid w:val="000F6C5B"/>
    <w:rsid w:val="000F6D40"/>
    <w:rsid w:val="000F707F"/>
    <w:rsid w:val="000F7226"/>
    <w:rsid w:val="000F7256"/>
    <w:rsid w:val="000F753A"/>
    <w:rsid w:val="000F7E88"/>
    <w:rsid w:val="00100EC9"/>
    <w:rsid w:val="001011EC"/>
    <w:rsid w:val="001015EC"/>
    <w:rsid w:val="00101A6E"/>
    <w:rsid w:val="00101ABC"/>
    <w:rsid w:val="00101CF4"/>
    <w:rsid w:val="00101FD8"/>
    <w:rsid w:val="00102284"/>
    <w:rsid w:val="001022F0"/>
    <w:rsid w:val="001025EC"/>
    <w:rsid w:val="001026E5"/>
    <w:rsid w:val="001029EA"/>
    <w:rsid w:val="00102D40"/>
    <w:rsid w:val="00102E8C"/>
    <w:rsid w:val="00102E96"/>
    <w:rsid w:val="00102F36"/>
    <w:rsid w:val="00103189"/>
    <w:rsid w:val="001032E3"/>
    <w:rsid w:val="00103727"/>
    <w:rsid w:val="00103847"/>
    <w:rsid w:val="00103CF0"/>
    <w:rsid w:val="00103EC6"/>
    <w:rsid w:val="00103F80"/>
    <w:rsid w:val="00104731"/>
    <w:rsid w:val="00104760"/>
    <w:rsid w:val="0010492A"/>
    <w:rsid w:val="00104A08"/>
    <w:rsid w:val="00104A41"/>
    <w:rsid w:val="00104BB2"/>
    <w:rsid w:val="00104F77"/>
    <w:rsid w:val="001050D3"/>
    <w:rsid w:val="00105363"/>
    <w:rsid w:val="001054FD"/>
    <w:rsid w:val="0010559C"/>
    <w:rsid w:val="00105AF0"/>
    <w:rsid w:val="00105C04"/>
    <w:rsid w:val="0010656A"/>
    <w:rsid w:val="0010666D"/>
    <w:rsid w:val="00106B3E"/>
    <w:rsid w:val="001072B7"/>
    <w:rsid w:val="001073A7"/>
    <w:rsid w:val="00107721"/>
    <w:rsid w:val="0010788B"/>
    <w:rsid w:val="001079C0"/>
    <w:rsid w:val="00107D13"/>
    <w:rsid w:val="00107D21"/>
    <w:rsid w:val="00107DB9"/>
    <w:rsid w:val="00107E30"/>
    <w:rsid w:val="00107F72"/>
    <w:rsid w:val="00110013"/>
    <w:rsid w:val="0011007B"/>
    <w:rsid w:val="0011021A"/>
    <w:rsid w:val="001104BA"/>
    <w:rsid w:val="00110729"/>
    <w:rsid w:val="001109E2"/>
    <w:rsid w:val="001109EB"/>
    <w:rsid w:val="00110A2F"/>
    <w:rsid w:val="00110ED1"/>
    <w:rsid w:val="0011122D"/>
    <w:rsid w:val="00111BF0"/>
    <w:rsid w:val="00111BFC"/>
    <w:rsid w:val="001126B8"/>
    <w:rsid w:val="00112F86"/>
    <w:rsid w:val="00113306"/>
    <w:rsid w:val="001137C9"/>
    <w:rsid w:val="00114330"/>
    <w:rsid w:val="00114678"/>
    <w:rsid w:val="001146F7"/>
    <w:rsid w:val="00114735"/>
    <w:rsid w:val="001149FD"/>
    <w:rsid w:val="00115146"/>
    <w:rsid w:val="0011515C"/>
    <w:rsid w:val="00115274"/>
    <w:rsid w:val="0011561A"/>
    <w:rsid w:val="0011563C"/>
    <w:rsid w:val="001156C2"/>
    <w:rsid w:val="001156C9"/>
    <w:rsid w:val="001158E9"/>
    <w:rsid w:val="00115A95"/>
    <w:rsid w:val="00115B52"/>
    <w:rsid w:val="001166CE"/>
    <w:rsid w:val="00116D4D"/>
    <w:rsid w:val="001171BD"/>
    <w:rsid w:val="00117542"/>
    <w:rsid w:val="001175F1"/>
    <w:rsid w:val="00117A11"/>
    <w:rsid w:val="00120381"/>
    <w:rsid w:val="00120474"/>
    <w:rsid w:val="0012125B"/>
    <w:rsid w:val="00121325"/>
    <w:rsid w:val="00121648"/>
    <w:rsid w:val="00122045"/>
    <w:rsid w:val="001220F5"/>
    <w:rsid w:val="0012228B"/>
    <w:rsid w:val="001226DE"/>
    <w:rsid w:val="0012275B"/>
    <w:rsid w:val="00122A32"/>
    <w:rsid w:val="00123295"/>
    <w:rsid w:val="001232C9"/>
    <w:rsid w:val="0012384C"/>
    <w:rsid w:val="00123D05"/>
    <w:rsid w:val="00123F49"/>
    <w:rsid w:val="00123FA0"/>
    <w:rsid w:val="001242F8"/>
    <w:rsid w:val="001246EF"/>
    <w:rsid w:val="00124EAF"/>
    <w:rsid w:val="001251F2"/>
    <w:rsid w:val="0012557D"/>
    <w:rsid w:val="00125818"/>
    <w:rsid w:val="00125891"/>
    <w:rsid w:val="001258C2"/>
    <w:rsid w:val="00125AAE"/>
    <w:rsid w:val="00125EBD"/>
    <w:rsid w:val="00126071"/>
    <w:rsid w:val="0012621C"/>
    <w:rsid w:val="0012624D"/>
    <w:rsid w:val="00126345"/>
    <w:rsid w:val="0012642D"/>
    <w:rsid w:val="001265ED"/>
    <w:rsid w:val="00126954"/>
    <w:rsid w:val="00127097"/>
    <w:rsid w:val="001272AE"/>
    <w:rsid w:val="00127603"/>
    <w:rsid w:val="00127A63"/>
    <w:rsid w:val="00127E4F"/>
    <w:rsid w:val="00127EF0"/>
    <w:rsid w:val="00130046"/>
    <w:rsid w:val="001301D8"/>
    <w:rsid w:val="00130E56"/>
    <w:rsid w:val="00130F21"/>
    <w:rsid w:val="00131068"/>
    <w:rsid w:val="001310D5"/>
    <w:rsid w:val="001314A5"/>
    <w:rsid w:val="00131697"/>
    <w:rsid w:val="00131CCF"/>
    <w:rsid w:val="00131E88"/>
    <w:rsid w:val="00131EC5"/>
    <w:rsid w:val="00132346"/>
    <w:rsid w:val="00132690"/>
    <w:rsid w:val="00132E92"/>
    <w:rsid w:val="00132FFD"/>
    <w:rsid w:val="0013310E"/>
    <w:rsid w:val="00133428"/>
    <w:rsid w:val="00133553"/>
    <w:rsid w:val="00133824"/>
    <w:rsid w:val="00133827"/>
    <w:rsid w:val="00133CFD"/>
    <w:rsid w:val="00133D8E"/>
    <w:rsid w:val="00133FC2"/>
    <w:rsid w:val="001343F0"/>
    <w:rsid w:val="0013446C"/>
    <w:rsid w:val="001344A7"/>
    <w:rsid w:val="001344FF"/>
    <w:rsid w:val="0013464E"/>
    <w:rsid w:val="0013498E"/>
    <w:rsid w:val="00134C5F"/>
    <w:rsid w:val="00134FCC"/>
    <w:rsid w:val="00135518"/>
    <w:rsid w:val="00135754"/>
    <w:rsid w:val="001359D1"/>
    <w:rsid w:val="00135F96"/>
    <w:rsid w:val="00135FDC"/>
    <w:rsid w:val="00136041"/>
    <w:rsid w:val="00136170"/>
    <w:rsid w:val="0013658C"/>
    <w:rsid w:val="00136702"/>
    <w:rsid w:val="00136C2E"/>
    <w:rsid w:val="001375AE"/>
    <w:rsid w:val="00137617"/>
    <w:rsid w:val="00137822"/>
    <w:rsid w:val="0014040C"/>
    <w:rsid w:val="00140662"/>
    <w:rsid w:val="00140706"/>
    <w:rsid w:val="00140B64"/>
    <w:rsid w:val="00140DF8"/>
    <w:rsid w:val="001411D5"/>
    <w:rsid w:val="0014123A"/>
    <w:rsid w:val="001412A2"/>
    <w:rsid w:val="0014197E"/>
    <w:rsid w:val="00141AEE"/>
    <w:rsid w:val="00141B8C"/>
    <w:rsid w:val="00141D5E"/>
    <w:rsid w:val="00141D64"/>
    <w:rsid w:val="0014207D"/>
    <w:rsid w:val="0014235A"/>
    <w:rsid w:val="00142461"/>
    <w:rsid w:val="0014287A"/>
    <w:rsid w:val="00142C27"/>
    <w:rsid w:val="00142C6A"/>
    <w:rsid w:val="00143399"/>
    <w:rsid w:val="0014365F"/>
    <w:rsid w:val="001439C6"/>
    <w:rsid w:val="00143BEF"/>
    <w:rsid w:val="00144A88"/>
    <w:rsid w:val="00144EA7"/>
    <w:rsid w:val="0014522A"/>
    <w:rsid w:val="00145558"/>
    <w:rsid w:val="00145CDC"/>
    <w:rsid w:val="00145E82"/>
    <w:rsid w:val="00146033"/>
    <w:rsid w:val="001461C9"/>
    <w:rsid w:val="0014642B"/>
    <w:rsid w:val="0014647F"/>
    <w:rsid w:val="001464CE"/>
    <w:rsid w:val="00146992"/>
    <w:rsid w:val="00146F69"/>
    <w:rsid w:val="00147293"/>
    <w:rsid w:val="00147314"/>
    <w:rsid w:val="001474F5"/>
    <w:rsid w:val="0014753A"/>
    <w:rsid w:val="00147594"/>
    <w:rsid w:val="001476C5"/>
    <w:rsid w:val="001478BC"/>
    <w:rsid w:val="00147CCB"/>
    <w:rsid w:val="00147D28"/>
    <w:rsid w:val="00147E9C"/>
    <w:rsid w:val="00147EAF"/>
    <w:rsid w:val="00147FE2"/>
    <w:rsid w:val="0015065A"/>
    <w:rsid w:val="001506A4"/>
    <w:rsid w:val="001506E1"/>
    <w:rsid w:val="00150E3A"/>
    <w:rsid w:val="00150FFD"/>
    <w:rsid w:val="00151015"/>
    <w:rsid w:val="0015136D"/>
    <w:rsid w:val="00151414"/>
    <w:rsid w:val="001517EF"/>
    <w:rsid w:val="00151A74"/>
    <w:rsid w:val="00151BFB"/>
    <w:rsid w:val="00151DCE"/>
    <w:rsid w:val="00151F92"/>
    <w:rsid w:val="00152463"/>
    <w:rsid w:val="00152555"/>
    <w:rsid w:val="0015284C"/>
    <w:rsid w:val="00152AE7"/>
    <w:rsid w:val="00152C52"/>
    <w:rsid w:val="00152EA6"/>
    <w:rsid w:val="00153187"/>
    <w:rsid w:val="00153219"/>
    <w:rsid w:val="001535AE"/>
    <w:rsid w:val="00153B59"/>
    <w:rsid w:val="00153CED"/>
    <w:rsid w:val="00153E23"/>
    <w:rsid w:val="00154193"/>
    <w:rsid w:val="001543C1"/>
    <w:rsid w:val="00155266"/>
    <w:rsid w:val="00155424"/>
    <w:rsid w:val="00155553"/>
    <w:rsid w:val="00155E0B"/>
    <w:rsid w:val="0015651D"/>
    <w:rsid w:val="00156724"/>
    <w:rsid w:val="00156E86"/>
    <w:rsid w:val="00157321"/>
    <w:rsid w:val="00157369"/>
    <w:rsid w:val="00157914"/>
    <w:rsid w:val="00157B29"/>
    <w:rsid w:val="00160463"/>
    <w:rsid w:val="00160C04"/>
    <w:rsid w:val="001612E6"/>
    <w:rsid w:val="00161679"/>
    <w:rsid w:val="001617FC"/>
    <w:rsid w:val="001619B4"/>
    <w:rsid w:val="00161C20"/>
    <w:rsid w:val="00161F2D"/>
    <w:rsid w:val="00161FE7"/>
    <w:rsid w:val="001621E5"/>
    <w:rsid w:val="001625D4"/>
    <w:rsid w:val="0016275E"/>
    <w:rsid w:val="001628AA"/>
    <w:rsid w:val="00162E3F"/>
    <w:rsid w:val="00163074"/>
    <w:rsid w:val="001631B5"/>
    <w:rsid w:val="00163235"/>
    <w:rsid w:val="001632AE"/>
    <w:rsid w:val="0016384E"/>
    <w:rsid w:val="001638E2"/>
    <w:rsid w:val="00163970"/>
    <w:rsid w:val="00163ED2"/>
    <w:rsid w:val="001640F6"/>
    <w:rsid w:val="00164745"/>
    <w:rsid w:val="00164760"/>
    <w:rsid w:val="00164776"/>
    <w:rsid w:val="00164A5E"/>
    <w:rsid w:val="00164BFA"/>
    <w:rsid w:val="00164D04"/>
    <w:rsid w:val="00165290"/>
    <w:rsid w:val="00165866"/>
    <w:rsid w:val="001658E8"/>
    <w:rsid w:val="00165B0B"/>
    <w:rsid w:val="00165BFC"/>
    <w:rsid w:val="00165C39"/>
    <w:rsid w:val="00165D8E"/>
    <w:rsid w:val="0016614D"/>
    <w:rsid w:val="001664E6"/>
    <w:rsid w:val="0016652C"/>
    <w:rsid w:val="0016665C"/>
    <w:rsid w:val="00166793"/>
    <w:rsid w:val="001667D4"/>
    <w:rsid w:val="00166D21"/>
    <w:rsid w:val="00166D4A"/>
    <w:rsid w:val="00166D4D"/>
    <w:rsid w:val="00166DAA"/>
    <w:rsid w:val="00167519"/>
    <w:rsid w:val="001675F3"/>
    <w:rsid w:val="001679D5"/>
    <w:rsid w:val="001679EB"/>
    <w:rsid w:val="00167B41"/>
    <w:rsid w:val="00167B49"/>
    <w:rsid w:val="00167BC3"/>
    <w:rsid w:val="001700E0"/>
    <w:rsid w:val="0017023E"/>
    <w:rsid w:val="001703F8"/>
    <w:rsid w:val="00170440"/>
    <w:rsid w:val="00170693"/>
    <w:rsid w:val="0017099B"/>
    <w:rsid w:val="001709F3"/>
    <w:rsid w:val="00170E9D"/>
    <w:rsid w:val="00170EE1"/>
    <w:rsid w:val="00171022"/>
    <w:rsid w:val="00171415"/>
    <w:rsid w:val="00171417"/>
    <w:rsid w:val="001714DF"/>
    <w:rsid w:val="0017193B"/>
    <w:rsid w:val="00171A9D"/>
    <w:rsid w:val="00171B6C"/>
    <w:rsid w:val="00172745"/>
    <w:rsid w:val="00172883"/>
    <w:rsid w:val="0017297A"/>
    <w:rsid w:val="00172D38"/>
    <w:rsid w:val="00172E75"/>
    <w:rsid w:val="001730B5"/>
    <w:rsid w:val="00173239"/>
    <w:rsid w:val="0017356E"/>
    <w:rsid w:val="001736C4"/>
    <w:rsid w:val="00173868"/>
    <w:rsid w:val="00173A0B"/>
    <w:rsid w:val="00173B4A"/>
    <w:rsid w:val="00174243"/>
    <w:rsid w:val="001748C8"/>
    <w:rsid w:val="00174CC2"/>
    <w:rsid w:val="00174F5C"/>
    <w:rsid w:val="00174F85"/>
    <w:rsid w:val="0017521C"/>
    <w:rsid w:val="00175454"/>
    <w:rsid w:val="00175A4D"/>
    <w:rsid w:val="00175ADB"/>
    <w:rsid w:val="00175D56"/>
    <w:rsid w:val="00176196"/>
    <w:rsid w:val="001767FF"/>
    <w:rsid w:val="00176F43"/>
    <w:rsid w:val="001775AB"/>
    <w:rsid w:val="001777A9"/>
    <w:rsid w:val="00177CC8"/>
    <w:rsid w:val="0018039C"/>
    <w:rsid w:val="001803D7"/>
    <w:rsid w:val="001803EA"/>
    <w:rsid w:val="0018059E"/>
    <w:rsid w:val="001807F1"/>
    <w:rsid w:val="00180826"/>
    <w:rsid w:val="0018107E"/>
    <w:rsid w:val="001813E6"/>
    <w:rsid w:val="001816A4"/>
    <w:rsid w:val="00181A6E"/>
    <w:rsid w:val="00181AF8"/>
    <w:rsid w:val="00181F8B"/>
    <w:rsid w:val="001821F1"/>
    <w:rsid w:val="00182285"/>
    <w:rsid w:val="0018256C"/>
    <w:rsid w:val="001825A1"/>
    <w:rsid w:val="0018277E"/>
    <w:rsid w:val="00182913"/>
    <w:rsid w:val="00182A94"/>
    <w:rsid w:val="00182D84"/>
    <w:rsid w:val="00183389"/>
    <w:rsid w:val="001833F1"/>
    <w:rsid w:val="00183598"/>
    <w:rsid w:val="001835FA"/>
    <w:rsid w:val="0018381E"/>
    <w:rsid w:val="00183833"/>
    <w:rsid w:val="00183C71"/>
    <w:rsid w:val="00183F33"/>
    <w:rsid w:val="0018405E"/>
    <w:rsid w:val="00184194"/>
    <w:rsid w:val="0018478F"/>
    <w:rsid w:val="001848DB"/>
    <w:rsid w:val="00184927"/>
    <w:rsid w:val="0018493A"/>
    <w:rsid w:val="001850D6"/>
    <w:rsid w:val="00185107"/>
    <w:rsid w:val="00185130"/>
    <w:rsid w:val="0018514A"/>
    <w:rsid w:val="00185F67"/>
    <w:rsid w:val="0018601B"/>
    <w:rsid w:val="00186141"/>
    <w:rsid w:val="001861C6"/>
    <w:rsid w:val="001861D0"/>
    <w:rsid w:val="00186559"/>
    <w:rsid w:val="00186A67"/>
    <w:rsid w:val="00186D1D"/>
    <w:rsid w:val="00186FCB"/>
    <w:rsid w:val="0018700F"/>
    <w:rsid w:val="00187093"/>
    <w:rsid w:val="0018747B"/>
    <w:rsid w:val="00187763"/>
    <w:rsid w:val="00187786"/>
    <w:rsid w:val="00187886"/>
    <w:rsid w:val="00187887"/>
    <w:rsid w:val="00187BD7"/>
    <w:rsid w:val="00187C23"/>
    <w:rsid w:val="0019042B"/>
    <w:rsid w:val="0019088C"/>
    <w:rsid w:val="00190932"/>
    <w:rsid w:val="00190B03"/>
    <w:rsid w:val="00190B78"/>
    <w:rsid w:val="00190B7D"/>
    <w:rsid w:val="00190BF0"/>
    <w:rsid w:val="00190C71"/>
    <w:rsid w:val="0019121B"/>
    <w:rsid w:val="0019185C"/>
    <w:rsid w:val="001918CF"/>
    <w:rsid w:val="00191C56"/>
    <w:rsid w:val="00191C6B"/>
    <w:rsid w:val="00191FCA"/>
    <w:rsid w:val="0019203A"/>
    <w:rsid w:val="001920B9"/>
    <w:rsid w:val="001920BB"/>
    <w:rsid w:val="001924B8"/>
    <w:rsid w:val="0019266B"/>
    <w:rsid w:val="001927D1"/>
    <w:rsid w:val="00193124"/>
    <w:rsid w:val="00193142"/>
    <w:rsid w:val="00193263"/>
    <w:rsid w:val="0019344F"/>
    <w:rsid w:val="0019347E"/>
    <w:rsid w:val="0019368E"/>
    <w:rsid w:val="00193A02"/>
    <w:rsid w:val="00193C61"/>
    <w:rsid w:val="001940CC"/>
    <w:rsid w:val="001942BC"/>
    <w:rsid w:val="001944C9"/>
    <w:rsid w:val="00194B41"/>
    <w:rsid w:val="00194BBA"/>
    <w:rsid w:val="00194D9D"/>
    <w:rsid w:val="0019511B"/>
    <w:rsid w:val="001955D6"/>
    <w:rsid w:val="00195791"/>
    <w:rsid w:val="00195CEF"/>
    <w:rsid w:val="001964A5"/>
    <w:rsid w:val="00196AA1"/>
    <w:rsid w:val="00196B8B"/>
    <w:rsid w:val="00196E6B"/>
    <w:rsid w:val="00196F94"/>
    <w:rsid w:val="00197196"/>
    <w:rsid w:val="00197203"/>
    <w:rsid w:val="0019743F"/>
    <w:rsid w:val="00197718"/>
    <w:rsid w:val="00197F6E"/>
    <w:rsid w:val="00197F93"/>
    <w:rsid w:val="001A01BA"/>
    <w:rsid w:val="001A0D0A"/>
    <w:rsid w:val="001A0F96"/>
    <w:rsid w:val="001A1069"/>
    <w:rsid w:val="001A135C"/>
    <w:rsid w:val="001A168E"/>
    <w:rsid w:val="001A176C"/>
    <w:rsid w:val="001A1BE6"/>
    <w:rsid w:val="001A1EED"/>
    <w:rsid w:val="001A2314"/>
    <w:rsid w:val="001A23DE"/>
    <w:rsid w:val="001A2A7D"/>
    <w:rsid w:val="001A2A9B"/>
    <w:rsid w:val="001A2B00"/>
    <w:rsid w:val="001A2B9B"/>
    <w:rsid w:val="001A2CB0"/>
    <w:rsid w:val="001A3003"/>
    <w:rsid w:val="001A3248"/>
    <w:rsid w:val="001A3547"/>
    <w:rsid w:val="001A36A1"/>
    <w:rsid w:val="001A3A26"/>
    <w:rsid w:val="001A3DD3"/>
    <w:rsid w:val="001A4235"/>
    <w:rsid w:val="001A43FE"/>
    <w:rsid w:val="001A44FE"/>
    <w:rsid w:val="001A4C5E"/>
    <w:rsid w:val="001A4C7D"/>
    <w:rsid w:val="001A4F88"/>
    <w:rsid w:val="001A5189"/>
    <w:rsid w:val="001A5270"/>
    <w:rsid w:val="001A5446"/>
    <w:rsid w:val="001A59A6"/>
    <w:rsid w:val="001A5EE3"/>
    <w:rsid w:val="001A5F6E"/>
    <w:rsid w:val="001A65B6"/>
    <w:rsid w:val="001A6995"/>
    <w:rsid w:val="001A6B5F"/>
    <w:rsid w:val="001A71C9"/>
    <w:rsid w:val="001A72C7"/>
    <w:rsid w:val="001A7A4A"/>
    <w:rsid w:val="001A7FD4"/>
    <w:rsid w:val="001B0771"/>
    <w:rsid w:val="001B0A11"/>
    <w:rsid w:val="001B0AA2"/>
    <w:rsid w:val="001B1089"/>
    <w:rsid w:val="001B10B3"/>
    <w:rsid w:val="001B1744"/>
    <w:rsid w:val="001B19E7"/>
    <w:rsid w:val="001B1C9B"/>
    <w:rsid w:val="001B2042"/>
    <w:rsid w:val="001B2077"/>
    <w:rsid w:val="001B241D"/>
    <w:rsid w:val="001B255D"/>
    <w:rsid w:val="001B291C"/>
    <w:rsid w:val="001B2A65"/>
    <w:rsid w:val="001B2ACA"/>
    <w:rsid w:val="001B3353"/>
    <w:rsid w:val="001B3806"/>
    <w:rsid w:val="001B387F"/>
    <w:rsid w:val="001B3CF4"/>
    <w:rsid w:val="001B3EA7"/>
    <w:rsid w:val="001B4571"/>
    <w:rsid w:val="001B4FAE"/>
    <w:rsid w:val="001B5687"/>
    <w:rsid w:val="001B5711"/>
    <w:rsid w:val="001B5C09"/>
    <w:rsid w:val="001B5D40"/>
    <w:rsid w:val="001B6216"/>
    <w:rsid w:val="001B6292"/>
    <w:rsid w:val="001B6701"/>
    <w:rsid w:val="001B6E37"/>
    <w:rsid w:val="001B6EC5"/>
    <w:rsid w:val="001B6F2F"/>
    <w:rsid w:val="001B6FF6"/>
    <w:rsid w:val="001B761A"/>
    <w:rsid w:val="001B76E7"/>
    <w:rsid w:val="001B7783"/>
    <w:rsid w:val="001B7A52"/>
    <w:rsid w:val="001B7B24"/>
    <w:rsid w:val="001B7C7B"/>
    <w:rsid w:val="001B7E6C"/>
    <w:rsid w:val="001C0A24"/>
    <w:rsid w:val="001C106C"/>
    <w:rsid w:val="001C114D"/>
    <w:rsid w:val="001C154F"/>
    <w:rsid w:val="001C1F6D"/>
    <w:rsid w:val="001C216D"/>
    <w:rsid w:val="001C2C63"/>
    <w:rsid w:val="001C2E51"/>
    <w:rsid w:val="001C3928"/>
    <w:rsid w:val="001C3974"/>
    <w:rsid w:val="001C3F01"/>
    <w:rsid w:val="001C4077"/>
    <w:rsid w:val="001C418D"/>
    <w:rsid w:val="001C4752"/>
    <w:rsid w:val="001C4972"/>
    <w:rsid w:val="001C4AEE"/>
    <w:rsid w:val="001C4CA9"/>
    <w:rsid w:val="001C4D8E"/>
    <w:rsid w:val="001C500A"/>
    <w:rsid w:val="001C5323"/>
    <w:rsid w:val="001C5AA1"/>
    <w:rsid w:val="001C5BD6"/>
    <w:rsid w:val="001C5FC1"/>
    <w:rsid w:val="001C65C5"/>
    <w:rsid w:val="001C665D"/>
    <w:rsid w:val="001C698C"/>
    <w:rsid w:val="001C6C61"/>
    <w:rsid w:val="001C6E58"/>
    <w:rsid w:val="001C73A4"/>
    <w:rsid w:val="001C7415"/>
    <w:rsid w:val="001C749D"/>
    <w:rsid w:val="001C76F6"/>
    <w:rsid w:val="001C7A04"/>
    <w:rsid w:val="001C7A70"/>
    <w:rsid w:val="001C7A73"/>
    <w:rsid w:val="001C7B20"/>
    <w:rsid w:val="001D025F"/>
    <w:rsid w:val="001D083C"/>
    <w:rsid w:val="001D0AE9"/>
    <w:rsid w:val="001D0EF2"/>
    <w:rsid w:val="001D184E"/>
    <w:rsid w:val="001D1EEE"/>
    <w:rsid w:val="001D1FFE"/>
    <w:rsid w:val="001D2071"/>
    <w:rsid w:val="001D2125"/>
    <w:rsid w:val="001D2302"/>
    <w:rsid w:val="001D2455"/>
    <w:rsid w:val="001D2581"/>
    <w:rsid w:val="001D25B5"/>
    <w:rsid w:val="001D2826"/>
    <w:rsid w:val="001D29D1"/>
    <w:rsid w:val="001D2AC4"/>
    <w:rsid w:val="001D37F3"/>
    <w:rsid w:val="001D38DF"/>
    <w:rsid w:val="001D3BC9"/>
    <w:rsid w:val="001D3EB2"/>
    <w:rsid w:val="001D4106"/>
    <w:rsid w:val="001D4499"/>
    <w:rsid w:val="001D456A"/>
    <w:rsid w:val="001D4746"/>
    <w:rsid w:val="001D49EE"/>
    <w:rsid w:val="001D52D3"/>
    <w:rsid w:val="001D5584"/>
    <w:rsid w:val="001D5644"/>
    <w:rsid w:val="001D5D43"/>
    <w:rsid w:val="001D6042"/>
    <w:rsid w:val="001D6279"/>
    <w:rsid w:val="001D635E"/>
    <w:rsid w:val="001D6DAB"/>
    <w:rsid w:val="001D6F37"/>
    <w:rsid w:val="001D71EC"/>
    <w:rsid w:val="001D72C3"/>
    <w:rsid w:val="001D7485"/>
    <w:rsid w:val="001D7670"/>
    <w:rsid w:val="001D77B7"/>
    <w:rsid w:val="001D794D"/>
    <w:rsid w:val="001D7999"/>
    <w:rsid w:val="001D7BBE"/>
    <w:rsid w:val="001D7DF8"/>
    <w:rsid w:val="001E0249"/>
    <w:rsid w:val="001E0569"/>
    <w:rsid w:val="001E0665"/>
    <w:rsid w:val="001E0834"/>
    <w:rsid w:val="001E08F4"/>
    <w:rsid w:val="001E0984"/>
    <w:rsid w:val="001E0CB6"/>
    <w:rsid w:val="001E159D"/>
    <w:rsid w:val="001E1739"/>
    <w:rsid w:val="001E1778"/>
    <w:rsid w:val="001E18D2"/>
    <w:rsid w:val="001E1FDB"/>
    <w:rsid w:val="001E22ED"/>
    <w:rsid w:val="001E27BE"/>
    <w:rsid w:val="001E2F55"/>
    <w:rsid w:val="001E30D0"/>
    <w:rsid w:val="001E320E"/>
    <w:rsid w:val="001E3477"/>
    <w:rsid w:val="001E368E"/>
    <w:rsid w:val="001E3BB5"/>
    <w:rsid w:val="001E4003"/>
    <w:rsid w:val="001E4257"/>
    <w:rsid w:val="001E47AB"/>
    <w:rsid w:val="001E4B75"/>
    <w:rsid w:val="001E4D67"/>
    <w:rsid w:val="001E4EB3"/>
    <w:rsid w:val="001E518C"/>
    <w:rsid w:val="001E5429"/>
    <w:rsid w:val="001E5439"/>
    <w:rsid w:val="001E5646"/>
    <w:rsid w:val="001E5910"/>
    <w:rsid w:val="001E5F67"/>
    <w:rsid w:val="001E6271"/>
    <w:rsid w:val="001E627F"/>
    <w:rsid w:val="001E6302"/>
    <w:rsid w:val="001E6468"/>
    <w:rsid w:val="001E7179"/>
    <w:rsid w:val="001E7385"/>
    <w:rsid w:val="001E7BDD"/>
    <w:rsid w:val="001E7E60"/>
    <w:rsid w:val="001E7FD0"/>
    <w:rsid w:val="001F017F"/>
    <w:rsid w:val="001F020A"/>
    <w:rsid w:val="001F0424"/>
    <w:rsid w:val="001F06E1"/>
    <w:rsid w:val="001F0BDB"/>
    <w:rsid w:val="001F0FAF"/>
    <w:rsid w:val="001F1ACB"/>
    <w:rsid w:val="001F1CF1"/>
    <w:rsid w:val="001F1D12"/>
    <w:rsid w:val="001F1EB2"/>
    <w:rsid w:val="001F2102"/>
    <w:rsid w:val="001F215F"/>
    <w:rsid w:val="001F2CDB"/>
    <w:rsid w:val="001F2E23"/>
    <w:rsid w:val="001F2E88"/>
    <w:rsid w:val="001F30B9"/>
    <w:rsid w:val="001F35EA"/>
    <w:rsid w:val="001F394F"/>
    <w:rsid w:val="001F3FF4"/>
    <w:rsid w:val="001F4A6B"/>
    <w:rsid w:val="001F4D5B"/>
    <w:rsid w:val="001F51BD"/>
    <w:rsid w:val="001F5AE5"/>
    <w:rsid w:val="001F5CB7"/>
    <w:rsid w:val="001F5D6E"/>
    <w:rsid w:val="001F5EFC"/>
    <w:rsid w:val="001F602D"/>
    <w:rsid w:val="001F6069"/>
    <w:rsid w:val="001F6076"/>
    <w:rsid w:val="001F6ACC"/>
    <w:rsid w:val="001F6DD2"/>
    <w:rsid w:val="001F7340"/>
    <w:rsid w:val="001F7379"/>
    <w:rsid w:val="001F770A"/>
    <w:rsid w:val="001F7C36"/>
    <w:rsid w:val="00200239"/>
    <w:rsid w:val="002006CB"/>
    <w:rsid w:val="00200CAC"/>
    <w:rsid w:val="00200DF0"/>
    <w:rsid w:val="002011F0"/>
    <w:rsid w:val="002018DE"/>
    <w:rsid w:val="0020193D"/>
    <w:rsid w:val="00201BDE"/>
    <w:rsid w:val="00201F70"/>
    <w:rsid w:val="00202516"/>
    <w:rsid w:val="002028D1"/>
    <w:rsid w:val="00202A4F"/>
    <w:rsid w:val="00202AED"/>
    <w:rsid w:val="00202CDD"/>
    <w:rsid w:val="00202F1D"/>
    <w:rsid w:val="00203016"/>
    <w:rsid w:val="0020325D"/>
    <w:rsid w:val="00203BD2"/>
    <w:rsid w:val="00204723"/>
    <w:rsid w:val="002047F5"/>
    <w:rsid w:val="002048EA"/>
    <w:rsid w:val="00205097"/>
    <w:rsid w:val="00205868"/>
    <w:rsid w:val="00205D82"/>
    <w:rsid w:val="00205E6A"/>
    <w:rsid w:val="00205FF7"/>
    <w:rsid w:val="002061ED"/>
    <w:rsid w:val="002065E7"/>
    <w:rsid w:val="002067BB"/>
    <w:rsid w:val="00206938"/>
    <w:rsid w:val="00206A0A"/>
    <w:rsid w:val="00206BF5"/>
    <w:rsid w:val="00206DBB"/>
    <w:rsid w:val="00206F15"/>
    <w:rsid w:val="00206FFF"/>
    <w:rsid w:val="002070B6"/>
    <w:rsid w:val="0020743D"/>
    <w:rsid w:val="002074EF"/>
    <w:rsid w:val="0020769C"/>
    <w:rsid w:val="0021002C"/>
    <w:rsid w:val="002100F8"/>
    <w:rsid w:val="002102F8"/>
    <w:rsid w:val="002103D7"/>
    <w:rsid w:val="0021065C"/>
    <w:rsid w:val="002107DB"/>
    <w:rsid w:val="00210D00"/>
    <w:rsid w:val="00210E06"/>
    <w:rsid w:val="00211384"/>
    <w:rsid w:val="0021183E"/>
    <w:rsid w:val="00212379"/>
    <w:rsid w:val="002123BB"/>
    <w:rsid w:val="002123F7"/>
    <w:rsid w:val="002124E8"/>
    <w:rsid w:val="0021253F"/>
    <w:rsid w:val="002125C0"/>
    <w:rsid w:val="00212991"/>
    <w:rsid w:val="00212A60"/>
    <w:rsid w:val="00212D78"/>
    <w:rsid w:val="00212DB3"/>
    <w:rsid w:val="00213C14"/>
    <w:rsid w:val="00214657"/>
    <w:rsid w:val="002146E0"/>
    <w:rsid w:val="0021495C"/>
    <w:rsid w:val="002149C1"/>
    <w:rsid w:val="00214BEB"/>
    <w:rsid w:val="00214F9F"/>
    <w:rsid w:val="002152E7"/>
    <w:rsid w:val="0021534D"/>
    <w:rsid w:val="002154C5"/>
    <w:rsid w:val="00215533"/>
    <w:rsid w:val="00215CA6"/>
    <w:rsid w:val="00215E78"/>
    <w:rsid w:val="0021638E"/>
    <w:rsid w:val="00216475"/>
    <w:rsid w:val="00216791"/>
    <w:rsid w:val="002169E9"/>
    <w:rsid w:val="00216A39"/>
    <w:rsid w:val="00216CC9"/>
    <w:rsid w:val="00216DB3"/>
    <w:rsid w:val="00217152"/>
    <w:rsid w:val="00217211"/>
    <w:rsid w:val="00217378"/>
    <w:rsid w:val="0021775B"/>
    <w:rsid w:val="00217B5A"/>
    <w:rsid w:val="00217D7A"/>
    <w:rsid w:val="002200A5"/>
    <w:rsid w:val="002202EE"/>
    <w:rsid w:val="00221011"/>
    <w:rsid w:val="0022114E"/>
    <w:rsid w:val="00221248"/>
    <w:rsid w:val="00221592"/>
    <w:rsid w:val="0022169D"/>
    <w:rsid w:val="00221CA7"/>
    <w:rsid w:val="00221E4E"/>
    <w:rsid w:val="00222547"/>
    <w:rsid w:val="002229DF"/>
    <w:rsid w:val="00222AF8"/>
    <w:rsid w:val="00223981"/>
    <w:rsid w:val="0022404B"/>
    <w:rsid w:val="002240A3"/>
    <w:rsid w:val="00224508"/>
    <w:rsid w:val="0022457F"/>
    <w:rsid w:val="002248C3"/>
    <w:rsid w:val="00224A6C"/>
    <w:rsid w:val="002250BC"/>
    <w:rsid w:val="002253C8"/>
    <w:rsid w:val="00225631"/>
    <w:rsid w:val="00225BFB"/>
    <w:rsid w:val="0022618B"/>
    <w:rsid w:val="0022667C"/>
    <w:rsid w:val="002267F0"/>
    <w:rsid w:val="002269A4"/>
    <w:rsid w:val="00226BF7"/>
    <w:rsid w:val="00227263"/>
    <w:rsid w:val="00227611"/>
    <w:rsid w:val="0022770B"/>
    <w:rsid w:val="00227E52"/>
    <w:rsid w:val="002300FC"/>
    <w:rsid w:val="002301B1"/>
    <w:rsid w:val="002309A8"/>
    <w:rsid w:val="00230A16"/>
    <w:rsid w:val="00230A5A"/>
    <w:rsid w:val="00230ADA"/>
    <w:rsid w:val="00230B7A"/>
    <w:rsid w:val="00230C8F"/>
    <w:rsid w:val="00230D9F"/>
    <w:rsid w:val="00230E8B"/>
    <w:rsid w:val="00230EBD"/>
    <w:rsid w:val="00231148"/>
    <w:rsid w:val="00231439"/>
    <w:rsid w:val="00231536"/>
    <w:rsid w:val="002315C2"/>
    <w:rsid w:val="002319C0"/>
    <w:rsid w:val="00232976"/>
    <w:rsid w:val="00232B26"/>
    <w:rsid w:val="00232CA8"/>
    <w:rsid w:val="00232FD0"/>
    <w:rsid w:val="00233D00"/>
    <w:rsid w:val="00234249"/>
    <w:rsid w:val="00234451"/>
    <w:rsid w:val="00234638"/>
    <w:rsid w:val="00234DE6"/>
    <w:rsid w:val="002351C2"/>
    <w:rsid w:val="002351E3"/>
    <w:rsid w:val="002354A1"/>
    <w:rsid w:val="002355AD"/>
    <w:rsid w:val="00235A50"/>
    <w:rsid w:val="00235F99"/>
    <w:rsid w:val="0023618A"/>
    <w:rsid w:val="002362DC"/>
    <w:rsid w:val="00236612"/>
    <w:rsid w:val="002368B3"/>
    <w:rsid w:val="00236998"/>
    <w:rsid w:val="00236B99"/>
    <w:rsid w:val="00236E37"/>
    <w:rsid w:val="0023729D"/>
    <w:rsid w:val="0023773E"/>
    <w:rsid w:val="00237B65"/>
    <w:rsid w:val="00237B82"/>
    <w:rsid w:val="002408DA"/>
    <w:rsid w:val="00241700"/>
    <w:rsid w:val="00241CC5"/>
    <w:rsid w:val="00241D43"/>
    <w:rsid w:val="00241F04"/>
    <w:rsid w:val="00242555"/>
    <w:rsid w:val="002431DB"/>
    <w:rsid w:val="00243AEA"/>
    <w:rsid w:val="00243B01"/>
    <w:rsid w:val="00243C19"/>
    <w:rsid w:val="00243DE3"/>
    <w:rsid w:val="002446DD"/>
    <w:rsid w:val="0024494B"/>
    <w:rsid w:val="00244A1D"/>
    <w:rsid w:val="00244AB2"/>
    <w:rsid w:val="00244CFB"/>
    <w:rsid w:val="00244D71"/>
    <w:rsid w:val="00244EF0"/>
    <w:rsid w:val="00245155"/>
    <w:rsid w:val="0024539F"/>
    <w:rsid w:val="00245732"/>
    <w:rsid w:val="0024573C"/>
    <w:rsid w:val="0024575D"/>
    <w:rsid w:val="002457A2"/>
    <w:rsid w:val="00245A4F"/>
    <w:rsid w:val="00245CAE"/>
    <w:rsid w:val="00245EBF"/>
    <w:rsid w:val="00245F0A"/>
    <w:rsid w:val="00246308"/>
    <w:rsid w:val="00246672"/>
    <w:rsid w:val="00246750"/>
    <w:rsid w:val="00246786"/>
    <w:rsid w:val="0024697B"/>
    <w:rsid w:val="00246AC1"/>
    <w:rsid w:val="00246CAE"/>
    <w:rsid w:val="00246CF8"/>
    <w:rsid w:val="0024749E"/>
    <w:rsid w:val="00247908"/>
    <w:rsid w:val="00247929"/>
    <w:rsid w:val="00247D73"/>
    <w:rsid w:val="00247E9F"/>
    <w:rsid w:val="0025006B"/>
    <w:rsid w:val="00250595"/>
    <w:rsid w:val="00250690"/>
    <w:rsid w:val="002507B6"/>
    <w:rsid w:val="0025093A"/>
    <w:rsid w:val="00250958"/>
    <w:rsid w:val="002509B7"/>
    <w:rsid w:val="00250A44"/>
    <w:rsid w:val="00251460"/>
    <w:rsid w:val="00251A2E"/>
    <w:rsid w:val="00251B8C"/>
    <w:rsid w:val="002522F3"/>
    <w:rsid w:val="00252C37"/>
    <w:rsid w:val="00253588"/>
    <w:rsid w:val="002535BC"/>
    <w:rsid w:val="00253639"/>
    <w:rsid w:val="002538C8"/>
    <w:rsid w:val="00253BA4"/>
    <w:rsid w:val="00253BDB"/>
    <w:rsid w:val="00254641"/>
    <w:rsid w:val="002547DF"/>
    <w:rsid w:val="0025483B"/>
    <w:rsid w:val="002549E8"/>
    <w:rsid w:val="00254C87"/>
    <w:rsid w:val="00254D9C"/>
    <w:rsid w:val="00254DD6"/>
    <w:rsid w:val="0025513C"/>
    <w:rsid w:val="002551E2"/>
    <w:rsid w:val="002552C5"/>
    <w:rsid w:val="00255400"/>
    <w:rsid w:val="002554DD"/>
    <w:rsid w:val="0025555E"/>
    <w:rsid w:val="00255758"/>
    <w:rsid w:val="00255882"/>
    <w:rsid w:val="00255932"/>
    <w:rsid w:val="00255A18"/>
    <w:rsid w:val="00255A54"/>
    <w:rsid w:val="002561B1"/>
    <w:rsid w:val="0025631D"/>
    <w:rsid w:val="00256354"/>
    <w:rsid w:val="00256361"/>
    <w:rsid w:val="0025681D"/>
    <w:rsid w:val="00256FA6"/>
    <w:rsid w:val="00257059"/>
    <w:rsid w:val="002570C3"/>
    <w:rsid w:val="00257281"/>
    <w:rsid w:val="00257E71"/>
    <w:rsid w:val="00260408"/>
    <w:rsid w:val="00260961"/>
    <w:rsid w:val="00260D60"/>
    <w:rsid w:val="00260D6E"/>
    <w:rsid w:val="00260F8F"/>
    <w:rsid w:val="002611F0"/>
    <w:rsid w:val="00262028"/>
    <w:rsid w:val="00262349"/>
    <w:rsid w:val="002623C2"/>
    <w:rsid w:val="0026255F"/>
    <w:rsid w:val="002625E9"/>
    <w:rsid w:val="002628C6"/>
    <w:rsid w:val="00262B9E"/>
    <w:rsid w:val="00262E6C"/>
    <w:rsid w:val="00263526"/>
    <w:rsid w:val="00263581"/>
    <w:rsid w:val="002636A1"/>
    <w:rsid w:val="002636BA"/>
    <w:rsid w:val="00263B13"/>
    <w:rsid w:val="002640CC"/>
    <w:rsid w:val="002641AF"/>
    <w:rsid w:val="002645A9"/>
    <w:rsid w:val="002645B5"/>
    <w:rsid w:val="002646A2"/>
    <w:rsid w:val="002648E2"/>
    <w:rsid w:val="00264ECE"/>
    <w:rsid w:val="00265032"/>
    <w:rsid w:val="002656FC"/>
    <w:rsid w:val="00265711"/>
    <w:rsid w:val="00265989"/>
    <w:rsid w:val="00265B0C"/>
    <w:rsid w:val="00265E06"/>
    <w:rsid w:val="002665FD"/>
    <w:rsid w:val="00266668"/>
    <w:rsid w:val="00266677"/>
    <w:rsid w:val="0026680E"/>
    <w:rsid w:val="00266EC1"/>
    <w:rsid w:val="00266F3F"/>
    <w:rsid w:val="002671D0"/>
    <w:rsid w:val="0026722B"/>
    <w:rsid w:val="00267733"/>
    <w:rsid w:val="00267AD7"/>
    <w:rsid w:val="00267F55"/>
    <w:rsid w:val="00267F8B"/>
    <w:rsid w:val="002700CF"/>
    <w:rsid w:val="0027052B"/>
    <w:rsid w:val="00270FCD"/>
    <w:rsid w:val="002711BD"/>
    <w:rsid w:val="002712DA"/>
    <w:rsid w:val="002718AF"/>
    <w:rsid w:val="00271C00"/>
    <w:rsid w:val="00271E6C"/>
    <w:rsid w:val="00271EB8"/>
    <w:rsid w:val="002721F3"/>
    <w:rsid w:val="002722FA"/>
    <w:rsid w:val="0027244B"/>
    <w:rsid w:val="0027247E"/>
    <w:rsid w:val="00272DB5"/>
    <w:rsid w:val="0027336A"/>
    <w:rsid w:val="00273494"/>
    <w:rsid w:val="0027357D"/>
    <w:rsid w:val="002739B0"/>
    <w:rsid w:val="0027425D"/>
    <w:rsid w:val="002745D9"/>
    <w:rsid w:val="00274BCB"/>
    <w:rsid w:val="00274E39"/>
    <w:rsid w:val="00274EFD"/>
    <w:rsid w:val="00274F97"/>
    <w:rsid w:val="00275416"/>
    <w:rsid w:val="00275BCD"/>
    <w:rsid w:val="00275DF0"/>
    <w:rsid w:val="00276049"/>
    <w:rsid w:val="0027657C"/>
    <w:rsid w:val="00276875"/>
    <w:rsid w:val="002769EA"/>
    <w:rsid w:val="00276C8C"/>
    <w:rsid w:val="00276FF8"/>
    <w:rsid w:val="00277294"/>
    <w:rsid w:val="0027752F"/>
    <w:rsid w:val="002776A0"/>
    <w:rsid w:val="00277971"/>
    <w:rsid w:val="00277E60"/>
    <w:rsid w:val="00277E8D"/>
    <w:rsid w:val="00280236"/>
    <w:rsid w:val="0028034A"/>
    <w:rsid w:val="0028044D"/>
    <w:rsid w:val="0028049B"/>
    <w:rsid w:val="0028062B"/>
    <w:rsid w:val="00280D3A"/>
    <w:rsid w:val="00280FB1"/>
    <w:rsid w:val="00281737"/>
    <w:rsid w:val="0028176D"/>
    <w:rsid w:val="0028182B"/>
    <w:rsid w:val="00282412"/>
    <w:rsid w:val="00282BDB"/>
    <w:rsid w:val="00282C81"/>
    <w:rsid w:val="00283908"/>
    <w:rsid w:val="00284518"/>
    <w:rsid w:val="0028484B"/>
    <w:rsid w:val="00284E67"/>
    <w:rsid w:val="002850B4"/>
    <w:rsid w:val="002851ED"/>
    <w:rsid w:val="00285282"/>
    <w:rsid w:val="002852B8"/>
    <w:rsid w:val="0028546F"/>
    <w:rsid w:val="0028559B"/>
    <w:rsid w:val="00285912"/>
    <w:rsid w:val="00285A7F"/>
    <w:rsid w:val="00285C83"/>
    <w:rsid w:val="00285CE1"/>
    <w:rsid w:val="002864C9"/>
    <w:rsid w:val="00286504"/>
    <w:rsid w:val="00286842"/>
    <w:rsid w:val="0028689E"/>
    <w:rsid w:val="00286A20"/>
    <w:rsid w:val="00286BE9"/>
    <w:rsid w:val="00287122"/>
    <w:rsid w:val="00287227"/>
    <w:rsid w:val="0028766D"/>
    <w:rsid w:val="00287771"/>
    <w:rsid w:val="00287B29"/>
    <w:rsid w:val="00287CD5"/>
    <w:rsid w:val="00287EF5"/>
    <w:rsid w:val="0029010D"/>
    <w:rsid w:val="002903F3"/>
    <w:rsid w:val="00290884"/>
    <w:rsid w:val="0029099E"/>
    <w:rsid w:val="00290A7A"/>
    <w:rsid w:val="002917D3"/>
    <w:rsid w:val="00291906"/>
    <w:rsid w:val="002919F7"/>
    <w:rsid w:val="00291E9C"/>
    <w:rsid w:val="0029291B"/>
    <w:rsid w:val="002929F6"/>
    <w:rsid w:val="0029341B"/>
    <w:rsid w:val="0029372A"/>
    <w:rsid w:val="0029399A"/>
    <w:rsid w:val="00293B02"/>
    <w:rsid w:val="0029456A"/>
    <w:rsid w:val="00294581"/>
    <w:rsid w:val="00294ABA"/>
    <w:rsid w:val="00295106"/>
    <w:rsid w:val="0029542C"/>
    <w:rsid w:val="0029543B"/>
    <w:rsid w:val="0029584A"/>
    <w:rsid w:val="00295863"/>
    <w:rsid w:val="00295CD9"/>
    <w:rsid w:val="00295E80"/>
    <w:rsid w:val="00295F08"/>
    <w:rsid w:val="00296119"/>
    <w:rsid w:val="002964DE"/>
    <w:rsid w:val="002966EF"/>
    <w:rsid w:val="002967B3"/>
    <w:rsid w:val="00296847"/>
    <w:rsid w:val="00296A93"/>
    <w:rsid w:val="00296B53"/>
    <w:rsid w:val="00296BD9"/>
    <w:rsid w:val="00297031"/>
    <w:rsid w:val="0029718D"/>
    <w:rsid w:val="00297802"/>
    <w:rsid w:val="0029786A"/>
    <w:rsid w:val="0029791F"/>
    <w:rsid w:val="00297A17"/>
    <w:rsid w:val="00297E27"/>
    <w:rsid w:val="00297EC0"/>
    <w:rsid w:val="002A013C"/>
    <w:rsid w:val="002A01E7"/>
    <w:rsid w:val="002A03F9"/>
    <w:rsid w:val="002A0504"/>
    <w:rsid w:val="002A074A"/>
    <w:rsid w:val="002A0A99"/>
    <w:rsid w:val="002A0C60"/>
    <w:rsid w:val="002A0EAE"/>
    <w:rsid w:val="002A0F67"/>
    <w:rsid w:val="002A0F74"/>
    <w:rsid w:val="002A13DE"/>
    <w:rsid w:val="002A1675"/>
    <w:rsid w:val="002A1794"/>
    <w:rsid w:val="002A187A"/>
    <w:rsid w:val="002A1D00"/>
    <w:rsid w:val="002A1E68"/>
    <w:rsid w:val="002A2107"/>
    <w:rsid w:val="002A2978"/>
    <w:rsid w:val="002A2F12"/>
    <w:rsid w:val="002A35CE"/>
    <w:rsid w:val="002A37C9"/>
    <w:rsid w:val="002A39D5"/>
    <w:rsid w:val="002A3B64"/>
    <w:rsid w:val="002A3C1D"/>
    <w:rsid w:val="002A46D2"/>
    <w:rsid w:val="002A4A3B"/>
    <w:rsid w:val="002A4BCB"/>
    <w:rsid w:val="002A4CBF"/>
    <w:rsid w:val="002A4EE6"/>
    <w:rsid w:val="002A5A28"/>
    <w:rsid w:val="002A5D8F"/>
    <w:rsid w:val="002A5F20"/>
    <w:rsid w:val="002A60A5"/>
    <w:rsid w:val="002A60FB"/>
    <w:rsid w:val="002A6292"/>
    <w:rsid w:val="002A634E"/>
    <w:rsid w:val="002A655B"/>
    <w:rsid w:val="002A6668"/>
    <w:rsid w:val="002A6831"/>
    <w:rsid w:val="002A6D0E"/>
    <w:rsid w:val="002A6FD4"/>
    <w:rsid w:val="002A763E"/>
    <w:rsid w:val="002A7856"/>
    <w:rsid w:val="002A7B0B"/>
    <w:rsid w:val="002A7D1D"/>
    <w:rsid w:val="002B064F"/>
    <w:rsid w:val="002B07AF"/>
    <w:rsid w:val="002B0B8B"/>
    <w:rsid w:val="002B0FCB"/>
    <w:rsid w:val="002B10E4"/>
    <w:rsid w:val="002B19D0"/>
    <w:rsid w:val="002B2091"/>
    <w:rsid w:val="002B22E6"/>
    <w:rsid w:val="002B243E"/>
    <w:rsid w:val="002B2C42"/>
    <w:rsid w:val="002B3211"/>
    <w:rsid w:val="002B32D1"/>
    <w:rsid w:val="002B3357"/>
    <w:rsid w:val="002B34F6"/>
    <w:rsid w:val="002B36BE"/>
    <w:rsid w:val="002B3739"/>
    <w:rsid w:val="002B3761"/>
    <w:rsid w:val="002B3778"/>
    <w:rsid w:val="002B386E"/>
    <w:rsid w:val="002B399D"/>
    <w:rsid w:val="002B4201"/>
    <w:rsid w:val="002B4987"/>
    <w:rsid w:val="002B4988"/>
    <w:rsid w:val="002B4BCD"/>
    <w:rsid w:val="002B4D40"/>
    <w:rsid w:val="002B4E42"/>
    <w:rsid w:val="002B4EF0"/>
    <w:rsid w:val="002B5578"/>
    <w:rsid w:val="002B56F4"/>
    <w:rsid w:val="002B5D59"/>
    <w:rsid w:val="002B5DB5"/>
    <w:rsid w:val="002B5DF4"/>
    <w:rsid w:val="002B6230"/>
    <w:rsid w:val="002B6293"/>
    <w:rsid w:val="002B63F4"/>
    <w:rsid w:val="002B686A"/>
    <w:rsid w:val="002B6D6C"/>
    <w:rsid w:val="002B705C"/>
    <w:rsid w:val="002B710E"/>
    <w:rsid w:val="002B7360"/>
    <w:rsid w:val="002B75B6"/>
    <w:rsid w:val="002B763E"/>
    <w:rsid w:val="002B78C7"/>
    <w:rsid w:val="002B78EF"/>
    <w:rsid w:val="002B7926"/>
    <w:rsid w:val="002B79C5"/>
    <w:rsid w:val="002B7B1F"/>
    <w:rsid w:val="002B7CAE"/>
    <w:rsid w:val="002B7D61"/>
    <w:rsid w:val="002C04F4"/>
    <w:rsid w:val="002C0615"/>
    <w:rsid w:val="002C06A6"/>
    <w:rsid w:val="002C099F"/>
    <w:rsid w:val="002C0A13"/>
    <w:rsid w:val="002C0BED"/>
    <w:rsid w:val="002C0E45"/>
    <w:rsid w:val="002C1056"/>
    <w:rsid w:val="002C10E2"/>
    <w:rsid w:val="002C10F3"/>
    <w:rsid w:val="002C13EA"/>
    <w:rsid w:val="002C1623"/>
    <w:rsid w:val="002C1760"/>
    <w:rsid w:val="002C185A"/>
    <w:rsid w:val="002C1AAC"/>
    <w:rsid w:val="002C1E7C"/>
    <w:rsid w:val="002C1EAC"/>
    <w:rsid w:val="002C1F68"/>
    <w:rsid w:val="002C2038"/>
    <w:rsid w:val="002C21A6"/>
    <w:rsid w:val="002C272C"/>
    <w:rsid w:val="002C2BD3"/>
    <w:rsid w:val="002C2BF9"/>
    <w:rsid w:val="002C2C16"/>
    <w:rsid w:val="002C2D91"/>
    <w:rsid w:val="002C3138"/>
    <w:rsid w:val="002C334E"/>
    <w:rsid w:val="002C369F"/>
    <w:rsid w:val="002C38AF"/>
    <w:rsid w:val="002C3AB1"/>
    <w:rsid w:val="002C3ED3"/>
    <w:rsid w:val="002C4172"/>
    <w:rsid w:val="002C467D"/>
    <w:rsid w:val="002C4836"/>
    <w:rsid w:val="002C49A2"/>
    <w:rsid w:val="002C4D77"/>
    <w:rsid w:val="002C4FA9"/>
    <w:rsid w:val="002C5626"/>
    <w:rsid w:val="002C57A8"/>
    <w:rsid w:val="002C5833"/>
    <w:rsid w:val="002C58A4"/>
    <w:rsid w:val="002C5AC3"/>
    <w:rsid w:val="002C5C07"/>
    <w:rsid w:val="002C5CEB"/>
    <w:rsid w:val="002C6966"/>
    <w:rsid w:val="002C6C0A"/>
    <w:rsid w:val="002C6D32"/>
    <w:rsid w:val="002C7312"/>
    <w:rsid w:val="002C7456"/>
    <w:rsid w:val="002C74A7"/>
    <w:rsid w:val="002C758F"/>
    <w:rsid w:val="002C7CA3"/>
    <w:rsid w:val="002C7D24"/>
    <w:rsid w:val="002C7F2C"/>
    <w:rsid w:val="002D0011"/>
    <w:rsid w:val="002D04DA"/>
    <w:rsid w:val="002D0540"/>
    <w:rsid w:val="002D08D1"/>
    <w:rsid w:val="002D0B67"/>
    <w:rsid w:val="002D0FAC"/>
    <w:rsid w:val="002D1ADD"/>
    <w:rsid w:val="002D1B02"/>
    <w:rsid w:val="002D2066"/>
    <w:rsid w:val="002D21FA"/>
    <w:rsid w:val="002D2309"/>
    <w:rsid w:val="002D2F63"/>
    <w:rsid w:val="002D3011"/>
    <w:rsid w:val="002D347B"/>
    <w:rsid w:val="002D3CAB"/>
    <w:rsid w:val="002D3E0D"/>
    <w:rsid w:val="002D4536"/>
    <w:rsid w:val="002D461F"/>
    <w:rsid w:val="002D4BA1"/>
    <w:rsid w:val="002D4D15"/>
    <w:rsid w:val="002D4F58"/>
    <w:rsid w:val="002D516F"/>
    <w:rsid w:val="002D5916"/>
    <w:rsid w:val="002D5AED"/>
    <w:rsid w:val="002D5B49"/>
    <w:rsid w:val="002D5F49"/>
    <w:rsid w:val="002D6710"/>
    <w:rsid w:val="002D7342"/>
    <w:rsid w:val="002D7E5A"/>
    <w:rsid w:val="002E0267"/>
    <w:rsid w:val="002E05CD"/>
    <w:rsid w:val="002E073E"/>
    <w:rsid w:val="002E077B"/>
    <w:rsid w:val="002E0800"/>
    <w:rsid w:val="002E0AED"/>
    <w:rsid w:val="002E0B46"/>
    <w:rsid w:val="002E0F2B"/>
    <w:rsid w:val="002E1027"/>
    <w:rsid w:val="002E16D1"/>
    <w:rsid w:val="002E16D3"/>
    <w:rsid w:val="002E17B3"/>
    <w:rsid w:val="002E1851"/>
    <w:rsid w:val="002E1BCA"/>
    <w:rsid w:val="002E1CA9"/>
    <w:rsid w:val="002E1CCC"/>
    <w:rsid w:val="002E1DCB"/>
    <w:rsid w:val="002E2025"/>
    <w:rsid w:val="002E22E7"/>
    <w:rsid w:val="002E2591"/>
    <w:rsid w:val="002E2592"/>
    <w:rsid w:val="002E271D"/>
    <w:rsid w:val="002E3086"/>
    <w:rsid w:val="002E33CC"/>
    <w:rsid w:val="002E3B06"/>
    <w:rsid w:val="002E3ED7"/>
    <w:rsid w:val="002E451A"/>
    <w:rsid w:val="002E4706"/>
    <w:rsid w:val="002E4964"/>
    <w:rsid w:val="002E519B"/>
    <w:rsid w:val="002E592E"/>
    <w:rsid w:val="002E5AAF"/>
    <w:rsid w:val="002E5C6F"/>
    <w:rsid w:val="002E6160"/>
    <w:rsid w:val="002E63A2"/>
    <w:rsid w:val="002E6583"/>
    <w:rsid w:val="002E6672"/>
    <w:rsid w:val="002E6C60"/>
    <w:rsid w:val="002E6E13"/>
    <w:rsid w:val="002E6EE1"/>
    <w:rsid w:val="002E7003"/>
    <w:rsid w:val="002E733A"/>
    <w:rsid w:val="002E77D0"/>
    <w:rsid w:val="002E78D8"/>
    <w:rsid w:val="002E7977"/>
    <w:rsid w:val="002E7E09"/>
    <w:rsid w:val="002F0213"/>
    <w:rsid w:val="002F03B1"/>
    <w:rsid w:val="002F1020"/>
    <w:rsid w:val="002F12ED"/>
    <w:rsid w:val="002F186D"/>
    <w:rsid w:val="002F19C7"/>
    <w:rsid w:val="002F22D2"/>
    <w:rsid w:val="002F23E1"/>
    <w:rsid w:val="002F2897"/>
    <w:rsid w:val="002F2A02"/>
    <w:rsid w:val="002F2B6B"/>
    <w:rsid w:val="002F2CFE"/>
    <w:rsid w:val="002F318E"/>
    <w:rsid w:val="002F330E"/>
    <w:rsid w:val="002F36EF"/>
    <w:rsid w:val="002F3946"/>
    <w:rsid w:val="002F4422"/>
    <w:rsid w:val="002F4773"/>
    <w:rsid w:val="002F47AD"/>
    <w:rsid w:val="002F4E64"/>
    <w:rsid w:val="002F4F00"/>
    <w:rsid w:val="002F5243"/>
    <w:rsid w:val="002F53AF"/>
    <w:rsid w:val="002F5E72"/>
    <w:rsid w:val="002F659D"/>
    <w:rsid w:val="002F7433"/>
    <w:rsid w:val="002F7685"/>
    <w:rsid w:val="002F7C14"/>
    <w:rsid w:val="002F7C4C"/>
    <w:rsid w:val="002F7E99"/>
    <w:rsid w:val="00300216"/>
    <w:rsid w:val="0030041C"/>
    <w:rsid w:val="00300631"/>
    <w:rsid w:val="00300BF8"/>
    <w:rsid w:val="00300DAF"/>
    <w:rsid w:val="00300F41"/>
    <w:rsid w:val="00301224"/>
    <w:rsid w:val="003014A5"/>
    <w:rsid w:val="00301690"/>
    <w:rsid w:val="00301697"/>
    <w:rsid w:val="00301BA4"/>
    <w:rsid w:val="00301DFF"/>
    <w:rsid w:val="00302218"/>
    <w:rsid w:val="003022E5"/>
    <w:rsid w:val="00302542"/>
    <w:rsid w:val="003025FC"/>
    <w:rsid w:val="0030278B"/>
    <w:rsid w:val="0030296B"/>
    <w:rsid w:val="00302A58"/>
    <w:rsid w:val="00302AF2"/>
    <w:rsid w:val="00303EC3"/>
    <w:rsid w:val="00303F4C"/>
    <w:rsid w:val="00304728"/>
    <w:rsid w:val="00304995"/>
    <w:rsid w:val="00304A9D"/>
    <w:rsid w:val="00304DEB"/>
    <w:rsid w:val="00305442"/>
    <w:rsid w:val="0030595C"/>
    <w:rsid w:val="00305BA1"/>
    <w:rsid w:val="00305CDA"/>
    <w:rsid w:val="00306360"/>
    <w:rsid w:val="00306584"/>
    <w:rsid w:val="003065D4"/>
    <w:rsid w:val="003067B8"/>
    <w:rsid w:val="00306B9D"/>
    <w:rsid w:val="00306D48"/>
    <w:rsid w:val="0030715B"/>
    <w:rsid w:val="00307662"/>
    <w:rsid w:val="00307F8F"/>
    <w:rsid w:val="0031074B"/>
    <w:rsid w:val="0031097C"/>
    <w:rsid w:val="00310A9D"/>
    <w:rsid w:val="00310D6A"/>
    <w:rsid w:val="00310E43"/>
    <w:rsid w:val="003110DB"/>
    <w:rsid w:val="003111BE"/>
    <w:rsid w:val="0031120F"/>
    <w:rsid w:val="003112FB"/>
    <w:rsid w:val="00311632"/>
    <w:rsid w:val="00311973"/>
    <w:rsid w:val="00311B2F"/>
    <w:rsid w:val="00311E3C"/>
    <w:rsid w:val="00311ED9"/>
    <w:rsid w:val="00312056"/>
    <w:rsid w:val="003123C2"/>
    <w:rsid w:val="0031260A"/>
    <w:rsid w:val="00312872"/>
    <w:rsid w:val="00312B0F"/>
    <w:rsid w:val="00312D6F"/>
    <w:rsid w:val="00312FCC"/>
    <w:rsid w:val="00313692"/>
    <w:rsid w:val="0031388F"/>
    <w:rsid w:val="00313AD2"/>
    <w:rsid w:val="00313DD5"/>
    <w:rsid w:val="003140C4"/>
    <w:rsid w:val="003142DB"/>
    <w:rsid w:val="00314B1F"/>
    <w:rsid w:val="00314F5B"/>
    <w:rsid w:val="00315035"/>
    <w:rsid w:val="003155BB"/>
    <w:rsid w:val="00315960"/>
    <w:rsid w:val="00315E09"/>
    <w:rsid w:val="00315FFD"/>
    <w:rsid w:val="003161B0"/>
    <w:rsid w:val="003168C4"/>
    <w:rsid w:val="00317438"/>
    <w:rsid w:val="003178EA"/>
    <w:rsid w:val="003205DB"/>
    <w:rsid w:val="00320612"/>
    <w:rsid w:val="003206BC"/>
    <w:rsid w:val="0032086E"/>
    <w:rsid w:val="00320880"/>
    <w:rsid w:val="003209EB"/>
    <w:rsid w:val="00320DE3"/>
    <w:rsid w:val="00321242"/>
    <w:rsid w:val="00321420"/>
    <w:rsid w:val="00321577"/>
    <w:rsid w:val="003215A9"/>
    <w:rsid w:val="00321C96"/>
    <w:rsid w:val="00321C9B"/>
    <w:rsid w:val="00321E4C"/>
    <w:rsid w:val="003222EE"/>
    <w:rsid w:val="0032278B"/>
    <w:rsid w:val="00322A92"/>
    <w:rsid w:val="00322B4D"/>
    <w:rsid w:val="00322DF7"/>
    <w:rsid w:val="00323107"/>
    <w:rsid w:val="00323490"/>
    <w:rsid w:val="00323812"/>
    <w:rsid w:val="003245C9"/>
    <w:rsid w:val="003248A1"/>
    <w:rsid w:val="003248BF"/>
    <w:rsid w:val="00324B5B"/>
    <w:rsid w:val="0032524C"/>
    <w:rsid w:val="00325278"/>
    <w:rsid w:val="0032553A"/>
    <w:rsid w:val="00325666"/>
    <w:rsid w:val="00325BB1"/>
    <w:rsid w:val="00325E9C"/>
    <w:rsid w:val="003261BB"/>
    <w:rsid w:val="00326557"/>
    <w:rsid w:val="003265E9"/>
    <w:rsid w:val="00326A1C"/>
    <w:rsid w:val="00326F13"/>
    <w:rsid w:val="0032740E"/>
    <w:rsid w:val="003274B5"/>
    <w:rsid w:val="003275A0"/>
    <w:rsid w:val="0032773C"/>
    <w:rsid w:val="00327AAF"/>
    <w:rsid w:val="00327E20"/>
    <w:rsid w:val="0033065E"/>
    <w:rsid w:val="00330738"/>
    <w:rsid w:val="00330810"/>
    <w:rsid w:val="0033128F"/>
    <w:rsid w:val="003313DE"/>
    <w:rsid w:val="003314CC"/>
    <w:rsid w:val="003316C5"/>
    <w:rsid w:val="003319D7"/>
    <w:rsid w:val="00331AC1"/>
    <w:rsid w:val="00331D80"/>
    <w:rsid w:val="00331F35"/>
    <w:rsid w:val="00331FB8"/>
    <w:rsid w:val="00332145"/>
    <w:rsid w:val="003327FC"/>
    <w:rsid w:val="0033289A"/>
    <w:rsid w:val="0033291C"/>
    <w:rsid w:val="00332CD0"/>
    <w:rsid w:val="0033345F"/>
    <w:rsid w:val="00333BA4"/>
    <w:rsid w:val="0033437C"/>
    <w:rsid w:val="00334570"/>
    <w:rsid w:val="0033459B"/>
    <w:rsid w:val="00334AAA"/>
    <w:rsid w:val="00334C54"/>
    <w:rsid w:val="00334CD2"/>
    <w:rsid w:val="00334D13"/>
    <w:rsid w:val="00335143"/>
    <w:rsid w:val="0033563A"/>
    <w:rsid w:val="00335BA5"/>
    <w:rsid w:val="00335C8B"/>
    <w:rsid w:val="00335DDD"/>
    <w:rsid w:val="003360F2"/>
    <w:rsid w:val="00336252"/>
    <w:rsid w:val="00336527"/>
    <w:rsid w:val="0033679E"/>
    <w:rsid w:val="003368D1"/>
    <w:rsid w:val="00336FD7"/>
    <w:rsid w:val="0033708D"/>
    <w:rsid w:val="00337236"/>
    <w:rsid w:val="003377E1"/>
    <w:rsid w:val="00337944"/>
    <w:rsid w:val="003400CB"/>
    <w:rsid w:val="003402F9"/>
    <w:rsid w:val="00340F8B"/>
    <w:rsid w:val="00341207"/>
    <w:rsid w:val="0034150F"/>
    <w:rsid w:val="0034158E"/>
    <w:rsid w:val="0034167D"/>
    <w:rsid w:val="003419EF"/>
    <w:rsid w:val="00341A37"/>
    <w:rsid w:val="00341C67"/>
    <w:rsid w:val="00341D07"/>
    <w:rsid w:val="00341EBE"/>
    <w:rsid w:val="0034237E"/>
    <w:rsid w:val="003423D0"/>
    <w:rsid w:val="00342482"/>
    <w:rsid w:val="003424A3"/>
    <w:rsid w:val="0034260C"/>
    <w:rsid w:val="003426D5"/>
    <w:rsid w:val="0034272F"/>
    <w:rsid w:val="00342A55"/>
    <w:rsid w:val="00342ECE"/>
    <w:rsid w:val="00342F75"/>
    <w:rsid w:val="003432ED"/>
    <w:rsid w:val="003432FC"/>
    <w:rsid w:val="003434C5"/>
    <w:rsid w:val="00343630"/>
    <w:rsid w:val="00343A27"/>
    <w:rsid w:val="00343BF7"/>
    <w:rsid w:val="00344168"/>
    <w:rsid w:val="003442B0"/>
    <w:rsid w:val="003442EA"/>
    <w:rsid w:val="00344584"/>
    <w:rsid w:val="00344690"/>
    <w:rsid w:val="0034479B"/>
    <w:rsid w:val="00344814"/>
    <w:rsid w:val="00344B24"/>
    <w:rsid w:val="0034503B"/>
    <w:rsid w:val="003458FD"/>
    <w:rsid w:val="00345A03"/>
    <w:rsid w:val="00345F74"/>
    <w:rsid w:val="00346724"/>
    <w:rsid w:val="0034725B"/>
    <w:rsid w:val="0034745B"/>
    <w:rsid w:val="003475F0"/>
    <w:rsid w:val="0034765B"/>
    <w:rsid w:val="003476FC"/>
    <w:rsid w:val="00347809"/>
    <w:rsid w:val="00347837"/>
    <w:rsid w:val="00347B76"/>
    <w:rsid w:val="00347CB0"/>
    <w:rsid w:val="00347E67"/>
    <w:rsid w:val="00350776"/>
    <w:rsid w:val="00350A6D"/>
    <w:rsid w:val="00350C3E"/>
    <w:rsid w:val="00350DDB"/>
    <w:rsid w:val="00350E97"/>
    <w:rsid w:val="00351204"/>
    <w:rsid w:val="00351718"/>
    <w:rsid w:val="00351B3D"/>
    <w:rsid w:val="00351E3F"/>
    <w:rsid w:val="00352140"/>
    <w:rsid w:val="0035214B"/>
    <w:rsid w:val="00352689"/>
    <w:rsid w:val="00352865"/>
    <w:rsid w:val="00352C50"/>
    <w:rsid w:val="00352D24"/>
    <w:rsid w:val="00353229"/>
    <w:rsid w:val="00353332"/>
    <w:rsid w:val="00353539"/>
    <w:rsid w:val="003539D0"/>
    <w:rsid w:val="00353C44"/>
    <w:rsid w:val="00353D99"/>
    <w:rsid w:val="00353F0E"/>
    <w:rsid w:val="00353F39"/>
    <w:rsid w:val="00354190"/>
    <w:rsid w:val="00354274"/>
    <w:rsid w:val="003546C0"/>
    <w:rsid w:val="003546C4"/>
    <w:rsid w:val="003547D1"/>
    <w:rsid w:val="00354A01"/>
    <w:rsid w:val="00354AB0"/>
    <w:rsid w:val="00354BF5"/>
    <w:rsid w:val="00355014"/>
    <w:rsid w:val="0035536A"/>
    <w:rsid w:val="00355785"/>
    <w:rsid w:val="003557E6"/>
    <w:rsid w:val="003558EE"/>
    <w:rsid w:val="0035619E"/>
    <w:rsid w:val="003563F4"/>
    <w:rsid w:val="003574B2"/>
    <w:rsid w:val="003574E5"/>
    <w:rsid w:val="00357796"/>
    <w:rsid w:val="00357B0C"/>
    <w:rsid w:val="00357C22"/>
    <w:rsid w:val="00357F51"/>
    <w:rsid w:val="003600F2"/>
    <w:rsid w:val="0036050B"/>
    <w:rsid w:val="0036052B"/>
    <w:rsid w:val="0036074E"/>
    <w:rsid w:val="00360842"/>
    <w:rsid w:val="00360DF0"/>
    <w:rsid w:val="00360EF6"/>
    <w:rsid w:val="00360FD1"/>
    <w:rsid w:val="00361590"/>
    <w:rsid w:val="003615FE"/>
    <w:rsid w:val="0036165E"/>
    <w:rsid w:val="00361777"/>
    <w:rsid w:val="00361CAB"/>
    <w:rsid w:val="00362214"/>
    <w:rsid w:val="0036240B"/>
    <w:rsid w:val="00362470"/>
    <w:rsid w:val="0036248D"/>
    <w:rsid w:val="00362533"/>
    <w:rsid w:val="00362A69"/>
    <w:rsid w:val="00362B14"/>
    <w:rsid w:val="00362B88"/>
    <w:rsid w:val="00362BA3"/>
    <w:rsid w:val="00362BCA"/>
    <w:rsid w:val="00362D3B"/>
    <w:rsid w:val="00362EBC"/>
    <w:rsid w:val="00362F67"/>
    <w:rsid w:val="00362F72"/>
    <w:rsid w:val="00362FBD"/>
    <w:rsid w:val="003633F7"/>
    <w:rsid w:val="00363901"/>
    <w:rsid w:val="00363916"/>
    <w:rsid w:val="00363D6E"/>
    <w:rsid w:val="00363DF9"/>
    <w:rsid w:val="00363F74"/>
    <w:rsid w:val="003640A6"/>
    <w:rsid w:val="003640DB"/>
    <w:rsid w:val="00364889"/>
    <w:rsid w:val="00364B4C"/>
    <w:rsid w:val="00364CEF"/>
    <w:rsid w:val="00365019"/>
    <w:rsid w:val="003654B8"/>
    <w:rsid w:val="00365A48"/>
    <w:rsid w:val="00365DDF"/>
    <w:rsid w:val="003660CC"/>
    <w:rsid w:val="003664A5"/>
    <w:rsid w:val="00366E2D"/>
    <w:rsid w:val="003671A1"/>
    <w:rsid w:val="00367235"/>
    <w:rsid w:val="003675C0"/>
    <w:rsid w:val="003678CF"/>
    <w:rsid w:val="0036793E"/>
    <w:rsid w:val="00367F3D"/>
    <w:rsid w:val="00370AD7"/>
    <w:rsid w:val="00370E0A"/>
    <w:rsid w:val="00370F2D"/>
    <w:rsid w:val="00371B64"/>
    <w:rsid w:val="00372034"/>
    <w:rsid w:val="00372568"/>
    <w:rsid w:val="00373218"/>
    <w:rsid w:val="0037323F"/>
    <w:rsid w:val="00373FD8"/>
    <w:rsid w:val="00374145"/>
    <w:rsid w:val="00374429"/>
    <w:rsid w:val="003746DF"/>
    <w:rsid w:val="0037482C"/>
    <w:rsid w:val="00374A02"/>
    <w:rsid w:val="00375505"/>
    <w:rsid w:val="00375C6F"/>
    <w:rsid w:val="003760BA"/>
    <w:rsid w:val="00376553"/>
    <w:rsid w:val="0037661A"/>
    <w:rsid w:val="00376631"/>
    <w:rsid w:val="0037682C"/>
    <w:rsid w:val="003769C3"/>
    <w:rsid w:val="003769EA"/>
    <w:rsid w:val="00376D54"/>
    <w:rsid w:val="00376FBA"/>
    <w:rsid w:val="00377124"/>
    <w:rsid w:val="00377187"/>
    <w:rsid w:val="0038028A"/>
    <w:rsid w:val="003808F5"/>
    <w:rsid w:val="003809DA"/>
    <w:rsid w:val="00380A3D"/>
    <w:rsid w:val="00380C18"/>
    <w:rsid w:val="00380DDD"/>
    <w:rsid w:val="00380E2D"/>
    <w:rsid w:val="00380E97"/>
    <w:rsid w:val="003810C3"/>
    <w:rsid w:val="00381304"/>
    <w:rsid w:val="00381D64"/>
    <w:rsid w:val="00382095"/>
    <w:rsid w:val="0038213F"/>
    <w:rsid w:val="0038228D"/>
    <w:rsid w:val="0038236F"/>
    <w:rsid w:val="00382389"/>
    <w:rsid w:val="0038272F"/>
    <w:rsid w:val="003829A5"/>
    <w:rsid w:val="00382A6B"/>
    <w:rsid w:val="00382AED"/>
    <w:rsid w:val="00382C6C"/>
    <w:rsid w:val="00382F88"/>
    <w:rsid w:val="003830E2"/>
    <w:rsid w:val="003831D5"/>
    <w:rsid w:val="003839C2"/>
    <w:rsid w:val="00383FB4"/>
    <w:rsid w:val="00384800"/>
    <w:rsid w:val="003849C7"/>
    <w:rsid w:val="00384ACF"/>
    <w:rsid w:val="003852C2"/>
    <w:rsid w:val="003858A4"/>
    <w:rsid w:val="00385F9C"/>
    <w:rsid w:val="0038672F"/>
    <w:rsid w:val="003869FD"/>
    <w:rsid w:val="0038711A"/>
    <w:rsid w:val="003871A5"/>
    <w:rsid w:val="00387223"/>
    <w:rsid w:val="003876D8"/>
    <w:rsid w:val="003878A4"/>
    <w:rsid w:val="003904F1"/>
    <w:rsid w:val="0039062E"/>
    <w:rsid w:val="00390F86"/>
    <w:rsid w:val="003915CC"/>
    <w:rsid w:val="00391AD8"/>
    <w:rsid w:val="00391E23"/>
    <w:rsid w:val="00391F94"/>
    <w:rsid w:val="003922B9"/>
    <w:rsid w:val="003924F5"/>
    <w:rsid w:val="003926A6"/>
    <w:rsid w:val="00392834"/>
    <w:rsid w:val="003929CC"/>
    <w:rsid w:val="00392B0B"/>
    <w:rsid w:val="00392B48"/>
    <w:rsid w:val="003930B8"/>
    <w:rsid w:val="00393C09"/>
    <w:rsid w:val="00393E3F"/>
    <w:rsid w:val="00394962"/>
    <w:rsid w:val="00394A9C"/>
    <w:rsid w:val="00394D57"/>
    <w:rsid w:val="00395671"/>
    <w:rsid w:val="0039573A"/>
    <w:rsid w:val="00395951"/>
    <w:rsid w:val="003960FD"/>
    <w:rsid w:val="0039619D"/>
    <w:rsid w:val="00396E59"/>
    <w:rsid w:val="00396EE0"/>
    <w:rsid w:val="0039727D"/>
    <w:rsid w:val="003972E7"/>
    <w:rsid w:val="0039766D"/>
    <w:rsid w:val="00397A96"/>
    <w:rsid w:val="00397AD3"/>
    <w:rsid w:val="00397B1D"/>
    <w:rsid w:val="00397D6E"/>
    <w:rsid w:val="003A05B0"/>
    <w:rsid w:val="003A0978"/>
    <w:rsid w:val="003A1644"/>
    <w:rsid w:val="003A1F76"/>
    <w:rsid w:val="003A2034"/>
    <w:rsid w:val="003A217C"/>
    <w:rsid w:val="003A2255"/>
    <w:rsid w:val="003A25F5"/>
    <w:rsid w:val="003A261B"/>
    <w:rsid w:val="003A28E1"/>
    <w:rsid w:val="003A2BC2"/>
    <w:rsid w:val="003A318D"/>
    <w:rsid w:val="003A31D5"/>
    <w:rsid w:val="003A357D"/>
    <w:rsid w:val="003A387A"/>
    <w:rsid w:val="003A3AA2"/>
    <w:rsid w:val="003A3DDA"/>
    <w:rsid w:val="003A41AD"/>
    <w:rsid w:val="003A424E"/>
    <w:rsid w:val="003A4680"/>
    <w:rsid w:val="003A4930"/>
    <w:rsid w:val="003A4DDF"/>
    <w:rsid w:val="003A4F00"/>
    <w:rsid w:val="003A51EF"/>
    <w:rsid w:val="003A5CA0"/>
    <w:rsid w:val="003A6A1E"/>
    <w:rsid w:val="003A6AB2"/>
    <w:rsid w:val="003A6AD1"/>
    <w:rsid w:val="003A6C2D"/>
    <w:rsid w:val="003A7213"/>
    <w:rsid w:val="003A74EC"/>
    <w:rsid w:val="003A7BC4"/>
    <w:rsid w:val="003A7C09"/>
    <w:rsid w:val="003A7C43"/>
    <w:rsid w:val="003A7D3F"/>
    <w:rsid w:val="003A7D9A"/>
    <w:rsid w:val="003A7EE8"/>
    <w:rsid w:val="003B02FC"/>
    <w:rsid w:val="003B037E"/>
    <w:rsid w:val="003B03C1"/>
    <w:rsid w:val="003B0528"/>
    <w:rsid w:val="003B055D"/>
    <w:rsid w:val="003B05D8"/>
    <w:rsid w:val="003B062A"/>
    <w:rsid w:val="003B07E0"/>
    <w:rsid w:val="003B0867"/>
    <w:rsid w:val="003B0ACF"/>
    <w:rsid w:val="003B0CD0"/>
    <w:rsid w:val="003B0E07"/>
    <w:rsid w:val="003B0F25"/>
    <w:rsid w:val="003B11A0"/>
    <w:rsid w:val="003B1434"/>
    <w:rsid w:val="003B151F"/>
    <w:rsid w:val="003B18B4"/>
    <w:rsid w:val="003B1D8B"/>
    <w:rsid w:val="003B1E3C"/>
    <w:rsid w:val="003B1E7A"/>
    <w:rsid w:val="003B1F8A"/>
    <w:rsid w:val="003B2013"/>
    <w:rsid w:val="003B2C85"/>
    <w:rsid w:val="003B2E04"/>
    <w:rsid w:val="003B314B"/>
    <w:rsid w:val="003B3991"/>
    <w:rsid w:val="003B3B0F"/>
    <w:rsid w:val="003B3F74"/>
    <w:rsid w:val="003B3FC8"/>
    <w:rsid w:val="003B45F3"/>
    <w:rsid w:val="003B4669"/>
    <w:rsid w:val="003B48B0"/>
    <w:rsid w:val="003B4D60"/>
    <w:rsid w:val="003B4EF3"/>
    <w:rsid w:val="003B540E"/>
    <w:rsid w:val="003B5818"/>
    <w:rsid w:val="003B6178"/>
    <w:rsid w:val="003B61A4"/>
    <w:rsid w:val="003B61B6"/>
    <w:rsid w:val="003B638E"/>
    <w:rsid w:val="003B6638"/>
    <w:rsid w:val="003B68B0"/>
    <w:rsid w:val="003B69D7"/>
    <w:rsid w:val="003B6B12"/>
    <w:rsid w:val="003B6B81"/>
    <w:rsid w:val="003B72D0"/>
    <w:rsid w:val="003B770E"/>
    <w:rsid w:val="003B77F1"/>
    <w:rsid w:val="003B7980"/>
    <w:rsid w:val="003C027D"/>
    <w:rsid w:val="003C0307"/>
    <w:rsid w:val="003C034D"/>
    <w:rsid w:val="003C0419"/>
    <w:rsid w:val="003C0578"/>
    <w:rsid w:val="003C08C2"/>
    <w:rsid w:val="003C0A6E"/>
    <w:rsid w:val="003C0DED"/>
    <w:rsid w:val="003C1100"/>
    <w:rsid w:val="003C1920"/>
    <w:rsid w:val="003C1D3D"/>
    <w:rsid w:val="003C1F84"/>
    <w:rsid w:val="003C22D6"/>
    <w:rsid w:val="003C24AC"/>
    <w:rsid w:val="003C24C7"/>
    <w:rsid w:val="003C274F"/>
    <w:rsid w:val="003C2963"/>
    <w:rsid w:val="003C2D0F"/>
    <w:rsid w:val="003C339F"/>
    <w:rsid w:val="003C3740"/>
    <w:rsid w:val="003C4036"/>
    <w:rsid w:val="003C422D"/>
    <w:rsid w:val="003C42BC"/>
    <w:rsid w:val="003C49B0"/>
    <w:rsid w:val="003C4AEC"/>
    <w:rsid w:val="003C4BC5"/>
    <w:rsid w:val="003C4CF5"/>
    <w:rsid w:val="003C4D75"/>
    <w:rsid w:val="003C4E09"/>
    <w:rsid w:val="003C5203"/>
    <w:rsid w:val="003C5588"/>
    <w:rsid w:val="003C56A7"/>
    <w:rsid w:val="003C581F"/>
    <w:rsid w:val="003C5A08"/>
    <w:rsid w:val="003C5C9E"/>
    <w:rsid w:val="003C6067"/>
    <w:rsid w:val="003C625A"/>
    <w:rsid w:val="003C649C"/>
    <w:rsid w:val="003C669D"/>
    <w:rsid w:val="003C6766"/>
    <w:rsid w:val="003C68AB"/>
    <w:rsid w:val="003C69F7"/>
    <w:rsid w:val="003C6E09"/>
    <w:rsid w:val="003C7677"/>
    <w:rsid w:val="003C788D"/>
    <w:rsid w:val="003C7962"/>
    <w:rsid w:val="003C7B29"/>
    <w:rsid w:val="003C7BD7"/>
    <w:rsid w:val="003C7EDC"/>
    <w:rsid w:val="003D0064"/>
    <w:rsid w:val="003D0276"/>
    <w:rsid w:val="003D0969"/>
    <w:rsid w:val="003D1380"/>
    <w:rsid w:val="003D1D5F"/>
    <w:rsid w:val="003D2455"/>
    <w:rsid w:val="003D248E"/>
    <w:rsid w:val="003D24A8"/>
    <w:rsid w:val="003D2E21"/>
    <w:rsid w:val="003D2E52"/>
    <w:rsid w:val="003D2E58"/>
    <w:rsid w:val="003D2EC0"/>
    <w:rsid w:val="003D2FE0"/>
    <w:rsid w:val="003D331F"/>
    <w:rsid w:val="003D33CA"/>
    <w:rsid w:val="003D3A01"/>
    <w:rsid w:val="003D3CD4"/>
    <w:rsid w:val="003D3EE1"/>
    <w:rsid w:val="003D3F8F"/>
    <w:rsid w:val="003D4324"/>
    <w:rsid w:val="003D45BD"/>
    <w:rsid w:val="003D47C8"/>
    <w:rsid w:val="003D498D"/>
    <w:rsid w:val="003D4A71"/>
    <w:rsid w:val="003D4E1B"/>
    <w:rsid w:val="003D4FA9"/>
    <w:rsid w:val="003D51CB"/>
    <w:rsid w:val="003D5367"/>
    <w:rsid w:val="003D54A5"/>
    <w:rsid w:val="003D55D0"/>
    <w:rsid w:val="003D5A23"/>
    <w:rsid w:val="003D6B4A"/>
    <w:rsid w:val="003D710D"/>
    <w:rsid w:val="003D77BE"/>
    <w:rsid w:val="003D7EFE"/>
    <w:rsid w:val="003E02B2"/>
    <w:rsid w:val="003E05DB"/>
    <w:rsid w:val="003E071D"/>
    <w:rsid w:val="003E0A3A"/>
    <w:rsid w:val="003E0A88"/>
    <w:rsid w:val="003E0DF3"/>
    <w:rsid w:val="003E1297"/>
    <w:rsid w:val="003E15D2"/>
    <w:rsid w:val="003E1740"/>
    <w:rsid w:val="003E2631"/>
    <w:rsid w:val="003E2747"/>
    <w:rsid w:val="003E291B"/>
    <w:rsid w:val="003E2B0F"/>
    <w:rsid w:val="003E2DB7"/>
    <w:rsid w:val="003E2E59"/>
    <w:rsid w:val="003E309D"/>
    <w:rsid w:val="003E30C0"/>
    <w:rsid w:val="003E3347"/>
    <w:rsid w:val="003E3400"/>
    <w:rsid w:val="003E35E5"/>
    <w:rsid w:val="003E38D4"/>
    <w:rsid w:val="003E38F9"/>
    <w:rsid w:val="003E3F36"/>
    <w:rsid w:val="003E3FCC"/>
    <w:rsid w:val="003E428D"/>
    <w:rsid w:val="003E4515"/>
    <w:rsid w:val="003E4646"/>
    <w:rsid w:val="003E4D7D"/>
    <w:rsid w:val="003E5671"/>
    <w:rsid w:val="003E59FA"/>
    <w:rsid w:val="003E5A1E"/>
    <w:rsid w:val="003E5B52"/>
    <w:rsid w:val="003E5B8E"/>
    <w:rsid w:val="003E5C79"/>
    <w:rsid w:val="003E5E30"/>
    <w:rsid w:val="003E6620"/>
    <w:rsid w:val="003E6F2B"/>
    <w:rsid w:val="003E6F2E"/>
    <w:rsid w:val="003E786B"/>
    <w:rsid w:val="003E7B36"/>
    <w:rsid w:val="003E7D0D"/>
    <w:rsid w:val="003E7E60"/>
    <w:rsid w:val="003F0026"/>
    <w:rsid w:val="003F009B"/>
    <w:rsid w:val="003F0180"/>
    <w:rsid w:val="003F02F5"/>
    <w:rsid w:val="003F05BF"/>
    <w:rsid w:val="003F081E"/>
    <w:rsid w:val="003F0D27"/>
    <w:rsid w:val="003F0E93"/>
    <w:rsid w:val="003F1311"/>
    <w:rsid w:val="003F1452"/>
    <w:rsid w:val="003F187F"/>
    <w:rsid w:val="003F1D82"/>
    <w:rsid w:val="003F1E43"/>
    <w:rsid w:val="003F2136"/>
    <w:rsid w:val="003F2312"/>
    <w:rsid w:val="003F2D0E"/>
    <w:rsid w:val="003F2DF5"/>
    <w:rsid w:val="003F30DC"/>
    <w:rsid w:val="003F3494"/>
    <w:rsid w:val="003F35AC"/>
    <w:rsid w:val="003F37EF"/>
    <w:rsid w:val="003F3A26"/>
    <w:rsid w:val="003F44D9"/>
    <w:rsid w:val="003F47B6"/>
    <w:rsid w:val="003F4B0C"/>
    <w:rsid w:val="003F4B61"/>
    <w:rsid w:val="003F4C66"/>
    <w:rsid w:val="003F4D75"/>
    <w:rsid w:val="003F4DA7"/>
    <w:rsid w:val="003F5146"/>
    <w:rsid w:val="003F5331"/>
    <w:rsid w:val="003F5347"/>
    <w:rsid w:val="003F60C9"/>
    <w:rsid w:val="003F626A"/>
    <w:rsid w:val="003F64F9"/>
    <w:rsid w:val="003F65A6"/>
    <w:rsid w:val="003F69F0"/>
    <w:rsid w:val="003F6D07"/>
    <w:rsid w:val="003F6D4E"/>
    <w:rsid w:val="003F6E40"/>
    <w:rsid w:val="003F70EA"/>
    <w:rsid w:val="003F7788"/>
    <w:rsid w:val="003F77DA"/>
    <w:rsid w:val="003F79BD"/>
    <w:rsid w:val="003F7BEB"/>
    <w:rsid w:val="00400308"/>
    <w:rsid w:val="0040049B"/>
    <w:rsid w:val="0040091D"/>
    <w:rsid w:val="004009AA"/>
    <w:rsid w:val="00400AA8"/>
    <w:rsid w:val="00400D61"/>
    <w:rsid w:val="0040141D"/>
    <w:rsid w:val="00401B5A"/>
    <w:rsid w:val="00401FD0"/>
    <w:rsid w:val="00402372"/>
    <w:rsid w:val="00402975"/>
    <w:rsid w:val="00402DEE"/>
    <w:rsid w:val="004033D9"/>
    <w:rsid w:val="00403A18"/>
    <w:rsid w:val="00403EA6"/>
    <w:rsid w:val="004040BC"/>
    <w:rsid w:val="00404804"/>
    <w:rsid w:val="00404F66"/>
    <w:rsid w:val="004051AA"/>
    <w:rsid w:val="004054FA"/>
    <w:rsid w:val="00405DD9"/>
    <w:rsid w:val="00406198"/>
    <w:rsid w:val="0040664D"/>
    <w:rsid w:val="004069BD"/>
    <w:rsid w:val="00406A86"/>
    <w:rsid w:val="00406E6F"/>
    <w:rsid w:val="0040753A"/>
    <w:rsid w:val="00407566"/>
    <w:rsid w:val="004075F8"/>
    <w:rsid w:val="004076CE"/>
    <w:rsid w:val="004100ED"/>
    <w:rsid w:val="004108EE"/>
    <w:rsid w:val="00410EE3"/>
    <w:rsid w:val="0041129A"/>
    <w:rsid w:val="004118F8"/>
    <w:rsid w:val="00411933"/>
    <w:rsid w:val="00411A6D"/>
    <w:rsid w:val="00411C14"/>
    <w:rsid w:val="00411CB6"/>
    <w:rsid w:val="00411FD4"/>
    <w:rsid w:val="00412154"/>
    <w:rsid w:val="00412385"/>
    <w:rsid w:val="004126C1"/>
    <w:rsid w:val="00412794"/>
    <w:rsid w:val="004128D9"/>
    <w:rsid w:val="00412A34"/>
    <w:rsid w:val="00412B7F"/>
    <w:rsid w:val="00412C33"/>
    <w:rsid w:val="00412E03"/>
    <w:rsid w:val="00412F54"/>
    <w:rsid w:val="004131A8"/>
    <w:rsid w:val="00413232"/>
    <w:rsid w:val="004133AE"/>
    <w:rsid w:val="0041377F"/>
    <w:rsid w:val="00413958"/>
    <w:rsid w:val="00413BA0"/>
    <w:rsid w:val="00413CAA"/>
    <w:rsid w:val="00413EA6"/>
    <w:rsid w:val="0041449E"/>
    <w:rsid w:val="004144EC"/>
    <w:rsid w:val="004146F6"/>
    <w:rsid w:val="00414D43"/>
    <w:rsid w:val="00415054"/>
    <w:rsid w:val="00415094"/>
    <w:rsid w:val="004161A2"/>
    <w:rsid w:val="004163ED"/>
    <w:rsid w:val="00416689"/>
    <w:rsid w:val="00416CFA"/>
    <w:rsid w:val="00416D9C"/>
    <w:rsid w:val="00416ED4"/>
    <w:rsid w:val="0041705F"/>
    <w:rsid w:val="00417140"/>
    <w:rsid w:val="004171DC"/>
    <w:rsid w:val="0041724F"/>
    <w:rsid w:val="00417772"/>
    <w:rsid w:val="0041777E"/>
    <w:rsid w:val="00417AF0"/>
    <w:rsid w:val="00417E10"/>
    <w:rsid w:val="00417E6B"/>
    <w:rsid w:val="00417F23"/>
    <w:rsid w:val="00417FD8"/>
    <w:rsid w:val="0042004A"/>
    <w:rsid w:val="0042018D"/>
    <w:rsid w:val="00420571"/>
    <w:rsid w:val="00420655"/>
    <w:rsid w:val="004209FA"/>
    <w:rsid w:val="00420B7C"/>
    <w:rsid w:val="00420F59"/>
    <w:rsid w:val="00420F81"/>
    <w:rsid w:val="00421943"/>
    <w:rsid w:val="00422460"/>
    <w:rsid w:val="00422A20"/>
    <w:rsid w:val="004238CC"/>
    <w:rsid w:val="00423AFC"/>
    <w:rsid w:val="00423C9E"/>
    <w:rsid w:val="00423E14"/>
    <w:rsid w:val="00423E25"/>
    <w:rsid w:val="00423F30"/>
    <w:rsid w:val="004245AB"/>
    <w:rsid w:val="0042475D"/>
    <w:rsid w:val="00424EC9"/>
    <w:rsid w:val="004256B0"/>
    <w:rsid w:val="00425CB6"/>
    <w:rsid w:val="00425F7C"/>
    <w:rsid w:val="00426254"/>
    <w:rsid w:val="0042633C"/>
    <w:rsid w:val="00426498"/>
    <w:rsid w:val="00426643"/>
    <w:rsid w:val="0042688E"/>
    <w:rsid w:val="00426AD6"/>
    <w:rsid w:val="00426C58"/>
    <w:rsid w:val="00426E05"/>
    <w:rsid w:val="004274FE"/>
    <w:rsid w:val="00427581"/>
    <w:rsid w:val="00427BE4"/>
    <w:rsid w:val="00427C8B"/>
    <w:rsid w:val="00427D12"/>
    <w:rsid w:val="00427D2C"/>
    <w:rsid w:val="0043014C"/>
    <w:rsid w:val="004301D0"/>
    <w:rsid w:val="004307BA"/>
    <w:rsid w:val="0043097C"/>
    <w:rsid w:val="00430B57"/>
    <w:rsid w:val="00430B7D"/>
    <w:rsid w:val="00430F9F"/>
    <w:rsid w:val="00431046"/>
    <w:rsid w:val="00431183"/>
    <w:rsid w:val="004311A0"/>
    <w:rsid w:val="00431649"/>
    <w:rsid w:val="00431690"/>
    <w:rsid w:val="004317D2"/>
    <w:rsid w:val="00431814"/>
    <w:rsid w:val="00431DD1"/>
    <w:rsid w:val="004320A5"/>
    <w:rsid w:val="0043211D"/>
    <w:rsid w:val="004322AD"/>
    <w:rsid w:val="004322F9"/>
    <w:rsid w:val="00432886"/>
    <w:rsid w:val="00432BC5"/>
    <w:rsid w:val="00432DA3"/>
    <w:rsid w:val="004334F5"/>
    <w:rsid w:val="00433AC2"/>
    <w:rsid w:val="00433F10"/>
    <w:rsid w:val="004341C0"/>
    <w:rsid w:val="004343BC"/>
    <w:rsid w:val="004346D6"/>
    <w:rsid w:val="0043493E"/>
    <w:rsid w:val="00434CC5"/>
    <w:rsid w:val="00434E1D"/>
    <w:rsid w:val="00434E93"/>
    <w:rsid w:val="00435569"/>
    <w:rsid w:val="004356A2"/>
    <w:rsid w:val="00435BCE"/>
    <w:rsid w:val="00435C92"/>
    <w:rsid w:val="00435E92"/>
    <w:rsid w:val="004361DD"/>
    <w:rsid w:val="00436A85"/>
    <w:rsid w:val="00436F71"/>
    <w:rsid w:val="004370E7"/>
    <w:rsid w:val="0043737D"/>
    <w:rsid w:val="00437452"/>
    <w:rsid w:val="00437873"/>
    <w:rsid w:val="00440136"/>
    <w:rsid w:val="004402EA"/>
    <w:rsid w:val="00440727"/>
    <w:rsid w:val="0044074D"/>
    <w:rsid w:val="00440849"/>
    <w:rsid w:val="00440F74"/>
    <w:rsid w:val="0044156B"/>
    <w:rsid w:val="00441609"/>
    <w:rsid w:val="004416FA"/>
    <w:rsid w:val="004417AE"/>
    <w:rsid w:val="004417DC"/>
    <w:rsid w:val="00441A0B"/>
    <w:rsid w:val="00441F50"/>
    <w:rsid w:val="004420A7"/>
    <w:rsid w:val="00442561"/>
    <w:rsid w:val="00442851"/>
    <w:rsid w:val="00442D02"/>
    <w:rsid w:val="00442D24"/>
    <w:rsid w:val="00442E87"/>
    <w:rsid w:val="004430E2"/>
    <w:rsid w:val="004434B3"/>
    <w:rsid w:val="004434B6"/>
    <w:rsid w:val="00443AC7"/>
    <w:rsid w:val="00443BF4"/>
    <w:rsid w:val="00443C71"/>
    <w:rsid w:val="00443EFD"/>
    <w:rsid w:val="00443F13"/>
    <w:rsid w:val="004442E6"/>
    <w:rsid w:val="004442F4"/>
    <w:rsid w:val="00444970"/>
    <w:rsid w:val="00444EFD"/>
    <w:rsid w:val="00445458"/>
    <w:rsid w:val="0044578E"/>
    <w:rsid w:val="00446DB3"/>
    <w:rsid w:val="00447329"/>
    <w:rsid w:val="004478DB"/>
    <w:rsid w:val="00447A98"/>
    <w:rsid w:val="00447B8F"/>
    <w:rsid w:val="00447CDC"/>
    <w:rsid w:val="00447CFD"/>
    <w:rsid w:val="00447DB9"/>
    <w:rsid w:val="00447FAC"/>
    <w:rsid w:val="00450248"/>
    <w:rsid w:val="0045041D"/>
    <w:rsid w:val="0045049F"/>
    <w:rsid w:val="00450D4C"/>
    <w:rsid w:val="00450EB1"/>
    <w:rsid w:val="004510F2"/>
    <w:rsid w:val="0045123F"/>
    <w:rsid w:val="004515FD"/>
    <w:rsid w:val="00451AE2"/>
    <w:rsid w:val="00451BBF"/>
    <w:rsid w:val="00452110"/>
    <w:rsid w:val="00452513"/>
    <w:rsid w:val="00452542"/>
    <w:rsid w:val="00452AF2"/>
    <w:rsid w:val="00452F26"/>
    <w:rsid w:val="00453859"/>
    <w:rsid w:val="00453DF2"/>
    <w:rsid w:val="004541C3"/>
    <w:rsid w:val="0045454F"/>
    <w:rsid w:val="0045475D"/>
    <w:rsid w:val="00454794"/>
    <w:rsid w:val="00454BE0"/>
    <w:rsid w:val="00454DD4"/>
    <w:rsid w:val="00454ED0"/>
    <w:rsid w:val="00454FFE"/>
    <w:rsid w:val="00455243"/>
    <w:rsid w:val="0045533B"/>
    <w:rsid w:val="0045533D"/>
    <w:rsid w:val="0045558B"/>
    <w:rsid w:val="004555D2"/>
    <w:rsid w:val="00455779"/>
    <w:rsid w:val="0045596D"/>
    <w:rsid w:val="0045615E"/>
    <w:rsid w:val="00456239"/>
    <w:rsid w:val="004562D4"/>
    <w:rsid w:val="00456605"/>
    <w:rsid w:val="004568CC"/>
    <w:rsid w:val="0045690B"/>
    <w:rsid w:val="00456D35"/>
    <w:rsid w:val="00457398"/>
    <w:rsid w:val="004574CA"/>
    <w:rsid w:val="004575DD"/>
    <w:rsid w:val="004577A6"/>
    <w:rsid w:val="004578B7"/>
    <w:rsid w:val="00457ECE"/>
    <w:rsid w:val="00460353"/>
    <w:rsid w:val="004603AD"/>
    <w:rsid w:val="00460544"/>
    <w:rsid w:val="00460589"/>
    <w:rsid w:val="004608BB"/>
    <w:rsid w:val="00460DAC"/>
    <w:rsid w:val="004610DC"/>
    <w:rsid w:val="004612A4"/>
    <w:rsid w:val="004612CC"/>
    <w:rsid w:val="004613A8"/>
    <w:rsid w:val="004614B3"/>
    <w:rsid w:val="004614E3"/>
    <w:rsid w:val="004614F6"/>
    <w:rsid w:val="004615EC"/>
    <w:rsid w:val="00461DDB"/>
    <w:rsid w:val="00461E31"/>
    <w:rsid w:val="004621F9"/>
    <w:rsid w:val="0046243F"/>
    <w:rsid w:val="004625D2"/>
    <w:rsid w:val="0046267B"/>
    <w:rsid w:val="004626C9"/>
    <w:rsid w:val="00462FE0"/>
    <w:rsid w:val="00463311"/>
    <w:rsid w:val="00463507"/>
    <w:rsid w:val="004636C2"/>
    <w:rsid w:val="004637C6"/>
    <w:rsid w:val="004646BA"/>
    <w:rsid w:val="00464800"/>
    <w:rsid w:val="00464C0D"/>
    <w:rsid w:val="00464C7B"/>
    <w:rsid w:val="00464D8B"/>
    <w:rsid w:val="00464EDE"/>
    <w:rsid w:val="0046524A"/>
    <w:rsid w:val="00466100"/>
    <w:rsid w:val="00466328"/>
    <w:rsid w:val="0046683E"/>
    <w:rsid w:val="0046695F"/>
    <w:rsid w:val="004669E1"/>
    <w:rsid w:val="00466AF0"/>
    <w:rsid w:val="00466BE4"/>
    <w:rsid w:val="00466EDB"/>
    <w:rsid w:val="00466EDD"/>
    <w:rsid w:val="00467131"/>
    <w:rsid w:val="0046718C"/>
    <w:rsid w:val="0046747D"/>
    <w:rsid w:val="0046786E"/>
    <w:rsid w:val="00467C80"/>
    <w:rsid w:val="004701F9"/>
    <w:rsid w:val="00470408"/>
    <w:rsid w:val="00470468"/>
    <w:rsid w:val="004706FC"/>
    <w:rsid w:val="00470B47"/>
    <w:rsid w:val="00470F47"/>
    <w:rsid w:val="00471071"/>
    <w:rsid w:val="004717CF"/>
    <w:rsid w:val="004719CA"/>
    <w:rsid w:val="00471D14"/>
    <w:rsid w:val="00471EEA"/>
    <w:rsid w:val="00471F46"/>
    <w:rsid w:val="0047202E"/>
    <w:rsid w:val="00472063"/>
    <w:rsid w:val="00472224"/>
    <w:rsid w:val="004722A4"/>
    <w:rsid w:val="004724E4"/>
    <w:rsid w:val="0047292F"/>
    <w:rsid w:val="00472B32"/>
    <w:rsid w:val="00472C06"/>
    <w:rsid w:val="0047326F"/>
    <w:rsid w:val="00473373"/>
    <w:rsid w:val="00473684"/>
    <w:rsid w:val="004737CA"/>
    <w:rsid w:val="00473D7A"/>
    <w:rsid w:val="00473DFC"/>
    <w:rsid w:val="00473E40"/>
    <w:rsid w:val="00474435"/>
    <w:rsid w:val="004746C9"/>
    <w:rsid w:val="0047476C"/>
    <w:rsid w:val="00474780"/>
    <w:rsid w:val="004748DD"/>
    <w:rsid w:val="004753F7"/>
    <w:rsid w:val="00475429"/>
    <w:rsid w:val="004755C8"/>
    <w:rsid w:val="0047579E"/>
    <w:rsid w:val="00475BAC"/>
    <w:rsid w:val="00475BD1"/>
    <w:rsid w:val="0047601B"/>
    <w:rsid w:val="0047622A"/>
    <w:rsid w:val="004765F5"/>
    <w:rsid w:val="00476863"/>
    <w:rsid w:val="00476D46"/>
    <w:rsid w:val="00477300"/>
    <w:rsid w:val="004773FF"/>
    <w:rsid w:val="0047755A"/>
    <w:rsid w:val="00477994"/>
    <w:rsid w:val="00477A9D"/>
    <w:rsid w:val="00477AFD"/>
    <w:rsid w:val="00477D71"/>
    <w:rsid w:val="0048015B"/>
    <w:rsid w:val="004804A5"/>
    <w:rsid w:val="00480675"/>
    <w:rsid w:val="004807AF"/>
    <w:rsid w:val="004807FA"/>
    <w:rsid w:val="004808DD"/>
    <w:rsid w:val="00480ACF"/>
    <w:rsid w:val="00480C65"/>
    <w:rsid w:val="00480DF0"/>
    <w:rsid w:val="0048222E"/>
    <w:rsid w:val="00482380"/>
    <w:rsid w:val="00482641"/>
    <w:rsid w:val="00482B32"/>
    <w:rsid w:val="00483F07"/>
    <w:rsid w:val="004840EA"/>
    <w:rsid w:val="00484491"/>
    <w:rsid w:val="0048449F"/>
    <w:rsid w:val="00484533"/>
    <w:rsid w:val="004848B0"/>
    <w:rsid w:val="00484E33"/>
    <w:rsid w:val="00484FAB"/>
    <w:rsid w:val="004850DD"/>
    <w:rsid w:val="0048517C"/>
    <w:rsid w:val="004855B3"/>
    <w:rsid w:val="004859B2"/>
    <w:rsid w:val="00485F8C"/>
    <w:rsid w:val="004864FB"/>
    <w:rsid w:val="00486698"/>
    <w:rsid w:val="00486B29"/>
    <w:rsid w:val="004871AE"/>
    <w:rsid w:val="00487229"/>
    <w:rsid w:val="00487248"/>
    <w:rsid w:val="00487735"/>
    <w:rsid w:val="00487C36"/>
    <w:rsid w:val="00487DB4"/>
    <w:rsid w:val="00487FE9"/>
    <w:rsid w:val="004900D0"/>
    <w:rsid w:val="004906AB"/>
    <w:rsid w:val="00490A76"/>
    <w:rsid w:val="00490CA6"/>
    <w:rsid w:val="004911FE"/>
    <w:rsid w:val="00491454"/>
    <w:rsid w:val="0049171B"/>
    <w:rsid w:val="00491B11"/>
    <w:rsid w:val="00492509"/>
    <w:rsid w:val="00492586"/>
    <w:rsid w:val="00493589"/>
    <w:rsid w:val="00493A4D"/>
    <w:rsid w:val="00493AFE"/>
    <w:rsid w:val="00493B44"/>
    <w:rsid w:val="00493B7B"/>
    <w:rsid w:val="00493D6B"/>
    <w:rsid w:val="00493E92"/>
    <w:rsid w:val="00494CDF"/>
    <w:rsid w:val="00494E68"/>
    <w:rsid w:val="00495361"/>
    <w:rsid w:val="004960D8"/>
    <w:rsid w:val="00496113"/>
    <w:rsid w:val="0049627C"/>
    <w:rsid w:val="004963FB"/>
    <w:rsid w:val="00496A0D"/>
    <w:rsid w:val="00496A96"/>
    <w:rsid w:val="00496AF5"/>
    <w:rsid w:val="00496C47"/>
    <w:rsid w:val="0049710C"/>
    <w:rsid w:val="00497772"/>
    <w:rsid w:val="00497B03"/>
    <w:rsid w:val="00497C5D"/>
    <w:rsid w:val="004A0072"/>
    <w:rsid w:val="004A0240"/>
    <w:rsid w:val="004A02B6"/>
    <w:rsid w:val="004A0569"/>
    <w:rsid w:val="004A0A2A"/>
    <w:rsid w:val="004A1163"/>
    <w:rsid w:val="004A116F"/>
    <w:rsid w:val="004A11CB"/>
    <w:rsid w:val="004A12ED"/>
    <w:rsid w:val="004A1356"/>
    <w:rsid w:val="004A1812"/>
    <w:rsid w:val="004A1DF8"/>
    <w:rsid w:val="004A1E00"/>
    <w:rsid w:val="004A1F15"/>
    <w:rsid w:val="004A2164"/>
    <w:rsid w:val="004A2566"/>
    <w:rsid w:val="004A2854"/>
    <w:rsid w:val="004A2D80"/>
    <w:rsid w:val="004A30CB"/>
    <w:rsid w:val="004A32A1"/>
    <w:rsid w:val="004A33CB"/>
    <w:rsid w:val="004A3445"/>
    <w:rsid w:val="004A363D"/>
    <w:rsid w:val="004A377C"/>
    <w:rsid w:val="004A3A11"/>
    <w:rsid w:val="004A3A66"/>
    <w:rsid w:val="004A3CD2"/>
    <w:rsid w:val="004A43F2"/>
    <w:rsid w:val="004A4D49"/>
    <w:rsid w:val="004A4E3D"/>
    <w:rsid w:val="004A5163"/>
    <w:rsid w:val="004A568B"/>
    <w:rsid w:val="004A5AB5"/>
    <w:rsid w:val="004A5DB6"/>
    <w:rsid w:val="004A630E"/>
    <w:rsid w:val="004A635A"/>
    <w:rsid w:val="004A66C0"/>
    <w:rsid w:val="004A6833"/>
    <w:rsid w:val="004A6AB7"/>
    <w:rsid w:val="004A6CB0"/>
    <w:rsid w:val="004A6FD3"/>
    <w:rsid w:val="004A7274"/>
    <w:rsid w:val="004A7467"/>
    <w:rsid w:val="004A77FA"/>
    <w:rsid w:val="004A7C2A"/>
    <w:rsid w:val="004A7D12"/>
    <w:rsid w:val="004B000E"/>
    <w:rsid w:val="004B02F8"/>
    <w:rsid w:val="004B03D6"/>
    <w:rsid w:val="004B0502"/>
    <w:rsid w:val="004B056D"/>
    <w:rsid w:val="004B058B"/>
    <w:rsid w:val="004B07C2"/>
    <w:rsid w:val="004B0904"/>
    <w:rsid w:val="004B0ADB"/>
    <w:rsid w:val="004B11B3"/>
    <w:rsid w:val="004B1218"/>
    <w:rsid w:val="004B126F"/>
    <w:rsid w:val="004B1316"/>
    <w:rsid w:val="004B1327"/>
    <w:rsid w:val="004B14BE"/>
    <w:rsid w:val="004B160B"/>
    <w:rsid w:val="004B1810"/>
    <w:rsid w:val="004B1875"/>
    <w:rsid w:val="004B1A42"/>
    <w:rsid w:val="004B1C0E"/>
    <w:rsid w:val="004B1C25"/>
    <w:rsid w:val="004B2066"/>
    <w:rsid w:val="004B2276"/>
    <w:rsid w:val="004B233A"/>
    <w:rsid w:val="004B262B"/>
    <w:rsid w:val="004B28F7"/>
    <w:rsid w:val="004B2D02"/>
    <w:rsid w:val="004B2FBA"/>
    <w:rsid w:val="004B37A4"/>
    <w:rsid w:val="004B3DC2"/>
    <w:rsid w:val="004B44A5"/>
    <w:rsid w:val="004B45A4"/>
    <w:rsid w:val="004B484E"/>
    <w:rsid w:val="004B49B7"/>
    <w:rsid w:val="004B4B74"/>
    <w:rsid w:val="004B4E58"/>
    <w:rsid w:val="004B516D"/>
    <w:rsid w:val="004B5263"/>
    <w:rsid w:val="004B53C2"/>
    <w:rsid w:val="004B591F"/>
    <w:rsid w:val="004B5A34"/>
    <w:rsid w:val="004B607C"/>
    <w:rsid w:val="004B65D1"/>
    <w:rsid w:val="004B70A6"/>
    <w:rsid w:val="004B71E3"/>
    <w:rsid w:val="004B71F7"/>
    <w:rsid w:val="004B75D2"/>
    <w:rsid w:val="004B7868"/>
    <w:rsid w:val="004B7F62"/>
    <w:rsid w:val="004B7FD8"/>
    <w:rsid w:val="004C03A7"/>
    <w:rsid w:val="004C0898"/>
    <w:rsid w:val="004C09C5"/>
    <w:rsid w:val="004C0DE8"/>
    <w:rsid w:val="004C14DD"/>
    <w:rsid w:val="004C174B"/>
    <w:rsid w:val="004C1C8A"/>
    <w:rsid w:val="004C216D"/>
    <w:rsid w:val="004C22B1"/>
    <w:rsid w:val="004C24B7"/>
    <w:rsid w:val="004C29A9"/>
    <w:rsid w:val="004C2BFB"/>
    <w:rsid w:val="004C2BFD"/>
    <w:rsid w:val="004C2CB7"/>
    <w:rsid w:val="004C306F"/>
    <w:rsid w:val="004C3220"/>
    <w:rsid w:val="004C32C2"/>
    <w:rsid w:val="004C3442"/>
    <w:rsid w:val="004C359B"/>
    <w:rsid w:val="004C36C1"/>
    <w:rsid w:val="004C3ADC"/>
    <w:rsid w:val="004C3CE3"/>
    <w:rsid w:val="004C3CEB"/>
    <w:rsid w:val="004C41C6"/>
    <w:rsid w:val="004C460B"/>
    <w:rsid w:val="004C4C3B"/>
    <w:rsid w:val="004C4D03"/>
    <w:rsid w:val="004C5296"/>
    <w:rsid w:val="004C5A44"/>
    <w:rsid w:val="004C653D"/>
    <w:rsid w:val="004C6641"/>
    <w:rsid w:val="004C66EF"/>
    <w:rsid w:val="004C6B2A"/>
    <w:rsid w:val="004C6D13"/>
    <w:rsid w:val="004C71B2"/>
    <w:rsid w:val="004C7434"/>
    <w:rsid w:val="004C7A36"/>
    <w:rsid w:val="004C7E45"/>
    <w:rsid w:val="004D083D"/>
    <w:rsid w:val="004D0890"/>
    <w:rsid w:val="004D0897"/>
    <w:rsid w:val="004D09CE"/>
    <w:rsid w:val="004D0B39"/>
    <w:rsid w:val="004D1390"/>
    <w:rsid w:val="004D1693"/>
    <w:rsid w:val="004D1870"/>
    <w:rsid w:val="004D1AC3"/>
    <w:rsid w:val="004D1DDA"/>
    <w:rsid w:val="004D1F38"/>
    <w:rsid w:val="004D253E"/>
    <w:rsid w:val="004D25A3"/>
    <w:rsid w:val="004D26B8"/>
    <w:rsid w:val="004D2C18"/>
    <w:rsid w:val="004D2EA4"/>
    <w:rsid w:val="004D305B"/>
    <w:rsid w:val="004D3218"/>
    <w:rsid w:val="004D36F6"/>
    <w:rsid w:val="004D3F4B"/>
    <w:rsid w:val="004D3FA0"/>
    <w:rsid w:val="004D4379"/>
    <w:rsid w:val="004D442C"/>
    <w:rsid w:val="004D47A0"/>
    <w:rsid w:val="004D47EC"/>
    <w:rsid w:val="004D4A17"/>
    <w:rsid w:val="004D51FF"/>
    <w:rsid w:val="004D5533"/>
    <w:rsid w:val="004D599D"/>
    <w:rsid w:val="004D5FCF"/>
    <w:rsid w:val="004D623A"/>
    <w:rsid w:val="004D623B"/>
    <w:rsid w:val="004D63CE"/>
    <w:rsid w:val="004D6D32"/>
    <w:rsid w:val="004D6DB4"/>
    <w:rsid w:val="004D722C"/>
    <w:rsid w:val="004D730B"/>
    <w:rsid w:val="004D7CFD"/>
    <w:rsid w:val="004E0031"/>
    <w:rsid w:val="004E0736"/>
    <w:rsid w:val="004E0A76"/>
    <w:rsid w:val="004E1B6B"/>
    <w:rsid w:val="004E1B8E"/>
    <w:rsid w:val="004E1E02"/>
    <w:rsid w:val="004E1FC0"/>
    <w:rsid w:val="004E1FE9"/>
    <w:rsid w:val="004E27E7"/>
    <w:rsid w:val="004E291D"/>
    <w:rsid w:val="004E2985"/>
    <w:rsid w:val="004E2BDE"/>
    <w:rsid w:val="004E30FB"/>
    <w:rsid w:val="004E3236"/>
    <w:rsid w:val="004E33FC"/>
    <w:rsid w:val="004E34BA"/>
    <w:rsid w:val="004E3C59"/>
    <w:rsid w:val="004E3CDC"/>
    <w:rsid w:val="004E3CE4"/>
    <w:rsid w:val="004E3D76"/>
    <w:rsid w:val="004E3FF1"/>
    <w:rsid w:val="004E4385"/>
    <w:rsid w:val="004E5BDF"/>
    <w:rsid w:val="004E5E71"/>
    <w:rsid w:val="004E61D9"/>
    <w:rsid w:val="004E62A5"/>
    <w:rsid w:val="004E63B7"/>
    <w:rsid w:val="004E6436"/>
    <w:rsid w:val="004E64FB"/>
    <w:rsid w:val="004E6662"/>
    <w:rsid w:val="004E672C"/>
    <w:rsid w:val="004E676D"/>
    <w:rsid w:val="004E6DAE"/>
    <w:rsid w:val="004E7031"/>
    <w:rsid w:val="004E724B"/>
    <w:rsid w:val="004E754C"/>
    <w:rsid w:val="004E77F5"/>
    <w:rsid w:val="004E7810"/>
    <w:rsid w:val="004E7AF7"/>
    <w:rsid w:val="004E7C0D"/>
    <w:rsid w:val="004E7C0E"/>
    <w:rsid w:val="004E7C90"/>
    <w:rsid w:val="004E7E68"/>
    <w:rsid w:val="004F0407"/>
    <w:rsid w:val="004F08F3"/>
    <w:rsid w:val="004F0932"/>
    <w:rsid w:val="004F09DA"/>
    <w:rsid w:val="004F0C61"/>
    <w:rsid w:val="004F1289"/>
    <w:rsid w:val="004F14A0"/>
    <w:rsid w:val="004F1C6C"/>
    <w:rsid w:val="004F1CD6"/>
    <w:rsid w:val="004F1F34"/>
    <w:rsid w:val="004F1F39"/>
    <w:rsid w:val="004F1F84"/>
    <w:rsid w:val="004F2D49"/>
    <w:rsid w:val="004F2F25"/>
    <w:rsid w:val="004F302D"/>
    <w:rsid w:val="004F310A"/>
    <w:rsid w:val="004F328F"/>
    <w:rsid w:val="004F34DC"/>
    <w:rsid w:val="004F360A"/>
    <w:rsid w:val="004F396F"/>
    <w:rsid w:val="004F3A86"/>
    <w:rsid w:val="004F46B3"/>
    <w:rsid w:val="004F4802"/>
    <w:rsid w:val="004F4A6B"/>
    <w:rsid w:val="004F4BB3"/>
    <w:rsid w:val="004F4BFD"/>
    <w:rsid w:val="004F4D9F"/>
    <w:rsid w:val="004F4E37"/>
    <w:rsid w:val="004F58A9"/>
    <w:rsid w:val="004F59FB"/>
    <w:rsid w:val="004F611F"/>
    <w:rsid w:val="004F6266"/>
    <w:rsid w:val="004F63B8"/>
    <w:rsid w:val="004F64CD"/>
    <w:rsid w:val="004F65B2"/>
    <w:rsid w:val="004F6B5B"/>
    <w:rsid w:val="004F6BE8"/>
    <w:rsid w:val="004F70C1"/>
    <w:rsid w:val="004F770F"/>
    <w:rsid w:val="004F79C7"/>
    <w:rsid w:val="004F7A2C"/>
    <w:rsid w:val="004F7C24"/>
    <w:rsid w:val="0050002D"/>
    <w:rsid w:val="00500CCA"/>
    <w:rsid w:val="00501254"/>
    <w:rsid w:val="005019BD"/>
    <w:rsid w:val="005021A3"/>
    <w:rsid w:val="00502714"/>
    <w:rsid w:val="00502738"/>
    <w:rsid w:val="005027BD"/>
    <w:rsid w:val="005029C7"/>
    <w:rsid w:val="00502BA0"/>
    <w:rsid w:val="00502E05"/>
    <w:rsid w:val="00502E95"/>
    <w:rsid w:val="00503276"/>
    <w:rsid w:val="005033BF"/>
    <w:rsid w:val="00503623"/>
    <w:rsid w:val="00503FB9"/>
    <w:rsid w:val="0050482A"/>
    <w:rsid w:val="0050496F"/>
    <w:rsid w:val="00504B66"/>
    <w:rsid w:val="00504B79"/>
    <w:rsid w:val="00505019"/>
    <w:rsid w:val="00505047"/>
    <w:rsid w:val="00505114"/>
    <w:rsid w:val="005051C8"/>
    <w:rsid w:val="00505A2B"/>
    <w:rsid w:val="00505DB5"/>
    <w:rsid w:val="00505F02"/>
    <w:rsid w:val="00505FA1"/>
    <w:rsid w:val="00506028"/>
    <w:rsid w:val="005060BF"/>
    <w:rsid w:val="005060E0"/>
    <w:rsid w:val="005064F3"/>
    <w:rsid w:val="00506679"/>
    <w:rsid w:val="0050699C"/>
    <w:rsid w:val="00506D7C"/>
    <w:rsid w:val="005071F5"/>
    <w:rsid w:val="005073DA"/>
    <w:rsid w:val="00507771"/>
    <w:rsid w:val="00507AA9"/>
    <w:rsid w:val="00507BFA"/>
    <w:rsid w:val="0051017A"/>
    <w:rsid w:val="005101B7"/>
    <w:rsid w:val="00510255"/>
    <w:rsid w:val="0051039D"/>
    <w:rsid w:val="00510622"/>
    <w:rsid w:val="005107D4"/>
    <w:rsid w:val="0051084E"/>
    <w:rsid w:val="0051146D"/>
    <w:rsid w:val="005114B3"/>
    <w:rsid w:val="005116CA"/>
    <w:rsid w:val="0051195D"/>
    <w:rsid w:val="005119C9"/>
    <w:rsid w:val="00511C5E"/>
    <w:rsid w:val="00511E2C"/>
    <w:rsid w:val="00512128"/>
    <w:rsid w:val="0051222B"/>
    <w:rsid w:val="005122C3"/>
    <w:rsid w:val="005123C4"/>
    <w:rsid w:val="0051258B"/>
    <w:rsid w:val="0051288C"/>
    <w:rsid w:val="00512A38"/>
    <w:rsid w:val="00512C95"/>
    <w:rsid w:val="00512D4F"/>
    <w:rsid w:val="00513566"/>
    <w:rsid w:val="00513DF7"/>
    <w:rsid w:val="00514387"/>
    <w:rsid w:val="005149DA"/>
    <w:rsid w:val="00514B67"/>
    <w:rsid w:val="00514D4F"/>
    <w:rsid w:val="00514E16"/>
    <w:rsid w:val="00515D6E"/>
    <w:rsid w:val="0051614B"/>
    <w:rsid w:val="005161F0"/>
    <w:rsid w:val="005164A7"/>
    <w:rsid w:val="005164E5"/>
    <w:rsid w:val="0051695F"/>
    <w:rsid w:val="00516C34"/>
    <w:rsid w:val="00516E7B"/>
    <w:rsid w:val="00516EAE"/>
    <w:rsid w:val="0051726A"/>
    <w:rsid w:val="00517373"/>
    <w:rsid w:val="00517FD6"/>
    <w:rsid w:val="00520129"/>
    <w:rsid w:val="0052014A"/>
    <w:rsid w:val="005201DA"/>
    <w:rsid w:val="00520264"/>
    <w:rsid w:val="005203E8"/>
    <w:rsid w:val="0052055B"/>
    <w:rsid w:val="0052067D"/>
    <w:rsid w:val="0052082A"/>
    <w:rsid w:val="005208A3"/>
    <w:rsid w:val="00520C24"/>
    <w:rsid w:val="00520D89"/>
    <w:rsid w:val="00520E4D"/>
    <w:rsid w:val="0052106A"/>
    <w:rsid w:val="00521080"/>
    <w:rsid w:val="005211A8"/>
    <w:rsid w:val="00521477"/>
    <w:rsid w:val="00521746"/>
    <w:rsid w:val="00521962"/>
    <w:rsid w:val="00521A11"/>
    <w:rsid w:val="00521B36"/>
    <w:rsid w:val="00521CA0"/>
    <w:rsid w:val="005220F3"/>
    <w:rsid w:val="00522202"/>
    <w:rsid w:val="00522878"/>
    <w:rsid w:val="00522938"/>
    <w:rsid w:val="00522956"/>
    <w:rsid w:val="005229D4"/>
    <w:rsid w:val="00522B51"/>
    <w:rsid w:val="0052335E"/>
    <w:rsid w:val="00523489"/>
    <w:rsid w:val="0052394A"/>
    <w:rsid w:val="00523981"/>
    <w:rsid w:val="00523BEC"/>
    <w:rsid w:val="00523C33"/>
    <w:rsid w:val="00523E3F"/>
    <w:rsid w:val="00524519"/>
    <w:rsid w:val="00524530"/>
    <w:rsid w:val="00524B12"/>
    <w:rsid w:val="00524C10"/>
    <w:rsid w:val="00524D78"/>
    <w:rsid w:val="00524D7B"/>
    <w:rsid w:val="00524F1F"/>
    <w:rsid w:val="00524F2E"/>
    <w:rsid w:val="0052572B"/>
    <w:rsid w:val="00525750"/>
    <w:rsid w:val="005258D3"/>
    <w:rsid w:val="00525A27"/>
    <w:rsid w:val="00525BF1"/>
    <w:rsid w:val="00525BF6"/>
    <w:rsid w:val="00525D46"/>
    <w:rsid w:val="00526183"/>
    <w:rsid w:val="005262CB"/>
    <w:rsid w:val="00526325"/>
    <w:rsid w:val="005265F2"/>
    <w:rsid w:val="0052669D"/>
    <w:rsid w:val="005268B8"/>
    <w:rsid w:val="00526A1F"/>
    <w:rsid w:val="00526BC0"/>
    <w:rsid w:val="0052700A"/>
    <w:rsid w:val="00527724"/>
    <w:rsid w:val="0052791F"/>
    <w:rsid w:val="00527AFB"/>
    <w:rsid w:val="00527CB8"/>
    <w:rsid w:val="00527CCE"/>
    <w:rsid w:val="0053008D"/>
    <w:rsid w:val="0053035D"/>
    <w:rsid w:val="00530504"/>
    <w:rsid w:val="0053057E"/>
    <w:rsid w:val="0053077F"/>
    <w:rsid w:val="005308C5"/>
    <w:rsid w:val="00530A39"/>
    <w:rsid w:val="00530CE7"/>
    <w:rsid w:val="00530CFB"/>
    <w:rsid w:val="005311FA"/>
    <w:rsid w:val="005323B3"/>
    <w:rsid w:val="00533FD9"/>
    <w:rsid w:val="005340C4"/>
    <w:rsid w:val="0053417F"/>
    <w:rsid w:val="00534221"/>
    <w:rsid w:val="0053452B"/>
    <w:rsid w:val="00534919"/>
    <w:rsid w:val="00535520"/>
    <w:rsid w:val="005356D2"/>
    <w:rsid w:val="00535990"/>
    <w:rsid w:val="00535AF7"/>
    <w:rsid w:val="00535B05"/>
    <w:rsid w:val="00536227"/>
    <w:rsid w:val="005367CF"/>
    <w:rsid w:val="005367DD"/>
    <w:rsid w:val="00536B4C"/>
    <w:rsid w:val="0053701B"/>
    <w:rsid w:val="005379C4"/>
    <w:rsid w:val="00537A66"/>
    <w:rsid w:val="00537A89"/>
    <w:rsid w:val="005407D1"/>
    <w:rsid w:val="00540E51"/>
    <w:rsid w:val="005414AE"/>
    <w:rsid w:val="005416B0"/>
    <w:rsid w:val="00541879"/>
    <w:rsid w:val="00541A70"/>
    <w:rsid w:val="00541D71"/>
    <w:rsid w:val="00541FD9"/>
    <w:rsid w:val="00542332"/>
    <w:rsid w:val="00542A29"/>
    <w:rsid w:val="0054306A"/>
    <w:rsid w:val="005431B4"/>
    <w:rsid w:val="00543207"/>
    <w:rsid w:val="0054360A"/>
    <w:rsid w:val="00543BD4"/>
    <w:rsid w:val="0054412B"/>
    <w:rsid w:val="005443E4"/>
    <w:rsid w:val="005446AE"/>
    <w:rsid w:val="0054471A"/>
    <w:rsid w:val="005447F6"/>
    <w:rsid w:val="00544B50"/>
    <w:rsid w:val="00544B9A"/>
    <w:rsid w:val="005452E0"/>
    <w:rsid w:val="00545613"/>
    <w:rsid w:val="00545889"/>
    <w:rsid w:val="00545959"/>
    <w:rsid w:val="00545F85"/>
    <w:rsid w:val="00546013"/>
    <w:rsid w:val="005460C6"/>
    <w:rsid w:val="0054630D"/>
    <w:rsid w:val="00546ED4"/>
    <w:rsid w:val="00546F03"/>
    <w:rsid w:val="0054716F"/>
    <w:rsid w:val="005472E7"/>
    <w:rsid w:val="00547635"/>
    <w:rsid w:val="005476E4"/>
    <w:rsid w:val="005476FC"/>
    <w:rsid w:val="00547C94"/>
    <w:rsid w:val="00547F50"/>
    <w:rsid w:val="00550B7C"/>
    <w:rsid w:val="0055139B"/>
    <w:rsid w:val="00551C85"/>
    <w:rsid w:val="00551CE8"/>
    <w:rsid w:val="00551F73"/>
    <w:rsid w:val="0055204F"/>
    <w:rsid w:val="00552812"/>
    <w:rsid w:val="00552DFD"/>
    <w:rsid w:val="00552E91"/>
    <w:rsid w:val="00552F51"/>
    <w:rsid w:val="005530E7"/>
    <w:rsid w:val="0055357C"/>
    <w:rsid w:val="0055382A"/>
    <w:rsid w:val="00553B56"/>
    <w:rsid w:val="0055431F"/>
    <w:rsid w:val="0055460D"/>
    <w:rsid w:val="005546AC"/>
    <w:rsid w:val="00554B36"/>
    <w:rsid w:val="00554FC3"/>
    <w:rsid w:val="0055524D"/>
    <w:rsid w:val="00555272"/>
    <w:rsid w:val="0055540A"/>
    <w:rsid w:val="00555763"/>
    <w:rsid w:val="00555AB8"/>
    <w:rsid w:val="00555C0F"/>
    <w:rsid w:val="00555DB7"/>
    <w:rsid w:val="00556365"/>
    <w:rsid w:val="00556725"/>
    <w:rsid w:val="005567F6"/>
    <w:rsid w:val="005568A2"/>
    <w:rsid w:val="00556977"/>
    <w:rsid w:val="005569DD"/>
    <w:rsid w:val="00556A47"/>
    <w:rsid w:val="0055704D"/>
    <w:rsid w:val="00557207"/>
    <w:rsid w:val="0055737C"/>
    <w:rsid w:val="00557386"/>
    <w:rsid w:val="005574B6"/>
    <w:rsid w:val="00557DE4"/>
    <w:rsid w:val="005602DF"/>
    <w:rsid w:val="005603DA"/>
    <w:rsid w:val="00560AF3"/>
    <w:rsid w:val="00560C28"/>
    <w:rsid w:val="00560DB7"/>
    <w:rsid w:val="00561125"/>
    <w:rsid w:val="00561295"/>
    <w:rsid w:val="0056129B"/>
    <w:rsid w:val="0056149F"/>
    <w:rsid w:val="00561B1E"/>
    <w:rsid w:val="0056229E"/>
    <w:rsid w:val="0056238D"/>
    <w:rsid w:val="00562717"/>
    <w:rsid w:val="0056289E"/>
    <w:rsid w:val="00562F1B"/>
    <w:rsid w:val="00562F45"/>
    <w:rsid w:val="005633CB"/>
    <w:rsid w:val="00563D43"/>
    <w:rsid w:val="00563FA9"/>
    <w:rsid w:val="005643A4"/>
    <w:rsid w:val="00564BA6"/>
    <w:rsid w:val="005651DE"/>
    <w:rsid w:val="00565327"/>
    <w:rsid w:val="00565870"/>
    <w:rsid w:val="00565A6E"/>
    <w:rsid w:val="00565D45"/>
    <w:rsid w:val="005660F5"/>
    <w:rsid w:val="00566482"/>
    <w:rsid w:val="00566489"/>
    <w:rsid w:val="00566CEB"/>
    <w:rsid w:val="00566D98"/>
    <w:rsid w:val="00566ECF"/>
    <w:rsid w:val="0056715E"/>
    <w:rsid w:val="00567542"/>
    <w:rsid w:val="0056760C"/>
    <w:rsid w:val="00567923"/>
    <w:rsid w:val="00567A51"/>
    <w:rsid w:val="00567B38"/>
    <w:rsid w:val="00570071"/>
    <w:rsid w:val="00570369"/>
    <w:rsid w:val="005703C1"/>
    <w:rsid w:val="005706C8"/>
    <w:rsid w:val="00570863"/>
    <w:rsid w:val="00570866"/>
    <w:rsid w:val="00570885"/>
    <w:rsid w:val="005708A6"/>
    <w:rsid w:val="00570D0E"/>
    <w:rsid w:val="00570F84"/>
    <w:rsid w:val="00570FC6"/>
    <w:rsid w:val="005714BF"/>
    <w:rsid w:val="005718A9"/>
    <w:rsid w:val="00571C22"/>
    <w:rsid w:val="005720C4"/>
    <w:rsid w:val="005720F6"/>
    <w:rsid w:val="0057213E"/>
    <w:rsid w:val="005724E6"/>
    <w:rsid w:val="00572617"/>
    <w:rsid w:val="005727FC"/>
    <w:rsid w:val="00572DB1"/>
    <w:rsid w:val="00573E27"/>
    <w:rsid w:val="005743A2"/>
    <w:rsid w:val="00574513"/>
    <w:rsid w:val="00574669"/>
    <w:rsid w:val="005746C7"/>
    <w:rsid w:val="00574965"/>
    <w:rsid w:val="005749FC"/>
    <w:rsid w:val="00574ADB"/>
    <w:rsid w:val="00574E07"/>
    <w:rsid w:val="00574E55"/>
    <w:rsid w:val="00575248"/>
    <w:rsid w:val="0057551E"/>
    <w:rsid w:val="0057563F"/>
    <w:rsid w:val="0057582B"/>
    <w:rsid w:val="005758E8"/>
    <w:rsid w:val="00575B1B"/>
    <w:rsid w:val="00575E01"/>
    <w:rsid w:val="005761A0"/>
    <w:rsid w:val="00576202"/>
    <w:rsid w:val="00576617"/>
    <w:rsid w:val="0057667F"/>
    <w:rsid w:val="00576955"/>
    <w:rsid w:val="00576BBE"/>
    <w:rsid w:val="005770C3"/>
    <w:rsid w:val="00577512"/>
    <w:rsid w:val="0057758F"/>
    <w:rsid w:val="00577784"/>
    <w:rsid w:val="00577785"/>
    <w:rsid w:val="005777AB"/>
    <w:rsid w:val="0057782F"/>
    <w:rsid w:val="00577953"/>
    <w:rsid w:val="00577E4A"/>
    <w:rsid w:val="00577FB1"/>
    <w:rsid w:val="00580046"/>
    <w:rsid w:val="00581041"/>
    <w:rsid w:val="00581334"/>
    <w:rsid w:val="005813F2"/>
    <w:rsid w:val="005814A7"/>
    <w:rsid w:val="00582116"/>
    <w:rsid w:val="00582154"/>
    <w:rsid w:val="0058243D"/>
    <w:rsid w:val="00582703"/>
    <w:rsid w:val="0058275B"/>
    <w:rsid w:val="005829A3"/>
    <w:rsid w:val="00583007"/>
    <w:rsid w:val="005834F8"/>
    <w:rsid w:val="00583642"/>
    <w:rsid w:val="0058368A"/>
    <w:rsid w:val="00583926"/>
    <w:rsid w:val="00583ED3"/>
    <w:rsid w:val="00583F56"/>
    <w:rsid w:val="00584545"/>
    <w:rsid w:val="00584676"/>
    <w:rsid w:val="005848DC"/>
    <w:rsid w:val="005851C5"/>
    <w:rsid w:val="0058552F"/>
    <w:rsid w:val="00585C4C"/>
    <w:rsid w:val="00585CE9"/>
    <w:rsid w:val="00585E9A"/>
    <w:rsid w:val="00586027"/>
    <w:rsid w:val="005860FD"/>
    <w:rsid w:val="0058657C"/>
    <w:rsid w:val="005865AF"/>
    <w:rsid w:val="00586643"/>
    <w:rsid w:val="0058709C"/>
    <w:rsid w:val="00587575"/>
    <w:rsid w:val="00587F68"/>
    <w:rsid w:val="00587F8C"/>
    <w:rsid w:val="0059001F"/>
    <w:rsid w:val="00590579"/>
    <w:rsid w:val="00590712"/>
    <w:rsid w:val="00590759"/>
    <w:rsid w:val="005907B5"/>
    <w:rsid w:val="0059099E"/>
    <w:rsid w:val="00590C1B"/>
    <w:rsid w:val="00590DC8"/>
    <w:rsid w:val="0059110A"/>
    <w:rsid w:val="005916BA"/>
    <w:rsid w:val="005916D7"/>
    <w:rsid w:val="00591810"/>
    <w:rsid w:val="00591996"/>
    <w:rsid w:val="00591C2C"/>
    <w:rsid w:val="00591DEF"/>
    <w:rsid w:val="00592090"/>
    <w:rsid w:val="00592631"/>
    <w:rsid w:val="00592834"/>
    <w:rsid w:val="005929C2"/>
    <w:rsid w:val="00592BC8"/>
    <w:rsid w:val="00592F6A"/>
    <w:rsid w:val="00592F8C"/>
    <w:rsid w:val="0059374E"/>
    <w:rsid w:val="00593863"/>
    <w:rsid w:val="00593C4B"/>
    <w:rsid w:val="0059430F"/>
    <w:rsid w:val="00594584"/>
    <w:rsid w:val="0059505C"/>
    <w:rsid w:val="00595591"/>
    <w:rsid w:val="0059593F"/>
    <w:rsid w:val="00596A5B"/>
    <w:rsid w:val="00596AD8"/>
    <w:rsid w:val="00596F47"/>
    <w:rsid w:val="00597378"/>
    <w:rsid w:val="00597594"/>
    <w:rsid w:val="00597AFD"/>
    <w:rsid w:val="00597E02"/>
    <w:rsid w:val="00597F5E"/>
    <w:rsid w:val="00597F6A"/>
    <w:rsid w:val="005A0182"/>
    <w:rsid w:val="005A02F5"/>
    <w:rsid w:val="005A0332"/>
    <w:rsid w:val="005A053A"/>
    <w:rsid w:val="005A061D"/>
    <w:rsid w:val="005A069B"/>
    <w:rsid w:val="005A06E6"/>
    <w:rsid w:val="005A0BE3"/>
    <w:rsid w:val="005A0D1D"/>
    <w:rsid w:val="005A0FC6"/>
    <w:rsid w:val="005A1682"/>
    <w:rsid w:val="005A180B"/>
    <w:rsid w:val="005A29F1"/>
    <w:rsid w:val="005A2B33"/>
    <w:rsid w:val="005A2C3E"/>
    <w:rsid w:val="005A2D79"/>
    <w:rsid w:val="005A3301"/>
    <w:rsid w:val="005A3473"/>
    <w:rsid w:val="005A3896"/>
    <w:rsid w:val="005A3C88"/>
    <w:rsid w:val="005A3ED0"/>
    <w:rsid w:val="005A42F5"/>
    <w:rsid w:val="005A47F1"/>
    <w:rsid w:val="005A480E"/>
    <w:rsid w:val="005A54C9"/>
    <w:rsid w:val="005A5BC7"/>
    <w:rsid w:val="005A5FEE"/>
    <w:rsid w:val="005A6072"/>
    <w:rsid w:val="005A6428"/>
    <w:rsid w:val="005A64E0"/>
    <w:rsid w:val="005A68CF"/>
    <w:rsid w:val="005A6DCB"/>
    <w:rsid w:val="005A701B"/>
    <w:rsid w:val="005A7578"/>
    <w:rsid w:val="005A773D"/>
    <w:rsid w:val="005A7956"/>
    <w:rsid w:val="005A79AC"/>
    <w:rsid w:val="005A7EE1"/>
    <w:rsid w:val="005A7FD0"/>
    <w:rsid w:val="005B0003"/>
    <w:rsid w:val="005B07CD"/>
    <w:rsid w:val="005B0E00"/>
    <w:rsid w:val="005B11D7"/>
    <w:rsid w:val="005B14E5"/>
    <w:rsid w:val="005B1596"/>
    <w:rsid w:val="005B1ED8"/>
    <w:rsid w:val="005B1F9E"/>
    <w:rsid w:val="005B20CC"/>
    <w:rsid w:val="005B3469"/>
    <w:rsid w:val="005B3939"/>
    <w:rsid w:val="005B3D62"/>
    <w:rsid w:val="005B3FEB"/>
    <w:rsid w:val="005B437D"/>
    <w:rsid w:val="005B4617"/>
    <w:rsid w:val="005B4638"/>
    <w:rsid w:val="005B47B6"/>
    <w:rsid w:val="005B5900"/>
    <w:rsid w:val="005B5B39"/>
    <w:rsid w:val="005B61A2"/>
    <w:rsid w:val="005B61C4"/>
    <w:rsid w:val="005B627C"/>
    <w:rsid w:val="005B6835"/>
    <w:rsid w:val="005B6903"/>
    <w:rsid w:val="005B6985"/>
    <w:rsid w:val="005B72C0"/>
    <w:rsid w:val="005B74E8"/>
    <w:rsid w:val="005B7627"/>
    <w:rsid w:val="005B76C2"/>
    <w:rsid w:val="005B785C"/>
    <w:rsid w:val="005B794C"/>
    <w:rsid w:val="005B7C1D"/>
    <w:rsid w:val="005C014B"/>
    <w:rsid w:val="005C02C2"/>
    <w:rsid w:val="005C0778"/>
    <w:rsid w:val="005C09FC"/>
    <w:rsid w:val="005C0CCC"/>
    <w:rsid w:val="005C0E1E"/>
    <w:rsid w:val="005C0E8E"/>
    <w:rsid w:val="005C1596"/>
    <w:rsid w:val="005C16AA"/>
    <w:rsid w:val="005C1DCF"/>
    <w:rsid w:val="005C2220"/>
    <w:rsid w:val="005C25D5"/>
    <w:rsid w:val="005C2724"/>
    <w:rsid w:val="005C2770"/>
    <w:rsid w:val="005C2A3B"/>
    <w:rsid w:val="005C2CA7"/>
    <w:rsid w:val="005C2D2D"/>
    <w:rsid w:val="005C2DD9"/>
    <w:rsid w:val="005C2E80"/>
    <w:rsid w:val="005C2FBE"/>
    <w:rsid w:val="005C3005"/>
    <w:rsid w:val="005C3893"/>
    <w:rsid w:val="005C3A5D"/>
    <w:rsid w:val="005C5956"/>
    <w:rsid w:val="005C6358"/>
    <w:rsid w:val="005C647E"/>
    <w:rsid w:val="005C676F"/>
    <w:rsid w:val="005C6BF1"/>
    <w:rsid w:val="005C6E5D"/>
    <w:rsid w:val="005C6E85"/>
    <w:rsid w:val="005C7291"/>
    <w:rsid w:val="005C72E3"/>
    <w:rsid w:val="005C731E"/>
    <w:rsid w:val="005C74FD"/>
    <w:rsid w:val="005C7BF5"/>
    <w:rsid w:val="005C7F21"/>
    <w:rsid w:val="005D06AB"/>
    <w:rsid w:val="005D06D9"/>
    <w:rsid w:val="005D0B1F"/>
    <w:rsid w:val="005D0D2A"/>
    <w:rsid w:val="005D0DA6"/>
    <w:rsid w:val="005D0E99"/>
    <w:rsid w:val="005D23BB"/>
    <w:rsid w:val="005D23EC"/>
    <w:rsid w:val="005D268C"/>
    <w:rsid w:val="005D2819"/>
    <w:rsid w:val="005D28CF"/>
    <w:rsid w:val="005D28ED"/>
    <w:rsid w:val="005D2B45"/>
    <w:rsid w:val="005D2D69"/>
    <w:rsid w:val="005D2E5D"/>
    <w:rsid w:val="005D2E72"/>
    <w:rsid w:val="005D39D9"/>
    <w:rsid w:val="005D3B25"/>
    <w:rsid w:val="005D3C81"/>
    <w:rsid w:val="005D3E41"/>
    <w:rsid w:val="005D4176"/>
    <w:rsid w:val="005D4300"/>
    <w:rsid w:val="005D4425"/>
    <w:rsid w:val="005D47B4"/>
    <w:rsid w:val="005D4944"/>
    <w:rsid w:val="005D52D9"/>
    <w:rsid w:val="005D5378"/>
    <w:rsid w:val="005D567A"/>
    <w:rsid w:val="005D5680"/>
    <w:rsid w:val="005D57E2"/>
    <w:rsid w:val="005D5892"/>
    <w:rsid w:val="005D5E01"/>
    <w:rsid w:val="005D5E56"/>
    <w:rsid w:val="005D5EAD"/>
    <w:rsid w:val="005D6D79"/>
    <w:rsid w:val="005D6EED"/>
    <w:rsid w:val="005D7019"/>
    <w:rsid w:val="005D70F8"/>
    <w:rsid w:val="005D7266"/>
    <w:rsid w:val="005D732E"/>
    <w:rsid w:val="005D7809"/>
    <w:rsid w:val="005E01D6"/>
    <w:rsid w:val="005E022C"/>
    <w:rsid w:val="005E025D"/>
    <w:rsid w:val="005E0351"/>
    <w:rsid w:val="005E04C2"/>
    <w:rsid w:val="005E088C"/>
    <w:rsid w:val="005E1CC7"/>
    <w:rsid w:val="005E1EB3"/>
    <w:rsid w:val="005E1F1F"/>
    <w:rsid w:val="005E2A52"/>
    <w:rsid w:val="005E2DF9"/>
    <w:rsid w:val="005E2E40"/>
    <w:rsid w:val="005E312F"/>
    <w:rsid w:val="005E3479"/>
    <w:rsid w:val="005E36EC"/>
    <w:rsid w:val="005E3729"/>
    <w:rsid w:val="005E406E"/>
    <w:rsid w:val="005E4184"/>
    <w:rsid w:val="005E4808"/>
    <w:rsid w:val="005E48BD"/>
    <w:rsid w:val="005E4AB6"/>
    <w:rsid w:val="005E4D89"/>
    <w:rsid w:val="005E4ED3"/>
    <w:rsid w:val="005E53B7"/>
    <w:rsid w:val="005E53C2"/>
    <w:rsid w:val="005E55E4"/>
    <w:rsid w:val="005E5DE0"/>
    <w:rsid w:val="005E5EE4"/>
    <w:rsid w:val="005E636B"/>
    <w:rsid w:val="005E63A8"/>
    <w:rsid w:val="005E66CE"/>
    <w:rsid w:val="005E6D99"/>
    <w:rsid w:val="005E6D9B"/>
    <w:rsid w:val="005E75FD"/>
    <w:rsid w:val="005E7802"/>
    <w:rsid w:val="005E7BC5"/>
    <w:rsid w:val="005F0567"/>
    <w:rsid w:val="005F05DF"/>
    <w:rsid w:val="005F0688"/>
    <w:rsid w:val="005F0B36"/>
    <w:rsid w:val="005F118E"/>
    <w:rsid w:val="005F1404"/>
    <w:rsid w:val="005F21C5"/>
    <w:rsid w:val="005F2720"/>
    <w:rsid w:val="005F2908"/>
    <w:rsid w:val="005F2BA2"/>
    <w:rsid w:val="005F2C0C"/>
    <w:rsid w:val="005F2F90"/>
    <w:rsid w:val="005F33E9"/>
    <w:rsid w:val="005F3A43"/>
    <w:rsid w:val="005F3B2E"/>
    <w:rsid w:val="005F3C36"/>
    <w:rsid w:val="005F3D57"/>
    <w:rsid w:val="005F3EB2"/>
    <w:rsid w:val="005F4033"/>
    <w:rsid w:val="005F4189"/>
    <w:rsid w:val="005F41BE"/>
    <w:rsid w:val="005F4258"/>
    <w:rsid w:val="005F42E1"/>
    <w:rsid w:val="005F449F"/>
    <w:rsid w:val="005F4686"/>
    <w:rsid w:val="005F4EEA"/>
    <w:rsid w:val="005F52F7"/>
    <w:rsid w:val="005F5399"/>
    <w:rsid w:val="005F5AA6"/>
    <w:rsid w:val="005F5D5A"/>
    <w:rsid w:val="005F658D"/>
    <w:rsid w:val="005F65DA"/>
    <w:rsid w:val="005F6907"/>
    <w:rsid w:val="005F6B2B"/>
    <w:rsid w:val="005F6D80"/>
    <w:rsid w:val="005F6DA0"/>
    <w:rsid w:val="005F6F50"/>
    <w:rsid w:val="005F7581"/>
    <w:rsid w:val="005F779F"/>
    <w:rsid w:val="005F7F32"/>
    <w:rsid w:val="006006F8"/>
    <w:rsid w:val="00600E35"/>
    <w:rsid w:val="00601142"/>
    <w:rsid w:val="006017D0"/>
    <w:rsid w:val="00602271"/>
    <w:rsid w:val="00602565"/>
    <w:rsid w:val="00602587"/>
    <w:rsid w:val="006025C3"/>
    <w:rsid w:val="006028FF"/>
    <w:rsid w:val="00602DA6"/>
    <w:rsid w:val="00602F7E"/>
    <w:rsid w:val="0060348E"/>
    <w:rsid w:val="00603621"/>
    <w:rsid w:val="006038E2"/>
    <w:rsid w:val="00603BA8"/>
    <w:rsid w:val="00603E4D"/>
    <w:rsid w:val="00603E66"/>
    <w:rsid w:val="00605958"/>
    <w:rsid w:val="00606003"/>
    <w:rsid w:val="006066BB"/>
    <w:rsid w:val="0060682B"/>
    <w:rsid w:val="00606AB8"/>
    <w:rsid w:val="00606CCE"/>
    <w:rsid w:val="00606DB1"/>
    <w:rsid w:val="006070D8"/>
    <w:rsid w:val="006072B9"/>
    <w:rsid w:val="006079C9"/>
    <w:rsid w:val="00607BFA"/>
    <w:rsid w:val="00607CC9"/>
    <w:rsid w:val="0061004D"/>
    <w:rsid w:val="006100AC"/>
    <w:rsid w:val="006104B1"/>
    <w:rsid w:val="00610503"/>
    <w:rsid w:val="006107FB"/>
    <w:rsid w:val="00610B67"/>
    <w:rsid w:val="00610C42"/>
    <w:rsid w:val="00610E29"/>
    <w:rsid w:val="00610F6D"/>
    <w:rsid w:val="0061151E"/>
    <w:rsid w:val="006116F0"/>
    <w:rsid w:val="006117D9"/>
    <w:rsid w:val="00611BBC"/>
    <w:rsid w:val="00611EBA"/>
    <w:rsid w:val="006124F5"/>
    <w:rsid w:val="0061265C"/>
    <w:rsid w:val="00612A9D"/>
    <w:rsid w:val="00612D8B"/>
    <w:rsid w:val="00613237"/>
    <w:rsid w:val="0061374B"/>
    <w:rsid w:val="006137B9"/>
    <w:rsid w:val="00613ED8"/>
    <w:rsid w:val="00613F52"/>
    <w:rsid w:val="00613FA8"/>
    <w:rsid w:val="006140E7"/>
    <w:rsid w:val="006141A0"/>
    <w:rsid w:val="0061428A"/>
    <w:rsid w:val="006145A8"/>
    <w:rsid w:val="00614644"/>
    <w:rsid w:val="00614773"/>
    <w:rsid w:val="00614D58"/>
    <w:rsid w:val="006151C7"/>
    <w:rsid w:val="00615286"/>
    <w:rsid w:val="0061576A"/>
    <w:rsid w:val="00615BDE"/>
    <w:rsid w:val="00616019"/>
    <w:rsid w:val="00616154"/>
    <w:rsid w:val="006162A4"/>
    <w:rsid w:val="0061641E"/>
    <w:rsid w:val="00616A7E"/>
    <w:rsid w:val="00616E81"/>
    <w:rsid w:val="006175DC"/>
    <w:rsid w:val="0061777D"/>
    <w:rsid w:val="0061779B"/>
    <w:rsid w:val="00620097"/>
    <w:rsid w:val="00620516"/>
    <w:rsid w:val="00621085"/>
    <w:rsid w:val="00621281"/>
    <w:rsid w:val="00621598"/>
    <w:rsid w:val="00621A05"/>
    <w:rsid w:val="00621A17"/>
    <w:rsid w:val="00621A9C"/>
    <w:rsid w:val="00622B45"/>
    <w:rsid w:val="00622D0E"/>
    <w:rsid w:val="00622DA9"/>
    <w:rsid w:val="00622E14"/>
    <w:rsid w:val="00622E21"/>
    <w:rsid w:val="0062308B"/>
    <w:rsid w:val="00623725"/>
    <w:rsid w:val="00623886"/>
    <w:rsid w:val="0062398E"/>
    <w:rsid w:val="00623C51"/>
    <w:rsid w:val="00623F7F"/>
    <w:rsid w:val="006241E6"/>
    <w:rsid w:val="0062434C"/>
    <w:rsid w:val="00624ABC"/>
    <w:rsid w:val="006251DA"/>
    <w:rsid w:val="00625256"/>
    <w:rsid w:val="006253C3"/>
    <w:rsid w:val="00625555"/>
    <w:rsid w:val="0062598D"/>
    <w:rsid w:val="00625DBF"/>
    <w:rsid w:val="0062601D"/>
    <w:rsid w:val="006260D5"/>
    <w:rsid w:val="0062615A"/>
    <w:rsid w:val="0062693E"/>
    <w:rsid w:val="00626A86"/>
    <w:rsid w:val="00626E8C"/>
    <w:rsid w:val="0062722F"/>
    <w:rsid w:val="006273CD"/>
    <w:rsid w:val="0062753C"/>
    <w:rsid w:val="006276DD"/>
    <w:rsid w:val="0062776D"/>
    <w:rsid w:val="00627C21"/>
    <w:rsid w:val="00627E1B"/>
    <w:rsid w:val="00627E37"/>
    <w:rsid w:val="006300C8"/>
    <w:rsid w:val="00630595"/>
    <w:rsid w:val="006308D8"/>
    <w:rsid w:val="00630B0E"/>
    <w:rsid w:val="00630EB4"/>
    <w:rsid w:val="00631363"/>
    <w:rsid w:val="006314E2"/>
    <w:rsid w:val="00631587"/>
    <w:rsid w:val="00631CA7"/>
    <w:rsid w:val="00631D77"/>
    <w:rsid w:val="00631E68"/>
    <w:rsid w:val="00632599"/>
    <w:rsid w:val="006327B3"/>
    <w:rsid w:val="006328D3"/>
    <w:rsid w:val="00633752"/>
    <w:rsid w:val="006338B4"/>
    <w:rsid w:val="00633CD7"/>
    <w:rsid w:val="0063401B"/>
    <w:rsid w:val="00634275"/>
    <w:rsid w:val="0063427F"/>
    <w:rsid w:val="0063434F"/>
    <w:rsid w:val="006344E6"/>
    <w:rsid w:val="00634546"/>
    <w:rsid w:val="00634892"/>
    <w:rsid w:val="006349B2"/>
    <w:rsid w:val="00634A0A"/>
    <w:rsid w:val="00634BD6"/>
    <w:rsid w:val="0063500A"/>
    <w:rsid w:val="0063532E"/>
    <w:rsid w:val="0063556F"/>
    <w:rsid w:val="006356DB"/>
    <w:rsid w:val="006356E5"/>
    <w:rsid w:val="00635916"/>
    <w:rsid w:val="00635F34"/>
    <w:rsid w:val="00636656"/>
    <w:rsid w:val="00636B42"/>
    <w:rsid w:val="0063743D"/>
    <w:rsid w:val="0063757C"/>
    <w:rsid w:val="006376D7"/>
    <w:rsid w:val="00637A13"/>
    <w:rsid w:val="006400A4"/>
    <w:rsid w:val="00640388"/>
    <w:rsid w:val="00640D08"/>
    <w:rsid w:val="00640F22"/>
    <w:rsid w:val="0064141D"/>
    <w:rsid w:val="0064154B"/>
    <w:rsid w:val="006417A5"/>
    <w:rsid w:val="00641A29"/>
    <w:rsid w:val="00641B50"/>
    <w:rsid w:val="00641C1B"/>
    <w:rsid w:val="00641C2F"/>
    <w:rsid w:val="00641EB6"/>
    <w:rsid w:val="006420A3"/>
    <w:rsid w:val="0064222A"/>
    <w:rsid w:val="00642867"/>
    <w:rsid w:val="006428C4"/>
    <w:rsid w:val="0064299E"/>
    <w:rsid w:val="00642F54"/>
    <w:rsid w:val="006430B1"/>
    <w:rsid w:val="006430BB"/>
    <w:rsid w:val="0064319B"/>
    <w:rsid w:val="006432C9"/>
    <w:rsid w:val="0064330E"/>
    <w:rsid w:val="0064342A"/>
    <w:rsid w:val="00643688"/>
    <w:rsid w:val="00643AE6"/>
    <w:rsid w:val="00643D8C"/>
    <w:rsid w:val="00643DE6"/>
    <w:rsid w:val="006442DB"/>
    <w:rsid w:val="00644381"/>
    <w:rsid w:val="006449E0"/>
    <w:rsid w:val="00644B88"/>
    <w:rsid w:val="00645724"/>
    <w:rsid w:val="00645A6A"/>
    <w:rsid w:val="00646081"/>
    <w:rsid w:val="006466CF"/>
    <w:rsid w:val="0064677E"/>
    <w:rsid w:val="006468D5"/>
    <w:rsid w:val="0064696D"/>
    <w:rsid w:val="0064697C"/>
    <w:rsid w:val="00646D4A"/>
    <w:rsid w:val="00646D80"/>
    <w:rsid w:val="00646F08"/>
    <w:rsid w:val="00647256"/>
    <w:rsid w:val="00647515"/>
    <w:rsid w:val="006475E7"/>
    <w:rsid w:val="00647969"/>
    <w:rsid w:val="00647B05"/>
    <w:rsid w:val="00647E19"/>
    <w:rsid w:val="00650336"/>
    <w:rsid w:val="00650359"/>
    <w:rsid w:val="0065068C"/>
    <w:rsid w:val="0065078A"/>
    <w:rsid w:val="00650937"/>
    <w:rsid w:val="00650C1C"/>
    <w:rsid w:val="00650EF2"/>
    <w:rsid w:val="0065124A"/>
    <w:rsid w:val="0065146F"/>
    <w:rsid w:val="006514CB"/>
    <w:rsid w:val="0065277A"/>
    <w:rsid w:val="00652879"/>
    <w:rsid w:val="0065287D"/>
    <w:rsid w:val="00652CE3"/>
    <w:rsid w:val="00652F58"/>
    <w:rsid w:val="00653200"/>
    <w:rsid w:val="006533FE"/>
    <w:rsid w:val="00653495"/>
    <w:rsid w:val="00653727"/>
    <w:rsid w:val="00653F0C"/>
    <w:rsid w:val="00653F7E"/>
    <w:rsid w:val="006543C1"/>
    <w:rsid w:val="006551D7"/>
    <w:rsid w:val="00655480"/>
    <w:rsid w:val="00655581"/>
    <w:rsid w:val="00655882"/>
    <w:rsid w:val="00655BEA"/>
    <w:rsid w:val="00655F2D"/>
    <w:rsid w:val="00656008"/>
    <w:rsid w:val="0065604A"/>
    <w:rsid w:val="00656442"/>
    <w:rsid w:val="00656642"/>
    <w:rsid w:val="006568C2"/>
    <w:rsid w:val="006568FB"/>
    <w:rsid w:val="006574BB"/>
    <w:rsid w:val="00657597"/>
    <w:rsid w:val="006577C9"/>
    <w:rsid w:val="006579A2"/>
    <w:rsid w:val="00657A69"/>
    <w:rsid w:val="00657D26"/>
    <w:rsid w:val="00657E54"/>
    <w:rsid w:val="00657E65"/>
    <w:rsid w:val="00657EB6"/>
    <w:rsid w:val="0066017F"/>
    <w:rsid w:val="00660380"/>
    <w:rsid w:val="006603E2"/>
    <w:rsid w:val="00660853"/>
    <w:rsid w:val="00660A6E"/>
    <w:rsid w:val="00660E20"/>
    <w:rsid w:val="00660EA3"/>
    <w:rsid w:val="006615FE"/>
    <w:rsid w:val="00661779"/>
    <w:rsid w:val="00661846"/>
    <w:rsid w:val="00661CCB"/>
    <w:rsid w:val="00661FD7"/>
    <w:rsid w:val="00662061"/>
    <w:rsid w:val="006620EE"/>
    <w:rsid w:val="0066225E"/>
    <w:rsid w:val="006625DD"/>
    <w:rsid w:val="006627FF"/>
    <w:rsid w:val="00662E4D"/>
    <w:rsid w:val="00662E8C"/>
    <w:rsid w:val="006638D7"/>
    <w:rsid w:val="00663948"/>
    <w:rsid w:val="00663DE1"/>
    <w:rsid w:val="00663F94"/>
    <w:rsid w:val="0066450E"/>
    <w:rsid w:val="00664755"/>
    <w:rsid w:val="006649F9"/>
    <w:rsid w:val="00664DDC"/>
    <w:rsid w:val="00664EAE"/>
    <w:rsid w:val="00665188"/>
    <w:rsid w:val="00665214"/>
    <w:rsid w:val="0066572F"/>
    <w:rsid w:val="00665CEF"/>
    <w:rsid w:val="0066616C"/>
    <w:rsid w:val="00666278"/>
    <w:rsid w:val="00666445"/>
    <w:rsid w:val="006664B9"/>
    <w:rsid w:val="006666AE"/>
    <w:rsid w:val="00666A5E"/>
    <w:rsid w:val="00666CE1"/>
    <w:rsid w:val="00666E2C"/>
    <w:rsid w:val="006670DC"/>
    <w:rsid w:val="00667547"/>
    <w:rsid w:val="00667602"/>
    <w:rsid w:val="00667A4B"/>
    <w:rsid w:val="00667AEE"/>
    <w:rsid w:val="006703E7"/>
    <w:rsid w:val="00670408"/>
    <w:rsid w:val="006706E2"/>
    <w:rsid w:val="00670705"/>
    <w:rsid w:val="00670EFF"/>
    <w:rsid w:val="00671098"/>
    <w:rsid w:val="00671C71"/>
    <w:rsid w:val="00672526"/>
    <w:rsid w:val="006725FD"/>
    <w:rsid w:val="006727FC"/>
    <w:rsid w:val="0067298C"/>
    <w:rsid w:val="00672ADF"/>
    <w:rsid w:val="00672DCA"/>
    <w:rsid w:val="00672E5E"/>
    <w:rsid w:val="00672E87"/>
    <w:rsid w:val="006736AB"/>
    <w:rsid w:val="006737D9"/>
    <w:rsid w:val="00673F48"/>
    <w:rsid w:val="006744A2"/>
    <w:rsid w:val="00674DB0"/>
    <w:rsid w:val="00675083"/>
    <w:rsid w:val="006751B4"/>
    <w:rsid w:val="006756FB"/>
    <w:rsid w:val="00675FA5"/>
    <w:rsid w:val="0067629F"/>
    <w:rsid w:val="00676348"/>
    <w:rsid w:val="0067645C"/>
    <w:rsid w:val="0067662A"/>
    <w:rsid w:val="00676CBE"/>
    <w:rsid w:val="00676D2C"/>
    <w:rsid w:val="006770AC"/>
    <w:rsid w:val="006772C7"/>
    <w:rsid w:val="006774C6"/>
    <w:rsid w:val="00677519"/>
    <w:rsid w:val="00677696"/>
    <w:rsid w:val="006778A8"/>
    <w:rsid w:val="006778B4"/>
    <w:rsid w:val="0068026A"/>
    <w:rsid w:val="006802A5"/>
    <w:rsid w:val="0068038E"/>
    <w:rsid w:val="006804BF"/>
    <w:rsid w:val="00680559"/>
    <w:rsid w:val="00680593"/>
    <w:rsid w:val="006806A3"/>
    <w:rsid w:val="00680788"/>
    <w:rsid w:val="00680AAE"/>
    <w:rsid w:val="00680F3C"/>
    <w:rsid w:val="006810F3"/>
    <w:rsid w:val="0068141F"/>
    <w:rsid w:val="00681AF1"/>
    <w:rsid w:val="00681D8A"/>
    <w:rsid w:val="00681EBA"/>
    <w:rsid w:val="0068210E"/>
    <w:rsid w:val="006822B7"/>
    <w:rsid w:val="00682938"/>
    <w:rsid w:val="00682B34"/>
    <w:rsid w:val="00682D3B"/>
    <w:rsid w:val="00682E64"/>
    <w:rsid w:val="00682FF0"/>
    <w:rsid w:val="00683538"/>
    <w:rsid w:val="0068359A"/>
    <w:rsid w:val="0068381A"/>
    <w:rsid w:val="00683BCA"/>
    <w:rsid w:val="0068402A"/>
    <w:rsid w:val="006840B5"/>
    <w:rsid w:val="00684110"/>
    <w:rsid w:val="00684938"/>
    <w:rsid w:val="00684991"/>
    <w:rsid w:val="00684C3A"/>
    <w:rsid w:val="00684CC9"/>
    <w:rsid w:val="00684E8B"/>
    <w:rsid w:val="00684F5D"/>
    <w:rsid w:val="00684FD1"/>
    <w:rsid w:val="00685329"/>
    <w:rsid w:val="006857F9"/>
    <w:rsid w:val="00685800"/>
    <w:rsid w:val="00685E04"/>
    <w:rsid w:val="00686154"/>
    <w:rsid w:val="00686205"/>
    <w:rsid w:val="00686244"/>
    <w:rsid w:val="00686BF9"/>
    <w:rsid w:val="006870C5"/>
    <w:rsid w:val="00687863"/>
    <w:rsid w:val="00687A97"/>
    <w:rsid w:val="00687B55"/>
    <w:rsid w:val="00690264"/>
    <w:rsid w:val="0069059E"/>
    <w:rsid w:val="0069060A"/>
    <w:rsid w:val="00690B02"/>
    <w:rsid w:val="00690C60"/>
    <w:rsid w:val="00691067"/>
    <w:rsid w:val="006914ED"/>
    <w:rsid w:val="0069170C"/>
    <w:rsid w:val="00691A5B"/>
    <w:rsid w:val="00691D23"/>
    <w:rsid w:val="00692413"/>
    <w:rsid w:val="006927A2"/>
    <w:rsid w:val="00692EE5"/>
    <w:rsid w:val="006937D0"/>
    <w:rsid w:val="00693942"/>
    <w:rsid w:val="00693AD3"/>
    <w:rsid w:val="00693B0E"/>
    <w:rsid w:val="00693D5A"/>
    <w:rsid w:val="00694171"/>
    <w:rsid w:val="006941CA"/>
    <w:rsid w:val="0069429F"/>
    <w:rsid w:val="00694432"/>
    <w:rsid w:val="006944D6"/>
    <w:rsid w:val="00694EAE"/>
    <w:rsid w:val="0069557C"/>
    <w:rsid w:val="00695B96"/>
    <w:rsid w:val="00695C76"/>
    <w:rsid w:val="00696185"/>
    <w:rsid w:val="006961ED"/>
    <w:rsid w:val="006965FC"/>
    <w:rsid w:val="006968D5"/>
    <w:rsid w:val="00696FEC"/>
    <w:rsid w:val="00697626"/>
    <w:rsid w:val="006978BA"/>
    <w:rsid w:val="006978F8"/>
    <w:rsid w:val="00697903"/>
    <w:rsid w:val="00697B37"/>
    <w:rsid w:val="00697BAF"/>
    <w:rsid w:val="00697BF9"/>
    <w:rsid w:val="00697CE0"/>
    <w:rsid w:val="00697FAE"/>
    <w:rsid w:val="006A00AA"/>
    <w:rsid w:val="006A058C"/>
    <w:rsid w:val="006A0955"/>
    <w:rsid w:val="006A0B41"/>
    <w:rsid w:val="006A0B8C"/>
    <w:rsid w:val="006A0FEC"/>
    <w:rsid w:val="006A1063"/>
    <w:rsid w:val="006A114C"/>
    <w:rsid w:val="006A14E5"/>
    <w:rsid w:val="006A1607"/>
    <w:rsid w:val="006A1993"/>
    <w:rsid w:val="006A1C7B"/>
    <w:rsid w:val="006A1FE1"/>
    <w:rsid w:val="006A226A"/>
    <w:rsid w:val="006A2D46"/>
    <w:rsid w:val="006A2FCD"/>
    <w:rsid w:val="006A31D5"/>
    <w:rsid w:val="006A3350"/>
    <w:rsid w:val="006A353E"/>
    <w:rsid w:val="006A361E"/>
    <w:rsid w:val="006A364F"/>
    <w:rsid w:val="006A3898"/>
    <w:rsid w:val="006A3945"/>
    <w:rsid w:val="006A3A86"/>
    <w:rsid w:val="006A3B89"/>
    <w:rsid w:val="006A408D"/>
    <w:rsid w:val="006A43A7"/>
    <w:rsid w:val="006A43D2"/>
    <w:rsid w:val="006A45C3"/>
    <w:rsid w:val="006A4772"/>
    <w:rsid w:val="006A4B23"/>
    <w:rsid w:val="006A527B"/>
    <w:rsid w:val="006A561A"/>
    <w:rsid w:val="006A56AD"/>
    <w:rsid w:val="006A58DA"/>
    <w:rsid w:val="006A5E6E"/>
    <w:rsid w:val="006A6221"/>
    <w:rsid w:val="006A641E"/>
    <w:rsid w:val="006A700E"/>
    <w:rsid w:val="006A7437"/>
    <w:rsid w:val="006A7604"/>
    <w:rsid w:val="006A78F2"/>
    <w:rsid w:val="006A7FDA"/>
    <w:rsid w:val="006B0452"/>
    <w:rsid w:val="006B072F"/>
    <w:rsid w:val="006B0BAB"/>
    <w:rsid w:val="006B11EC"/>
    <w:rsid w:val="006B15A5"/>
    <w:rsid w:val="006B15E8"/>
    <w:rsid w:val="006B1768"/>
    <w:rsid w:val="006B18CD"/>
    <w:rsid w:val="006B1DA7"/>
    <w:rsid w:val="006B236C"/>
    <w:rsid w:val="006B28F9"/>
    <w:rsid w:val="006B2A60"/>
    <w:rsid w:val="006B2B71"/>
    <w:rsid w:val="006B2E61"/>
    <w:rsid w:val="006B34A8"/>
    <w:rsid w:val="006B35E8"/>
    <w:rsid w:val="006B3938"/>
    <w:rsid w:val="006B3AB9"/>
    <w:rsid w:val="006B3B7D"/>
    <w:rsid w:val="006B3CAC"/>
    <w:rsid w:val="006B3CB7"/>
    <w:rsid w:val="006B4192"/>
    <w:rsid w:val="006B43C8"/>
    <w:rsid w:val="006B447A"/>
    <w:rsid w:val="006B4ED5"/>
    <w:rsid w:val="006B501E"/>
    <w:rsid w:val="006B563F"/>
    <w:rsid w:val="006B568D"/>
    <w:rsid w:val="006B57D5"/>
    <w:rsid w:val="006B5ABD"/>
    <w:rsid w:val="006B5D2A"/>
    <w:rsid w:val="006B67FB"/>
    <w:rsid w:val="006B68F1"/>
    <w:rsid w:val="006B6D93"/>
    <w:rsid w:val="006B722E"/>
    <w:rsid w:val="006B73C7"/>
    <w:rsid w:val="006B7471"/>
    <w:rsid w:val="006B75C5"/>
    <w:rsid w:val="006B7A65"/>
    <w:rsid w:val="006B7AC3"/>
    <w:rsid w:val="006B7DE9"/>
    <w:rsid w:val="006B7F6A"/>
    <w:rsid w:val="006C0014"/>
    <w:rsid w:val="006C023C"/>
    <w:rsid w:val="006C02FA"/>
    <w:rsid w:val="006C034A"/>
    <w:rsid w:val="006C0384"/>
    <w:rsid w:val="006C0472"/>
    <w:rsid w:val="006C082D"/>
    <w:rsid w:val="006C0D44"/>
    <w:rsid w:val="006C123E"/>
    <w:rsid w:val="006C154A"/>
    <w:rsid w:val="006C16A0"/>
    <w:rsid w:val="006C18D2"/>
    <w:rsid w:val="006C19AA"/>
    <w:rsid w:val="006C28F5"/>
    <w:rsid w:val="006C29DA"/>
    <w:rsid w:val="006C3567"/>
    <w:rsid w:val="006C397D"/>
    <w:rsid w:val="006C3D63"/>
    <w:rsid w:val="006C4366"/>
    <w:rsid w:val="006C44B0"/>
    <w:rsid w:val="006C4515"/>
    <w:rsid w:val="006C4BE4"/>
    <w:rsid w:val="006C5036"/>
    <w:rsid w:val="006C5417"/>
    <w:rsid w:val="006C5EE3"/>
    <w:rsid w:val="006C5F1A"/>
    <w:rsid w:val="006C6409"/>
    <w:rsid w:val="006C64B7"/>
    <w:rsid w:val="006C66AE"/>
    <w:rsid w:val="006C66AF"/>
    <w:rsid w:val="006C66F8"/>
    <w:rsid w:val="006C6750"/>
    <w:rsid w:val="006C6A15"/>
    <w:rsid w:val="006C71BC"/>
    <w:rsid w:val="006C755C"/>
    <w:rsid w:val="006C77FA"/>
    <w:rsid w:val="006C78DE"/>
    <w:rsid w:val="006C7DAF"/>
    <w:rsid w:val="006C7E10"/>
    <w:rsid w:val="006D0BBE"/>
    <w:rsid w:val="006D1471"/>
    <w:rsid w:val="006D17EA"/>
    <w:rsid w:val="006D1D05"/>
    <w:rsid w:val="006D218F"/>
    <w:rsid w:val="006D21E4"/>
    <w:rsid w:val="006D22B6"/>
    <w:rsid w:val="006D22F8"/>
    <w:rsid w:val="006D2A5B"/>
    <w:rsid w:val="006D2BF3"/>
    <w:rsid w:val="006D2CF2"/>
    <w:rsid w:val="006D30FA"/>
    <w:rsid w:val="006D3780"/>
    <w:rsid w:val="006D391E"/>
    <w:rsid w:val="006D3CB0"/>
    <w:rsid w:val="006D3EC6"/>
    <w:rsid w:val="006D3F8D"/>
    <w:rsid w:val="006D40EC"/>
    <w:rsid w:val="006D40FD"/>
    <w:rsid w:val="006D4152"/>
    <w:rsid w:val="006D4314"/>
    <w:rsid w:val="006D44DA"/>
    <w:rsid w:val="006D45FB"/>
    <w:rsid w:val="006D49C6"/>
    <w:rsid w:val="006D4B2F"/>
    <w:rsid w:val="006D4BC5"/>
    <w:rsid w:val="006D4C61"/>
    <w:rsid w:val="006D5104"/>
    <w:rsid w:val="006D5286"/>
    <w:rsid w:val="006D5B25"/>
    <w:rsid w:val="006D5D4E"/>
    <w:rsid w:val="006D5EA9"/>
    <w:rsid w:val="006D6082"/>
    <w:rsid w:val="006D627E"/>
    <w:rsid w:val="006D6455"/>
    <w:rsid w:val="006D6599"/>
    <w:rsid w:val="006D6A21"/>
    <w:rsid w:val="006D6D8F"/>
    <w:rsid w:val="006D6FE0"/>
    <w:rsid w:val="006D71AF"/>
    <w:rsid w:val="006D7D67"/>
    <w:rsid w:val="006D7EA8"/>
    <w:rsid w:val="006E0231"/>
    <w:rsid w:val="006E0455"/>
    <w:rsid w:val="006E0584"/>
    <w:rsid w:val="006E0681"/>
    <w:rsid w:val="006E082B"/>
    <w:rsid w:val="006E0A4C"/>
    <w:rsid w:val="006E0D56"/>
    <w:rsid w:val="006E0FD1"/>
    <w:rsid w:val="006E1283"/>
    <w:rsid w:val="006E1315"/>
    <w:rsid w:val="006E1511"/>
    <w:rsid w:val="006E1783"/>
    <w:rsid w:val="006E1A60"/>
    <w:rsid w:val="006E23D3"/>
    <w:rsid w:val="006E2998"/>
    <w:rsid w:val="006E2B25"/>
    <w:rsid w:val="006E2FE4"/>
    <w:rsid w:val="006E3331"/>
    <w:rsid w:val="006E3911"/>
    <w:rsid w:val="006E3AF0"/>
    <w:rsid w:val="006E3CFC"/>
    <w:rsid w:val="006E428C"/>
    <w:rsid w:val="006E4C19"/>
    <w:rsid w:val="006E4FBF"/>
    <w:rsid w:val="006E50DF"/>
    <w:rsid w:val="006E51B0"/>
    <w:rsid w:val="006E51F8"/>
    <w:rsid w:val="006E5428"/>
    <w:rsid w:val="006E5594"/>
    <w:rsid w:val="006E564B"/>
    <w:rsid w:val="006E571C"/>
    <w:rsid w:val="006E573F"/>
    <w:rsid w:val="006E5A54"/>
    <w:rsid w:val="006E5CEE"/>
    <w:rsid w:val="006E6371"/>
    <w:rsid w:val="006E6700"/>
    <w:rsid w:val="006E67EB"/>
    <w:rsid w:val="006E6D2A"/>
    <w:rsid w:val="006E6F2E"/>
    <w:rsid w:val="006E70A5"/>
    <w:rsid w:val="006E7302"/>
    <w:rsid w:val="006E7911"/>
    <w:rsid w:val="006E7C53"/>
    <w:rsid w:val="006F023A"/>
    <w:rsid w:val="006F02CB"/>
    <w:rsid w:val="006F02D3"/>
    <w:rsid w:val="006F0DE8"/>
    <w:rsid w:val="006F11A9"/>
    <w:rsid w:val="006F130D"/>
    <w:rsid w:val="006F1388"/>
    <w:rsid w:val="006F19A7"/>
    <w:rsid w:val="006F1CF8"/>
    <w:rsid w:val="006F2BC9"/>
    <w:rsid w:val="006F2C87"/>
    <w:rsid w:val="006F2D00"/>
    <w:rsid w:val="006F2DFD"/>
    <w:rsid w:val="006F3CBC"/>
    <w:rsid w:val="006F3CC6"/>
    <w:rsid w:val="006F3E43"/>
    <w:rsid w:val="006F402C"/>
    <w:rsid w:val="006F4512"/>
    <w:rsid w:val="006F4541"/>
    <w:rsid w:val="006F4605"/>
    <w:rsid w:val="006F4612"/>
    <w:rsid w:val="006F4815"/>
    <w:rsid w:val="006F4A7B"/>
    <w:rsid w:val="006F4BD1"/>
    <w:rsid w:val="006F4F1D"/>
    <w:rsid w:val="006F4F69"/>
    <w:rsid w:val="006F51D4"/>
    <w:rsid w:val="006F52E7"/>
    <w:rsid w:val="006F54D2"/>
    <w:rsid w:val="006F552F"/>
    <w:rsid w:val="006F5564"/>
    <w:rsid w:val="006F5881"/>
    <w:rsid w:val="006F58D1"/>
    <w:rsid w:val="006F596E"/>
    <w:rsid w:val="006F5CE8"/>
    <w:rsid w:val="006F5D2B"/>
    <w:rsid w:val="006F5E4A"/>
    <w:rsid w:val="006F6367"/>
    <w:rsid w:val="006F6515"/>
    <w:rsid w:val="006F655A"/>
    <w:rsid w:val="006F6B03"/>
    <w:rsid w:val="006F7612"/>
    <w:rsid w:val="006F7D62"/>
    <w:rsid w:val="007005C3"/>
    <w:rsid w:val="00700988"/>
    <w:rsid w:val="0070130B"/>
    <w:rsid w:val="00701656"/>
    <w:rsid w:val="00701CB5"/>
    <w:rsid w:val="00701CD7"/>
    <w:rsid w:val="00701D27"/>
    <w:rsid w:val="00701E9B"/>
    <w:rsid w:val="007025A8"/>
    <w:rsid w:val="00702842"/>
    <w:rsid w:val="007036C7"/>
    <w:rsid w:val="00703854"/>
    <w:rsid w:val="007039AA"/>
    <w:rsid w:val="00703B47"/>
    <w:rsid w:val="00703BA7"/>
    <w:rsid w:val="00703DA1"/>
    <w:rsid w:val="007040D3"/>
    <w:rsid w:val="00704188"/>
    <w:rsid w:val="00704774"/>
    <w:rsid w:val="007047CF"/>
    <w:rsid w:val="007049BF"/>
    <w:rsid w:val="00704A3B"/>
    <w:rsid w:val="00704B64"/>
    <w:rsid w:val="00704DAB"/>
    <w:rsid w:val="00704DC7"/>
    <w:rsid w:val="0070525E"/>
    <w:rsid w:val="00705418"/>
    <w:rsid w:val="00705E9C"/>
    <w:rsid w:val="00705F64"/>
    <w:rsid w:val="007060AC"/>
    <w:rsid w:val="00706487"/>
    <w:rsid w:val="00706886"/>
    <w:rsid w:val="00706DB0"/>
    <w:rsid w:val="00706F18"/>
    <w:rsid w:val="0070702E"/>
    <w:rsid w:val="00707030"/>
    <w:rsid w:val="00707569"/>
    <w:rsid w:val="007079C7"/>
    <w:rsid w:val="00710075"/>
    <w:rsid w:val="0071037F"/>
    <w:rsid w:val="00710699"/>
    <w:rsid w:val="00710876"/>
    <w:rsid w:val="00710B1C"/>
    <w:rsid w:val="00710C19"/>
    <w:rsid w:val="00710C32"/>
    <w:rsid w:val="00710C75"/>
    <w:rsid w:val="00710CB5"/>
    <w:rsid w:val="00710DAB"/>
    <w:rsid w:val="00710E30"/>
    <w:rsid w:val="0071131C"/>
    <w:rsid w:val="007116F4"/>
    <w:rsid w:val="0071197A"/>
    <w:rsid w:val="007119B8"/>
    <w:rsid w:val="00711A32"/>
    <w:rsid w:val="00711C36"/>
    <w:rsid w:val="00711D52"/>
    <w:rsid w:val="007120E9"/>
    <w:rsid w:val="00712483"/>
    <w:rsid w:val="007124FB"/>
    <w:rsid w:val="00712A16"/>
    <w:rsid w:val="00712ACF"/>
    <w:rsid w:val="00712C63"/>
    <w:rsid w:val="00712CBF"/>
    <w:rsid w:val="00712D80"/>
    <w:rsid w:val="00712DFB"/>
    <w:rsid w:val="00712F35"/>
    <w:rsid w:val="007137FC"/>
    <w:rsid w:val="00713C3C"/>
    <w:rsid w:val="00713D73"/>
    <w:rsid w:val="00714399"/>
    <w:rsid w:val="0071481B"/>
    <w:rsid w:val="00714B84"/>
    <w:rsid w:val="00714F31"/>
    <w:rsid w:val="00714F76"/>
    <w:rsid w:val="007153C9"/>
    <w:rsid w:val="00715630"/>
    <w:rsid w:val="00715CF3"/>
    <w:rsid w:val="00715D00"/>
    <w:rsid w:val="00715DEF"/>
    <w:rsid w:val="00715E08"/>
    <w:rsid w:val="00716473"/>
    <w:rsid w:val="007165DC"/>
    <w:rsid w:val="0071675E"/>
    <w:rsid w:val="007169B4"/>
    <w:rsid w:val="007171D7"/>
    <w:rsid w:val="007174A4"/>
    <w:rsid w:val="007178E4"/>
    <w:rsid w:val="00717B03"/>
    <w:rsid w:val="00720127"/>
    <w:rsid w:val="007202A4"/>
    <w:rsid w:val="0072040E"/>
    <w:rsid w:val="007208D6"/>
    <w:rsid w:val="00720A2E"/>
    <w:rsid w:val="00720FB7"/>
    <w:rsid w:val="00721011"/>
    <w:rsid w:val="00721292"/>
    <w:rsid w:val="00721B31"/>
    <w:rsid w:val="00721BCD"/>
    <w:rsid w:val="00721CDA"/>
    <w:rsid w:val="00721E39"/>
    <w:rsid w:val="00722315"/>
    <w:rsid w:val="007236AD"/>
    <w:rsid w:val="007236F2"/>
    <w:rsid w:val="00723A71"/>
    <w:rsid w:val="00723B04"/>
    <w:rsid w:val="00724704"/>
    <w:rsid w:val="00724AF1"/>
    <w:rsid w:val="00724B84"/>
    <w:rsid w:val="00724C51"/>
    <w:rsid w:val="00724CC9"/>
    <w:rsid w:val="00724D45"/>
    <w:rsid w:val="00725188"/>
    <w:rsid w:val="007255BE"/>
    <w:rsid w:val="007255F7"/>
    <w:rsid w:val="00725762"/>
    <w:rsid w:val="007257F7"/>
    <w:rsid w:val="00725978"/>
    <w:rsid w:val="00725EC8"/>
    <w:rsid w:val="007262EF"/>
    <w:rsid w:val="0072683A"/>
    <w:rsid w:val="0072705E"/>
    <w:rsid w:val="007273CF"/>
    <w:rsid w:val="00727CE9"/>
    <w:rsid w:val="00727EED"/>
    <w:rsid w:val="007300A4"/>
    <w:rsid w:val="007300EB"/>
    <w:rsid w:val="007301AC"/>
    <w:rsid w:val="00730915"/>
    <w:rsid w:val="00730A93"/>
    <w:rsid w:val="00730B3A"/>
    <w:rsid w:val="00730B9A"/>
    <w:rsid w:val="00730BF0"/>
    <w:rsid w:val="00731175"/>
    <w:rsid w:val="007313B9"/>
    <w:rsid w:val="00731645"/>
    <w:rsid w:val="0073196D"/>
    <w:rsid w:val="00731AE2"/>
    <w:rsid w:val="00731E7B"/>
    <w:rsid w:val="00731F7B"/>
    <w:rsid w:val="00731F93"/>
    <w:rsid w:val="0073209A"/>
    <w:rsid w:val="0073238E"/>
    <w:rsid w:val="00732A44"/>
    <w:rsid w:val="00732AD8"/>
    <w:rsid w:val="00732DE7"/>
    <w:rsid w:val="00732EDF"/>
    <w:rsid w:val="00733016"/>
    <w:rsid w:val="007330F0"/>
    <w:rsid w:val="00733602"/>
    <w:rsid w:val="00733C0E"/>
    <w:rsid w:val="00733E42"/>
    <w:rsid w:val="00733E43"/>
    <w:rsid w:val="007342A5"/>
    <w:rsid w:val="0073454C"/>
    <w:rsid w:val="0073492C"/>
    <w:rsid w:val="00734EAF"/>
    <w:rsid w:val="0073509B"/>
    <w:rsid w:val="007350E3"/>
    <w:rsid w:val="007355EA"/>
    <w:rsid w:val="00735842"/>
    <w:rsid w:val="007358BF"/>
    <w:rsid w:val="007358F8"/>
    <w:rsid w:val="00735AC1"/>
    <w:rsid w:val="0073603D"/>
    <w:rsid w:val="007360C3"/>
    <w:rsid w:val="00736273"/>
    <w:rsid w:val="00736A10"/>
    <w:rsid w:val="00736C6F"/>
    <w:rsid w:val="00736FB1"/>
    <w:rsid w:val="007370E7"/>
    <w:rsid w:val="00737374"/>
    <w:rsid w:val="00737432"/>
    <w:rsid w:val="007378D1"/>
    <w:rsid w:val="007379CD"/>
    <w:rsid w:val="007379CF"/>
    <w:rsid w:val="00737D88"/>
    <w:rsid w:val="00737DB3"/>
    <w:rsid w:val="007404C0"/>
    <w:rsid w:val="0074077D"/>
    <w:rsid w:val="007408B1"/>
    <w:rsid w:val="00741AB2"/>
    <w:rsid w:val="00741B37"/>
    <w:rsid w:val="00742168"/>
    <w:rsid w:val="007422C2"/>
    <w:rsid w:val="00742489"/>
    <w:rsid w:val="00742B7A"/>
    <w:rsid w:val="007436D1"/>
    <w:rsid w:val="00743787"/>
    <w:rsid w:val="00743886"/>
    <w:rsid w:val="00743A62"/>
    <w:rsid w:val="00743FB6"/>
    <w:rsid w:val="0074411B"/>
    <w:rsid w:val="007441E2"/>
    <w:rsid w:val="0074420B"/>
    <w:rsid w:val="00744718"/>
    <w:rsid w:val="00744F21"/>
    <w:rsid w:val="007450E7"/>
    <w:rsid w:val="00745831"/>
    <w:rsid w:val="0074583E"/>
    <w:rsid w:val="00745953"/>
    <w:rsid w:val="007460D9"/>
    <w:rsid w:val="007460DA"/>
    <w:rsid w:val="007463AD"/>
    <w:rsid w:val="0074648C"/>
    <w:rsid w:val="007467A1"/>
    <w:rsid w:val="00746A31"/>
    <w:rsid w:val="00746B22"/>
    <w:rsid w:val="0074755E"/>
    <w:rsid w:val="0074795C"/>
    <w:rsid w:val="00750536"/>
    <w:rsid w:val="007506E7"/>
    <w:rsid w:val="007507F4"/>
    <w:rsid w:val="007508E0"/>
    <w:rsid w:val="007509F0"/>
    <w:rsid w:val="00750AC3"/>
    <w:rsid w:val="00750B8B"/>
    <w:rsid w:val="00750F1F"/>
    <w:rsid w:val="0075166E"/>
    <w:rsid w:val="00751737"/>
    <w:rsid w:val="00751826"/>
    <w:rsid w:val="0075182B"/>
    <w:rsid w:val="007526E4"/>
    <w:rsid w:val="0075271A"/>
    <w:rsid w:val="00752C4F"/>
    <w:rsid w:val="007533E9"/>
    <w:rsid w:val="007536A7"/>
    <w:rsid w:val="00753808"/>
    <w:rsid w:val="0075387A"/>
    <w:rsid w:val="00753D46"/>
    <w:rsid w:val="00754465"/>
    <w:rsid w:val="007547E3"/>
    <w:rsid w:val="00754918"/>
    <w:rsid w:val="00754DF4"/>
    <w:rsid w:val="0075500B"/>
    <w:rsid w:val="007552A8"/>
    <w:rsid w:val="007553A0"/>
    <w:rsid w:val="007556F6"/>
    <w:rsid w:val="007559F6"/>
    <w:rsid w:val="00755B40"/>
    <w:rsid w:val="00755B6E"/>
    <w:rsid w:val="00755DE5"/>
    <w:rsid w:val="00755EB1"/>
    <w:rsid w:val="0075694F"/>
    <w:rsid w:val="00756A65"/>
    <w:rsid w:val="00756BAA"/>
    <w:rsid w:val="00756D0E"/>
    <w:rsid w:val="0075729B"/>
    <w:rsid w:val="007574C4"/>
    <w:rsid w:val="007574D6"/>
    <w:rsid w:val="007577C9"/>
    <w:rsid w:val="00757B0D"/>
    <w:rsid w:val="00757B8C"/>
    <w:rsid w:val="00757D0A"/>
    <w:rsid w:val="00760272"/>
    <w:rsid w:val="00760289"/>
    <w:rsid w:val="007603F8"/>
    <w:rsid w:val="00760B57"/>
    <w:rsid w:val="00760C9E"/>
    <w:rsid w:val="00761064"/>
    <w:rsid w:val="007617B9"/>
    <w:rsid w:val="007617C9"/>
    <w:rsid w:val="00761C48"/>
    <w:rsid w:val="0076253F"/>
    <w:rsid w:val="00762927"/>
    <w:rsid w:val="00762D59"/>
    <w:rsid w:val="00763235"/>
    <w:rsid w:val="0076327D"/>
    <w:rsid w:val="00763285"/>
    <w:rsid w:val="0076366D"/>
    <w:rsid w:val="00763682"/>
    <w:rsid w:val="00763685"/>
    <w:rsid w:val="007639DC"/>
    <w:rsid w:val="007642FF"/>
    <w:rsid w:val="0076431B"/>
    <w:rsid w:val="007645BB"/>
    <w:rsid w:val="00764E22"/>
    <w:rsid w:val="00764FE0"/>
    <w:rsid w:val="00765085"/>
    <w:rsid w:val="00765263"/>
    <w:rsid w:val="007652D3"/>
    <w:rsid w:val="0076562F"/>
    <w:rsid w:val="00765AB4"/>
    <w:rsid w:val="00765B6F"/>
    <w:rsid w:val="00765F36"/>
    <w:rsid w:val="00766273"/>
    <w:rsid w:val="0076653C"/>
    <w:rsid w:val="00766D81"/>
    <w:rsid w:val="0076717F"/>
    <w:rsid w:val="007674CD"/>
    <w:rsid w:val="007677FE"/>
    <w:rsid w:val="00767A2E"/>
    <w:rsid w:val="00767C99"/>
    <w:rsid w:val="00767DC7"/>
    <w:rsid w:val="00770004"/>
    <w:rsid w:val="00770E76"/>
    <w:rsid w:val="00770F5C"/>
    <w:rsid w:val="007715C2"/>
    <w:rsid w:val="0077172A"/>
    <w:rsid w:val="00771BB2"/>
    <w:rsid w:val="00772005"/>
    <w:rsid w:val="0077244F"/>
    <w:rsid w:val="007728F0"/>
    <w:rsid w:val="0077292E"/>
    <w:rsid w:val="00772A39"/>
    <w:rsid w:val="00772CA6"/>
    <w:rsid w:val="00772D50"/>
    <w:rsid w:val="00772E02"/>
    <w:rsid w:val="00773DAA"/>
    <w:rsid w:val="007741DD"/>
    <w:rsid w:val="00774B87"/>
    <w:rsid w:val="00774CEC"/>
    <w:rsid w:val="00774E25"/>
    <w:rsid w:val="00774EE6"/>
    <w:rsid w:val="007752D2"/>
    <w:rsid w:val="00775492"/>
    <w:rsid w:val="00775603"/>
    <w:rsid w:val="007765D4"/>
    <w:rsid w:val="00776844"/>
    <w:rsid w:val="00777001"/>
    <w:rsid w:val="007772B0"/>
    <w:rsid w:val="00777531"/>
    <w:rsid w:val="00777732"/>
    <w:rsid w:val="00777CAC"/>
    <w:rsid w:val="0078009B"/>
    <w:rsid w:val="007801BC"/>
    <w:rsid w:val="0078029D"/>
    <w:rsid w:val="0078033E"/>
    <w:rsid w:val="007803AF"/>
    <w:rsid w:val="007805FC"/>
    <w:rsid w:val="00780D51"/>
    <w:rsid w:val="007811BD"/>
    <w:rsid w:val="00781532"/>
    <w:rsid w:val="00781542"/>
    <w:rsid w:val="00781C00"/>
    <w:rsid w:val="007822E3"/>
    <w:rsid w:val="007822FA"/>
    <w:rsid w:val="00782943"/>
    <w:rsid w:val="00783215"/>
    <w:rsid w:val="00783252"/>
    <w:rsid w:val="007837EE"/>
    <w:rsid w:val="00783B75"/>
    <w:rsid w:val="00783BDE"/>
    <w:rsid w:val="00783BF7"/>
    <w:rsid w:val="00783F81"/>
    <w:rsid w:val="007848E0"/>
    <w:rsid w:val="00784D2A"/>
    <w:rsid w:val="0078571A"/>
    <w:rsid w:val="007858A7"/>
    <w:rsid w:val="007859BD"/>
    <w:rsid w:val="00785A33"/>
    <w:rsid w:val="007863FB"/>
    <w:rsid w:val="00786652"/>
    <w:rsid w:val="007866AF"/>
    <w:rsid w:val="007869A7"/>
    <w:rsid w:val="007872A1"/>
    <w:rsid w:val="007872B8"/>
    <w:rsid w:val="0078750D"/>
    <w:rsid w:val="007876C8"/>
    <w:rsid w:val="007879BE"/>
    <w:rsid w:val="00787CAA"/>
    <w:rsid w:val="00787D97"/>
    <w:rsid w:val="00790256"/>
    <w:rsid w:val="00790290"/>
    <w:rsid w:val="007902B5"/>
    <w:rsid w:val="007905AC"/>
    <w:rsid w:val="00790AB1"/>
    <w:rsid w:val="0079106B"/>
    <w:rsid w:val="00791341"/>
    <w:rsid w:val="0079143B"/>
    <w:rsid w:val="00791578"/>
    <w:rsid w:val="0079165A"/>
    <w:rsid w:val="00791712"/>
    <w:rsid w:val="00791C86"/>
    <w:rsid w:val="007921EA"/>
    <w:rsid w:val="007925E1"/>
    <w:rsid w:val="00792628"/>
    <w:rsid w:val="0079271F"/>
    <w:rsid w:val="007928C6"/>
    <w:rsid w:val="00792B25"/>
    <w:rsid w:val="00792B72"/>
    <w:rsid w:val="00792F03"/>
    <w:rsid w:val="00792F57"/>
    <w:rsid w:val="007930FE"/>
    <w:rsid w:val="00793266"/>
    <w:rsid w:val="0079335A"/>
    <w:rsid w:val="007937AC"/>
    <w:rsid w:val="007939D5"/>
    <w:rsid w:val="0079443D"/>
    <w:rsid w:val="00794537"/>
    <w:rsid w:val="007947B5"/>
    <w:rsid w:val="00794D88"/>
    <w:rsid w:val="007951F4"/>
    <w:rsid w:val="0079556F"/>
    <w:rsid w:val="0079564F"/>
    <w:rsid w:val="0079565C"/>
    <w:rsid w:val="00795DF6"/>
    <w:rsid w:val="00795FEA"/>
    <w:rsid w:val="007964A1"/>
    <w:rsid w:val="0079693E"/>
    <w:rsid w:val="00796E83"/>
    <w:rsid w:val="007970EE"/>
    <w:rsid w:val="007972CD"/>
    <w:rsid w:val="007974B0"/>
    <w:rsid w:val="00797B7B"/>
    <w:rsid w:val="00797CA1"/>
    <w:rsid w:val="00797F8E"/>
    <w:rsid w:val="007A0421"/>
    <w:rsid w:val="007A0452"/>
    <w:rsid w:val="007A05CE"/>
    <w:rsid w:val="007A063D"/>
    <w:rsid w:val="007A0C7E"/>
    <w:rsid w:val="007A0DA7"/>
    <w:rsid w:val="007A0EF8"/>
    <w:rsid w:val="007A0F7E"/>
    <w:rsid w:val="007A113C"/>
    <w:rsid w:val="007A13FE"/>
    <w:rsid w:val="007A1818"/>
    <w:rsid w:val="007A1DCD"/>
    <w:rsid w:val="007A21FA"/>
    <w:rsid w:val="007A22D1"/>
    <w:rsid w:val="007A231D"/>
    <w:rsid w:val="007A233B"/>
    <w:rsid w:val="007A240D"/>
    <w:rsid w:val="007A2487"/>
    <w:rsid w:val="007A251E"/>
    <w:rsid w:val="007A2546"/>
    <w:rsid w:val="007A25DD"/>
    <w:rsid w:val="007A2820"/>
    <w:rsid w:val="007A2AA2"/>
    <w:rsid w:val="007A2DD3"/>
    <w:rsid w:val="007A30F8"/>
    <w:rsid w:val="007A323B"/>
    <w:rsid w:val="007A3523"/>
    <w:rsid w:val="007A3552"/>
    <w:rsid w:val="007A3590"/>
    <w:rsid w:val="007A35A5"/>
    <w:rsid w:val="007A3727"/>
    <w:rsid w:val="007A37AC"/>
    <w:rsid w:val="007A3FBC"/>
    <w:rsid w:val="007A436F"/>
    <w:rsid w:val="007A4399"/>
    <w:rsid w:val="007A4470"/>
    <w:rsid w:val="007A4536"/>
    <w:rsid w:val="007A4F90"/>
    <w:rsid w:val="007A53BF"/>
    <w:rsid w:val="007A5B97"/>
    <w:rsid w:val="007A5C47"/>
    <w:rsid w:val="007A5D3E"/>
    <w:rsid w:val="007A6BCE"/>
    <w:rsid w:val="007A6E73"/>
    <w:rsid w:val="007A6EAC"/>
    <w:rsid w:val="007A795C"/>
    <w:rsid w:val="007A7967"/>
    <w:rsid w:val="007B043A"/>
    <w:rsid w:val="007B05DE"/>
    <w:rsid w:val="007B07FB"/>
    <w:rsid w:val="007B0810"/>
    <w:rsid w:val="007B08FA"/>
    <w:rsid w:val="007B0C32"/>
    <w:rsid w:val="007B0DB9"/>
    <w:rsid w:val="007B0FED"/>
    <w:rsid w:val="007B113B"/>
    <w:rsid w:val="007B11A7"/>
    <w:rsid w:val="007B151B"/>
    <w:rsid w:val="007B1B13"/>
    <w:rsid w:val="007B1C13"/>
    <w:rsid w:val="007B1DFD"/>
    <w:rsid w:val="007B1E75"/>
    <w:rsid w:val="007B2376"/>
    <w:rsid w:val="007B28A8"/>
    <w:rsid w:val="007B2BFB"/>
    <w:rsid w:val="007B2F0A"/>
    <w:rsid w:val="007B34D6"/>
    <w:rsid w:val="007B3B9A"/>
    <w:rsid w:val="007B49DB"/>
    <w:rsid w:val="007B4F3F"/>
    <w:rsid w:val="007B4FC7"/>
    <w:rsid w:val="007B5177"/>
    <w:rsid w:val="007B54E0"/>
    <w:rsid w:val="007B62DF"/>
    <w:rsid w:val="007B6E47"/>
    <w:rsid w:val="007B6F45"/>
    <w:rsid w:val="007B7429"/>
    <w:rsid w:val="007B7485"/>
    <w:rsid w:val="007B7632"/>
    <w:rsid w:val="007B765F"/>
    <w:rsid w:val="007B776E"/>
    <w:rsid w:val="007B7862"/>
    <w:rsid w:val="007B78E0"/>
    <w:rsid w:val="007B7B15"/>
    <w:rsid w:val="007C01CF"/>
    <w:rsid w:val="007C0358"/>
    <w:rsid w:val="007C08C0"/>
    <w:rsid w:val="007C0DE3"/>
    <w:rsid w:val="007C0DF3"/>
    <w:rsid w:val="007C1044"/>
    <w:rsid w:val="007C108C"/>
    <w:rsid w:val="007C1745"/>
    <w:rsid w:val="007C177D"/>
    <w:rsid w:val="007C195D"/>
    <w:rsid w:val="007C271E"/>
    <w:rsid w:val="007C2C68"/>
    <w:rsid w:val="007C3200"/>
    <w:rsid w:val="007C3302"/>
    <w:rsid w:val="007C37E8"/>
    <w:rsid w:val="007C4006"/>
    <w:rsid w:val="007C40D9"/>
    <w:rsid w:val="007C4365"/>
    <w:rsid w:val="007C440B"/>
    <w:rsid w:val="007C4510"/>
    <w:rsid w:val="007C45C7"/>
    <w:rsid w:val="007C4B76"/>
    <w:rsid w:val="007C4C62"/>
    <w:rsid w:val="007C4C91"/>
    <w:rsid w:val="007C509B"/>
    <w:rsid w:val="007C5185"/>
    <w:rsid w:val="007C5350"/>
    <w:rsid w:val="007C53D6"/>
    <w:rsid w:val="007C580F"/>
    <w:rsid w:val="007C5D2B"/>
    <w:rsid w:val="007C5DE5"/>
    <w:rsid w:val="007C6244"/>
    <w:rsid w:val="007C6573"/>
    <w:rsid w:val="007C6B47"/>
    <w:rsid w:val="007C6B79"/>
    <w:rsid w:val="007C6BDD"/>
    <w:rsid w:val="007C7758"/>
    <w:rsid w:val="007C7A8D"/>
    <w:rsid w:val="007C7C0D"/>
    <w:rsid w:val="007C7F3D"/>
    <w:rsid w:val="007C7F92"/>
    <w:rsid w:val="007D00ED"/>
    <w:rsid w:val="007D023E"/>
    <w:rsid w:val="007D068A"/>
    <w:rsid w:val="007D0B3B"/>
    <w:rsid w:val="007D0BA3"/>
    <w:rsid w:val="007D0F20"/>
    <w:rsid w:val="007D1190"/>
    <w:rsid w:val="007D1245"/>
    <w:rsid w:val="007D15C9"/>
    <w:rsid w:val="007D166C"/>
    <w:rsid w:val="007D1D8C"/>
    <w:rsid w:val="007D1E1A"/>
    <w:rsid w:val="007D1F69"/>
    <w:rsid w:val="007D232F"/>
    <w:rsid w:val="007D2401"/>
    <w:rsid w:val="007D24A6"/>
    <w:rsid w:val="007D2595"/>
    <w:rsid w:val="007D27D5"/>
    <w:rsid w:val="007D298C"/>
    <w:rsid w:val="007D2BE8"/>
    <w:rsid w:val="007D2F08"/>
    <w:rsid w:val="007D429E"/>
    <w:rsid w:val="007D53A6"/>
    <w:rsid w:val="007D59E7"/>
    <w:rsid w:val="007D5E69"/>
    <w:rsid w:val="007D5EA7"/>
    <w:rsid w:val="007D5F85"/>
    <w:rsid w:val="007D632A"/>
    <w:rsid w:val="007D64A6"/>
    <w:rsid w:val="007D660A"/>
    <w:rsid w:val="007D6985"/>
    <w:rsid w:val="007D6E1A"/>
    <w:rsid w:val="007D70B5"/>
    <w:rsid w:val="007D71EF"/>
    <w:rsid w:val="007D735A"/>
    <w:rsid w:val="007D75BB"/>
    <w:rsid w:val="007D7B29"/>
    <w:rsid w:val="007D7B54"/>
    <w:rsid w:val="007D7E14"/>
    <w:rsid w:val="007E0209"/>
    <w:rsid w:val="007E0298"/>
    <w:rsid w:val="007E0315"/>
    <w:rsid w:val="007E0689"/>
    <w:rsid w:val="007E085D"/>
    <w:rsid w:val="007E0866"/>
    <w:rsid w:val="007E09AD"/>
    <w:rsid w:val="007E0CCF"/>
    <w:rsid w:val="007E0CE9"/>
    <w:rsid w:val="007E0E28"/>
    <w:rsid w:val="007E0E67"/>
    <w:rsid w:val="007E12AE"/>
    <w:rsid w:val="007E18B2"/>
    <w:rsid w:val="007E195E"/>
    <w:rsid w:val="007E1ABA"/>
    <w:rsid w:val="007E1C02"/>
    <w:rsid w:val="007E1F24"/>
    <w:rsid w:val="007E1FA3"/>
    <w:rsid w:val="007E238E"/>
    <w:rsid w:val="007E252B"/>
    <w:rsid w:val="007E25F9"/>
    <w:rsid w:val="007E2639"/>
    <w:rsid w:val="007E2782"/>
    <w:rsid w:val="007E2B90"/>
    <w:rsid w:val="007E32A3"/>
    <w:rsid w:val="007E396E"/>
    <w:rsid w:val="007E3BDE"/>
    <w:rsid w:val="007E3E7F"/>
    <w:rsid w:val="007E4023"/>
    <w:rsid w:val="007E4106"/>
    <w:rsid w:val="007E4BB1"/>
    <w:rsid w:val="007E4C62"/>
    <w:rsid w:val="007E5913"/>
    <w:rsid w:val="007E5C3D"/>
    <w:rsid w:val="007E5CFF"/>
    <w:rsid w:val="007E5E55"/>
    <w:rsid w:val="007E63B1"/>
    <w:rsid w:val="007E7298"/>
    <w:rsid w:val="007E74A6"/>
    <w:rsid w:val="007E7F0B"/>
    <w:rsid w:val="007F00B7"/>
    <w:rsid w:val="007F0405"/>
    <w:rsid w:val="007F047B"/>
    <w:rsid w:val="007F0823"/>
    <w:rsid w:val="007F0A01"/>
    <w:rsid w:val="007F0C61"/>
    <w:rsid w:val="007F10A0"/>
    <w:rsid w:val="007F1106"/>
    <w:rsid w:val="007F112F"/>
    <w:rsid w:val="007F12C7"/>
    <w:rsid w:val="007F16FD"/>
    <w:rsid w:val="007F19CA"/>
    <w:rsid w:val="007F1CDE"/>
    <w:rsid w:val="007F1F09"/>
    <w:rsid w:val="007F23B6"/>
    <w:rsid w:val="007F2429"/>
    <w:rsid w:val="007F2538"/>
    <w:rsid w:val="007F283C"/>
    <w:rsid w:val="007F2ACD"/>
    <w:rsid w:val="007F2B23"/>
    <w:rsid w:val="007F344E"/>
    <w:rsid w:val="007F3D9B"/>
    <w:rsid w:val="007F3D9C"/>
    <w:rsid w:val="007F3DBE"/>
    <w:rsid w:val="007F3DCE"/>
    <w:rsid w:val="007F461B"/>
    <w:rsid w:val="007F5306"/>
    <w:rsid w:val="007F5E2E"/>
    <w:rsid w:val="007F5FD5"/>
    <w:rsid w:val="007F66C9"/>
    <w:rsid w:val="007F6FFE"/>
    <w:rsid w:val="007F71CB"/>
    <w:rsid w:val="007F742E"/>
    <w:rsid w:val="007F7665"/>
    <w:rsid w:val="007F7782"/>
    <w:rsid w:val="007F78AA"/>
    <w:rsid w:val="007F7ABA"/>
    <w:rsid w:val="007F7E9B"/>
    <w:rsid w:val="008002A1"/>
    <w:rsid w:val="00800331"/>
    <w:rsid w:val="00800453"/>
    <w:rsid w:val="0080060F"/>
    <w:rsid w:val="00800774"/>
    <w:rsid w:val="00800A83"/>
    <w:rsid w:val="00800E67"/>
    <w:rsid w:val="00800FE8"/>
    <w:rsid w:val="008013CA"/>
    <w:rsid w:val="0080157F"/>
    <w:rsid w:val="00801752"/>
    <w:rsid w:val="0080190B"/>
    <w:rsid w:val="00802567"/>
    <w:rsid w:val="008028DE"/>
    <w:rsid w:val="008028EA"/>
    <w:rsid w:val="00802A0C"/>
    <w:rsid w:val="00802DFB"/>
    <w:rsid w:val="00803148"/>
    <w:rsid w:val="008035CC"/>
    <w:rsid w:val="00803610"/>
    <w:rsid w:val="0080368D"/>
    <w:rsid w:val="008039EA"/>
    <w:rsid w:val="008040E6"/>
    <w:rsid w:val="0080425D"/>
    <w:rsid w:val="00804651"/>
    <w:rsid w:val="008047E2"/>
    <w:rsid w:val="00804C3C"/>
    <w:rsid w:val="00804D0D"/>
    <w:rsid w:val="00805477"/>
    <w:rsid w:val="008055FB"/>
    <w:rsid w:val="008061DB"/>
    <w:rsid w:val="00806505"/>
    <w:rsid w:val="00806684"/>
    <w:rsid w:val="00806B27"/>
    <w:rsid w:val="00806C5F"/>
    <w:rsid w:val="00806D84"/>
    <w:rsid w:val="00806D98"/>
    <w:rsid w:val="00806DC8"/>
    <w:rsid w:val="00807B39"/>
    <w:rsid w:val="00807DBB"/>
    <w:rsid w:val="008100CA"/>
    <w:rsid w:val="0081052A"/>
    <w:rsid w:val="00810B65"/>
    <w:rsid w:val="00810BBA"/>
    <w:rsid w:val="008114E4"/>
    <w:rsid w:val="0081176E"/>
    <w:rsid w:val="00811A42"/>
    <w:rsid w:val="00811C1B"/>
    <w:rsid w:val="00811CA5"/>
    <w:rsid w:val="00812000"/>
    <w:rsid w:val="00812644"/>
    <w:rsid w:val="0081269F"/>
    <w:rsid w:val="00812BC1"/>
    <w:rsid w:val="00812C97"/>
    <w:rsid w:val="008133D0"/>
    <w:rsid w:val="00813B23"/>
    <w:rsid w:val="00813C13"/>
    <w:rsid w:val="00813C1E"/>
    <w:rsid w:val="00814008"/>
    <w:rsid w:val="008144A5"/>
    <w:rsid w:val="00814526"/>
    <w:rsid w:val="008145DD"/>
    <w:rsid w:val="008146AC"/>
    <w:rsid w:val="00814D88"/>
    <w:rsid w:val="00814DE3"/>
    <w:rsid w:val="008150F6"/>
    <w:rsid w:val="00815213"/>
    <w:rsid w:val="0081529B"/>
    <w:rsid w:val="0081589D"/>
    <w:rsid w:val="00815B6C"/>
    <w:rsid w:val="00816129"/>
    <w:rsid w:val="00816229"/>
    <w:rsid w:val="00816288"/>
    <w:rsid w:val="008164F2"/>
    <w:rsid w:val="0081677C"/>
    <w:rsid w:val="00816DB8"/>
    <w:rsid w:val="0081754C"/>
    <w:rsid w:val="0081791B"/>
    <w:rsid w:val="008179DC"/>
    <w:rsid w:val="008201A0"/>
    <w:rsid w:val="008201E1"/>
    <w:rsid w:val="00820283"/>
    <w:rsid w:val="0082064F"/>
    <w:rsid w:val="0082069F"/>
    <w:rsid w:val="008208FD"/>
    <w:rsid w:val="00820BAD"/>
    <w:rsid w:val="00820C41"/>
    <w:rsid w:val="00820C67"/>
    <w:rsid w:val="00820F0D"/>
    <w:rsid w:val="0082110D"/>
    <w:rsid w:val="00821252"/>
    <w:rsid w:val="0082153B"/>
    <w:rsid w:val="00821555"/>
    <w:rsid w:val="008218AC"/>
    <w:rsid w:val="00821A58"/>
    <w:rsid w:val="00821B9A"/>
    <w:rsid w:val="00821E5A"/>
    <w:rsid w:val="00821F10"/>
    <w:rsid w:val="00821FFF"/>
    <w:rsid w:val="0082228C"/>
    <w:rsid w:val="00822419"/>
    <w:rsid w:val="00822825"/>
    <w:rsid w:val="00822979"/>
    <w:rsid w:val="008238D6"/>
    <w:rsid w:val="008239B8"/>
    <w:rsid w:val="00823F05"/>
    <w:rsid w:val="00824111"/>
    <w:rsid w:val="0082417E"/>
    <w:rsid w:val="00824213"/>
    <w:rsid w:val="00824546"/>
    <w:rsid w:val="00824788"/>
    <w:rsid w:val="0082479B"/>
    <w:rsid w:val="00824882"/>
    <w:rsid w:val="00824BA2"/>
    <w:rsid w:val="00824D0E"/>
    <w:rsid w:val="00824E5D"/>
    <w:rsid w:val="00824E6B"/>
    <w:rsid w:val="0082504D"/>
    <w:rsid w:val="008255C6"/>
    <w:rsid w:val="00825943"/>
    <w:rsid w:val="00825C9D"/>
    <w:rsid w:val="00825DF6"/>
    <w:rsid w:val="00826068"/>
    <w:rsid w:val="008260C1"/>
    <w:rsid w:val="0082668D"/>
    <w:rsid w:val="008269FF"/>
    <w:rsid w:val="00826AA0"/>
    <w:rsid w:val="00826ED7"/>
    <w:rsid w:val="00827160"/>
    <w:rsid w:val="008273CF"/>
    <w:rsid w:val="00827576"/>
    <w:rsid w:val="008275AD"/>
    <w:rsid w:val="0082775B"/>
    <w:rsid w:val="00827912"/>
    <w:rsid w:val="00830042"/>
    <w:rsid w:val="00830083"/>
    <w:rsid w:val="00830338"/>
    <w:rsid w:val="008304F9"/>
    <w:rsid w:val="008306E4"/>
    <w:rsid w:val="00830891"/>
    <w:rsid w:val="008309A9"/>
    <w:rsid w:val="008309C5"/>
    <w:rsid w:val="00830B54"/>
    <w:rsid w:val="0083126D"/>
    <w:rsid w:val="00831426"/>
    <w:rsid w:val="0083143A"/>
    <w:rsid w:val="0083184B"/>
    <w:rsid w:val="00831DB7"/>
    <w:rsid w:val="00831E34"/>
    <w:rsid w:val="008321CB"/>
    <w:rsid w:val="00832350"/>
    <w:rsid w:val="008323D5"/>
    <w:rsid w:val="0083277C"/>
    <w:rsid w:val="008329EB"/>
    <w:rsid w:val="00832B4C"/>
    <w:rsid w:val="00832CF9"/>
    <w:rsid w:val="008333D6"/>
    <w:rsid w:val="008334A5"/>
    <w:rsid w:val="00833680"/>
    <w:rsid w:val="00833BCC"/>
    <w:rsid w:val="00833CA2"/>
    <w:rsid w:val="00833E16"/>
    <w:rsid w:val="00833F79"/>
    <w:rsid w:val="00834106"/>
    <w:rsid w:val="0083423C"/>
    <w:rsid w:val="00834347"/>
    <w:rsid w:val="008346FA"/>
    <w:rsid w:val="008348F1"/>
    <w:rsid w:val="00834953"/>
    <w:rsid w:val="00834989"/>
    <w:rsid w:val="00834E87"/>
    <w:rsid w:val="00835035"/>
    <w:rsid w:val="008351DB"/>
    <w:rsid w:val="00835342"/>
    <w:rsid w:val="00835573"/>
    <w:rsid w:val="00835772"/>
    <w:rsid w:val="008358C6"/>
    <w:rsid w:val="00835EA9"/>
    <w:rsid w:val="00836191"/>
    <w:rsid w:val="00837645"/>
    <w:rsid w:val="00837694"/>
    <w:rsid w:val="0083773B"/>
    <w:rsid w:val="00837854"/>
    <w:rsid w:val="00840581"/>
    <w:rsid w:val="00840604"/>
    <w:rsid w:val="00840CCA"/>
    <w:rsid w:val="00840CD4"/>
    <w:rsid w:val="0084152A"/>
    <w:rsid w:val="008417CD"/>
    <w:rsid w:val="00841876"/>
    <w:rsid w:val="00841998"/>
    <w:rsid w:val="008419EF"/>
    <w:rsid w:val="00841C41"/>
    <w:rsid w:val="00841C60"/>
    <w:rsid w:val="00841CCA"/>
    <w:rsid w:val="00841CD4"/>
    <w:rsid w:val="00841ED1"/>
    <w:rsid w:val="008420CE"/>
    <w:rsid w:val="00842421"/>
    <w:rsid w:val="00842624"/>
    <w:rsid w:val="00842ADE"/>
    <w:rsid w:val="00842C33"/>
    <w:rsid w:val="00842C8E"/>
    <w:rsid w:val="00842CA1"/>
    <w:rsid w:val="008431CD"/>
    <w:rsid w:val="00843502"/>
    <w:rsid w:val="00843918"/>
    <w:rsid w:val="00843A6C"/>
    <w:rsid w:val="00843B27"/>
    <w:rsid w:val="00843BC2"/>
    <w:rsid w:val="00843BFE"/>
    <w:rsid w:val="00843F4E"/>
    <w:rsid w:val="008440D5"/>
    <w:rsid w:val="00844449"/>
    <w:rsid w:val="00844582"/>
    <w:rsid w:val="008446A2"/>
    <w:rsid w:val="00844EFD"/>
    <w:rsid w:val="00845205"/>
    <w:rsid w:val="00845356"/>
    <w:rsid w:val="008455AA"/>
    <w:rsid w:val="008457D3"/>
    <w:rsid w:val="00845A55"/>
    <w:rsid w:val="008461CD"/>
    <w:rsid w:val="0084644B"/>
    <w:rsid w:val="008465BA"/>
    <w:rsid w:val="00846E17"/>
    <w:rsid w:val="008471BB"/>
    <w:rsid w:val="00847507"/>
    <w:rsid w:val="00847A38"/>
    <w:rsid w:val="00847B94"/>
    <w:rsid w:val="00847BCC"/>
    <w:rsid w:val="00847C4E"/>
    <w:rsid w:val="008506FD"/>
    <w:rsid w:val="00851294"/>
    <w:rsid w:val="00851333"/>
    <w:rsid w:val="00851402"/>
    <w:rsid w:val="00851A0E"/>
    <w:rsid w:val="00851AA0"/>
    <w:rsid w:val="00851D69"/>
    <w:rsid w:val="00851F2F"/>
    <w:rsid w:val="00852247"/>
    <w:rsid w:val="00852D2B"/>
    <w:rsid w:val="0085308F"/>
    <w:rsid w:val="008535B9"/>
    <w:rsid w:val="0085374C"/>
    <w:rsid w:val="00853B1D"/>
    <w:rsid w:val="00853C38"/>
    <w:rsid w:val="00853FF9"/>
    <w:rsid w:val="00854795"/>
    <w:rsid w:val="008549D2"/>
    <w:rsid w:val="00854E3D"/>
    <w:rsid w:val="008550AE"/>
    <w:rsid w:val="00855A77"/>
    <w:rsid w:val="00856510"/>
    <w:rsid w:val="00856B5E"/>
    <w:rsid w:val="00856D4A"/>
    <w:rsid w:val="00856FC0"/>
    <w:rsid w:val="00857462"/>
    <w:rsid w:val="0085754A"/>
    <w:rsid w:val="008578A3"/>
    <w:rsid w:val="00857B83"/>
    <w:rsid w:val="00860077"/>
    <w:rsid w:val="008603F4"/>
    <w:rsid w:val="008604F3"/>
    <w:rsid w:val="008608D4"/>
    <w:rsid w:val="00860F5E"/>
    <w:rsid w:val="00861109"/>
    <w:rsid w:val="00861159"/>
    <w:rsid w:val="0086128D"/>
    <w:rsid w:val="008612B9"/>
    <w:rsid w:val="00861339"/>
    <w:rsid w:val="00861398"/>
    <w:rsid w:val="0086174D"/>
    <w:rsid w:val="00861C15"/>
    <w:rsid w:val="00862300"/>
    <w:rsid w:val="00862491"/>
    <w:rsid w:val="008624FA"/>
    <w:rsid w:val="008628E5"/>
    <w:rsid w:val="00862C15"/>
    <w:rsid w:val="00862F79"/>
    <w:rsid w:val="008630BC"/>
    <w:rsid w:val="0086322B"/>
    <w:rsid w:val="00863245"/>
    <w:rsid w:val="008632AB"/>
    <w:rsid w:val="0086370E"/>
    <w:rsid w:val="00864739"/>
    <w:rsid w:val="00864DAD"/>
    <w:rsid w:val="00864E97"/>
    <w:rsid w:val="00864ECE"/>
    <w:rsid w:val="00864F36"/>
    <w:rsid w:val="00865706"/>
    <w:rsid w:val="0086580D"/>
    <w:rsid w:val="00865A09"/>
    <w:rsid w:val="00865D50"/>
    <w:rsid w:val="00865F65"/>
    <w:rsid w:val="0086639A"/>
    <w:rsid w:val="00866414"/>
    <w:rsid w:val="00866551"/>
    <w:rsid w:val="00866959"/>
    <w:rsid w:val="00866D09"/>
    <w:rsid w:val="0086738F"/>
    <w:rsid w:val="0086776F"/>
    <w:rsid w:val="008678BD"/>
    <w:rsid w:val="008678C7"/>
    <w:rsid w:val="0086794B"/>
    <w:rsid w:val="0087006F"/>
    <w:rsid w:val="00870689"/>
    <w:rsid w:val="00870AD9"/>
    <w:rsid w:val="00870B05"/>
    <w:rsid w:val="00870CB5"/>
    <w:rsid w:val="0087144D"/>
    <w:rsid w:val="008715E6"/>
    <w:rsid w:val="00871712"/>
    <w:rsid w:val="008719BE"/>
    <w:rsid w:val="00871A8B"/>
    <w:rsid w:val="00871AC2"/>
    <w:rsid w:val="00871F3A"/>
    <w:rsid w:val="0087220E"/>
    <w:rsid w:val="008725DB"/>
    <w:rsid w:val="0087278A"/>
    <w:rsid w:val="0087281E"/>
    <w:rsid w:val="00872AA0"/>
    <w:rsid w:val="00872B45"/>
    <w:rsid w:val="0087306F"/>
    <w:rsid w:val="0087307A"/>
    <w:rsid w:val="0087309C"/>
    <w:rsid w:val="008730DF"/>
    <w:rsid w:val="00873367"/>
    <w:rsid w:val="00873556"/>
    <w:rsid w:val="008740C7"/>
    <w:rsid w:val="008741E9"/>
    <w:rsid w:val="0087429C"/>
    <w:rsid w:val="008742A9"/>
    <w:rsid w:val="0087451C"/>
    <w:rsid w:val="00874706"/>
    <w:rsid w:val="00874E3B"/>
    <w:rsid w:val="008750D4"/>
    <w:rsid w:val="0087532E"/>
    <w:rsid w:val="008753E1"/>
    <w:rsid w:val="00875538"/>
    <w:rsid w:val="00875895"/>
    <w:rsid w:val="008758E2"/>
    <w:rsid w:val="008758F1"/>
    <w:rsid w:val="00875D3A"/>
    <w:rsid w:val="00875FBE"/>
    <w:rsid w:val="0087602C"/>
    <w:rsid w:val="00876211"/>
    <w:rsid w:val="00876941"/>
    <w:rsid w:val="00876A13"/>
    <w:rsid w:val="0087713B"/>
    <w:rsid w:val="0087795A"/>
    <w:rsid w:val="00877EED"/>
    <w:rsid w:val="00880110"/>
    <w:rsid w:val="008801EF"/>
    <w:rsid w:val="0088027F"/>
    <w:rsid w:val="008802F8"/>
    <w:rsid w:val="0088059F"/>
    <w:rsid w:val="008810DB"/>
    <w:rsid w:val="008813C1"/>
    <w:rsid w:val="00881423"/>
    <w:rsid w:val="0088145F"/>
    <w:rsid w:val="008814D4"/>
    <w:rsid w:val="008818BC"/>
    <w:rsid w:val="00881E65"/>
    <w:rsid w:val="00882039"/>
    <w:rsid w:val="00882D28"/>
    <w:rsid w:val="00882DB9"/>
    <w:rsid w:val="00882E11"/>
    <w:rsid w:val="00882EFE"/>
    <w:rsid w:val="008830C9"/>
    <w:rsid w:val="00883281"/>
    <w:rsid w:val="008833BF"/>
    <w:rsid w:val="00883A32"/>
    <w:rsid w:val="00883D5C"/>
    <w:rsid w:val="00883E83"/>
    <w:rsid w:val="00884393"/>
    <w:rsid w:val="00884A71"/>
    <w:rsid w:val="00884AB1"/>
    <w:rsid w:val="00884AC3"/>
    <w:rsid w:val="00884EDA"/>
    <w:rsid w:val="00885130"/>
    <w:rsid w:val="008852C6"/>
    <w:rsid w:val="008855E8"/>
    <w:rsid w:val="00885637"/>
    <w:rsid w:val="00885747"/>
    <w:rsid w:val="00885C8D"/>
    <w:rsid w:val="00885DAE"/>
    <w:rsid w:val="00885E6A"/>
    <w:rsid w:val="00885E81"/>
    <w:rsid w:val="0088639B"/>
    <w:rsid w:val="0088682B"/>
    <w:rsid w:val="008868D4"/>
    <w:rsid w:val="00886950"/>
    <w:rsid w:val="00886A95"/>
    <w:rsid w:val="00886BFC"/>
    <w:rsid w:val="00886D25"/>
    <w:rsid w:val="0088710D"/>
    <w:rsid w:val="0088717F"/>
    <w:rsid w:val="00887406"/>
    <w:rsid w:val="008876CB"/>
    <w:rsid w:val="00887B6D"/>
    <w:rsid w:val="00887D11"/>
    <w:rsid w:val="00887D85"/>
    <w:rsid w:val="00887DB0"/>
    <w:rsid w:val="00887EA3"/>
    <w:rsid w:val="008901EF"/>
    <w:rsid w:val="00890334"/>
    <w:rsid w:val="008906E9"/>
    <w:rsid w:val="008908C8"/>
    <w:rsid w:val="00890955"/>
    <w:rsid w:val="00890B26"/>
    <w:rsid w:val="00890FCC"/>
    <w:rsid w:val="00891055"/>
    <w:rsid w:val="008912CF"/>
    <w:rsid w:val="0089188E"/>
    <w:rsid w:val="008918DD"/>
    <w:rsid w:val="00891B6F"/>
    <w:rsid w:val="00891BCB"/>
    <w:rsid w:val="008925A9"/>
    <w:rsid w:val="00892B23"/>
    <w:rsid w:val="00893327"/>
    <w:rsid w:val="0089398E"/>
    <w:rsid w:val="00893C24"/>
    <w:rsid w:val="00893F00"/>
    <w:rsid w:val="00894354"/>
    <w:rsid w:val="00894687"/>
    <w:rsid w:val="0089490C"/>
    <w:rsid w:val="008949AD"/>
    <w:rsid w:val="00894D45"/>
    <w:rsid w:val="008954DA"/>
    <w:rsid w:val="00895DDF"/>
    <w:rsid w:val="00895F98"/>
    <w:rsid w:val="008965A5"/>
    <w:rsid w:val="00896776"/>
    <w:rsid w:val="008967B6"/>
    <w:rsid w:val="00896A98"/>
    <w:rsid w:val="00896E40"/>
    <w:rsid w:val="00896E57"/>
    <w:rsid w:val="0089711B"/>
    <w:rsid w:val="008971E2"/>
    <w:rsid w:val="00897CD1"/>
    <w:rsid w:val="008A0297"/>
    <w:rsid w:val="008A07F4"/>
    <w:rsid w:val="008A08B6"/>
    <w:rsid w:val="008A0CDB"/>
    <w:rsid w:val="008A1288"/>
    <w:rsid w:val="008A168B"/>
    <w:rsid w:val="008A1750"/>
    <w:rsid w:val="008A1849"/>
    <w:rsid w:val="008A1EA0"/>
    <w:rsid w:val="008A1F29"/>
    <w:rsid w:val="008A200A"/>
    <w:rsid w:val="008A20A1"/>
    <w:rsid w:val="008A22A6"/>
    <w:rsid w:val="008A25DC"/>
    <w:rsid w:val="008A26ED"/>
    <w:rsid w:val="008A2924"/>
    <w:rsid w:val="008A2B64"/>
    <w:rsid w:val="008A2EB4"/>
    <w:rsid w:val="008A3576"/>
    <w:rsid w:val="008A35C2"/>
    <w:rsid w:val="008A39C4"/>
    <w:rsid w:val="008A3A86"/>
    <w:rsid w:val="008A3AFE"/>
    <w:rsid w:val="008A3EFA"/>
    <w:rsid w:val="008A3FE9"/>
    <w:rsid w:val="008A4806"/>
    <w:rsid w:val="008A4C47"/>
    <w:rsid w:val="008A4EDA"/>
    <w:rsid w:val="008A507C"/>
    <w:rsid w:val="008A5EBE"/>
    <w:rsid w:val="008A6111"/>
    <w:rsid w:val="008A6143"/>
    <w:rsid w:val="008A6197"/>
    <w:rsid w:val="008A6263"/>
    <w:rsid w:val="008A655E"/>
    <w:rsid w:val="008A6661"/>
    <w:rsid w:val="008A6803"/>
    <w:rsid w:val="008A6C93"/>
    <w:rsid w:val="008A7502"/>
    <w:rsid w:val="008A7568"/>
    <w:rsid w:val="008A7666"/>
    <w:rsid w:val="008A76B0"/>
    <w:rsid w:val="008A77C8"/>
    <w:rsid w:val="008A7A10"/>
    <w:rsid w:val="008A7A30"/>
    <w:rsid w:val="008A7D0A"/>
    <w:rsid w:val="008B0510"/>
    <w:rsid w:val="008B088D"/>
    <w:rsid w:val="008B192C"/>
    <w:rsid w:val="008B1A21"/>
    <w:rsid w:val="008B1CF0"/>
    <w:rsid w:val="008B1E0F"/>
    <w:rsid w:val="008B1E9A"/>
    <w:rsid w:val="008B234B"/>
    <w:rsid w:val="008B2421"/>
    <w:rsid w:val="008B25D0"/>
    <w:rsid w:val="008B277A"/>
    <w:rsid w:val="008B2DDC"/>
    <w:rsid w:val="008B3072"/>
    <w:rsid w:val="008B381B"/>
    <w:rsid w:val="008B398C"/>
    <w:rsid w:val="008B3CD8"/>
    <w:rsid w:val="008B41A6"/>
    <w:rsid w:val="008B4409"/>
    <w:rsid w:val="008B493D"/>
    <w:rsid w:val="008B4CBA"/>
    <w:rsid w:val="008B5073"/>
    <w:rsid w:val="008B5278"/>
    <w:rsid w:val="008B594A"/>
    <w:rsid w:val="008B59FD"/>
    <w:rsid w:val="008B5C82"/>
    <w:rsid w:val="008B5DD7"/>
    <w:rsid w:val="008B5F1E"/>
    <w:rsid w:val="008B5FA7"/>
    <w:rsid w:val="008B61AE"/>
    <w:rsid w:val="008B644E"/>
    <w:rsid w:val="008B651D"/>
    <w:rsid w:val="008B656B"/>
    <w:rsid w:val="008B6623"/>
    <w:rsid w:val="008B6959"/>
    <w:rsid w:val="008B6A43"/>
    <w:rsid w:val="008B7071"/>
    <w:rsid w:val="008B7216"/>
    <w:rsid w:val="008B723C"/>
    <w:rsid w:val="008B7D66"/>
    <w:rsid w:val="008C037B"/>
    <w:rsid w:val="008C039F"/>
    <w:rsid w:val="008C05DE"/>
    <w:rsid w:val="008C08B3"/>
    <w:rsid w:val="008C0BA2"/>
    <w:rsid w:val="008C0EA7"/>
    <w:rsid w:val="008C1030"/>
    <w:rsid w:val="008C128A"/>
    <w:rsid w:val="008C12FC"/>
    <w:rsid w:val="008C13E6"/>
    <w:rsid w:val="008C162D"/>
    <w:rsid w:val="008C1D40"/>
    <w:rsid w:val="008C2535"/>
    <w:rsid w:val="008C25AC"/>
    <w:rsid w:val="008C2BA1"/>
    <w:rsid w:val="008C362A"/>
    <w:rsid w:val="008C3974"/>
    <w:rsid w:val="008C3AAD"/>
    <w:rsid w:val="008C3B5D"/>
    <w:rsid w:val="008C3D84"/>
    <w:rsid w:val="008C4789"/>
    <w:rsid w:val="008C51B1"/>
    <w:rsid w:val="008C56B8"/>
    <w:rsid w:val="008C58E2"/>
    <w:rsid w:val="008C5F0F"/>
    <w:rsid w:val="008C5F6E"/>
    <w:rsid w:val="008C6031"/>
    <w:rsid w:val="008C60B4"/>
    <w:rsid w:val="008C640F"/>
    <w:rsid w:val="008C6981"/>
    <w:rsid w:val="008C6F37"/>
    <w:rsid w:val="008C7109"/>
    <w:rsid w:val="008C745E"/>
    <w:rsid w:val="008C75F5"/>
    <w:rsid w:val="008C7742"/>
    <w:rsid w:val="008C7C93"/>
    <w:rsid w:val="008D05B8"/>
    <w:rsid w:val="008D06B9"/>
    <w:rsid w:val="008D0747"/>
    <w:rsid w:val="008D078B"/>
    <w:rsid w:val="008D0852"/>
    <w:rsid w:val="008D0B81"/>
    <w:rsid w:val="008D0C43"/>
    <w:rsid w:val="008D18EC"/>
    <w:rsid w:val="008D1A8E"/>
    <w:rsid w:val="008D1CF6"/>
    <w:rsid w:val="008D1D23"/>
    <w:rsid w:val="008D2382"/>
    <w:rsid w:val="008D291B"/>
    <w:rsid w:val="008D2A0C"/>
    <w:rsid w:val="008D2FCF"/>
    <w:rsid w:val="008D329D"/>
    <w:rsid w:val="008D354B"/>
    <w:rsid w:val="008D364B"/>
    <w:rsid w:val="008D3997"/>
    <w:rsid w:val="008D3A76"/>
    <w:rsid w:val="008D3D42"/>
    <w:rsid w:val="008D3DF3"/>
    <w:rsid w:val="008D42D3"/>
    <w:rsid w:val="008D43CC"/>
    <w:rsid w:val="008D45E5"/>
    <w:rsid w:val="008D47A1"/>
    <w:rsid w:val="008D4892"/>
    <w:rsid w:val="008D4C4C"/>
    <w:rsid w:val="008D53A2"/>
    <w:rsid w:val="008D5599"/>
    <w:rsid w:val="008D559F"/>
    <w:rsid w:val="008D576B"/>
    <w:rsid w:val="008D5865"/>
    <w:rsid w:val="008D6657"/>
    <w:rsid w:val="008D6668"/>
    <w:rsid w:val="008D6B25"/>
    <w:rsid w:val="008D6DCB"/>
    <w:rsid w:val="008D7397"/>
    <w:rsid w:val="008D77B3"/>
    <w:rsid w:val="008D7802"/>
    <w:rsid w:val="008D7CE3"/>
    <w:rsid w:val="008D7FF9"/>
    <w:rsid w:val="008E0A78"/>
    <w:rsid w:val="008E0C2D"/>
    <w:rsid w:val="008E0F9B"/>
    <w:rsid w:val="008E113D"/>
    <w:rsid w:val="008E15EE"/>
    <w:rsid w:val="008E16A8"/>
    <w:rsid w:val="008E16C4"/>
    <w:rsid w:val="008E1A21"/>
    <w:rsid w:val="008E1B7A"/>
    <w:rsid w:val="008E2450"/>
    <w:rsid w:val="008E2609"/>
    <w:rsid w:val="008E2691"/>
    <w:rsid w:val="008E28B9"/>
    <w:rsid w:val="008E2912"/>
    <w:rsid w:val="008E2998"/>
    <w:rsid w:val="008E2DAD"/>
    <w:rsid w:val="008E2E30"/>
    <w:rsid w:val="008E2E7C"/>
    <w:rsid w:val="008E34EB"/>
    <w:rsid w:val="008E3C27"/>
    <w:rsid w:val="008E3C90"/>
    <w:rsid w:val="008E407B"/>
    <w:rsid w:val="008E42C6"/>
    <w:rsid w:val="008E445F"/>
    <w:rsid w:val="008E44FB"/>
    <w:rsid w:val="008E46B4"/>
    <w:rsid w:val="008E4C20"/>
    <w:rsid w:val="008E4C58"/>
    <w:rsid w:val="008E4CC0"/>
    <w:rsid w:val="008E4E0D"/>
    <w:rsid w:val="008E4E9E"/>
    <w:rsid w:val="008E512A"/>
    <w:rsid w:val="008E6B72"/>
    <w:rsid w:val="008E6B92"/>
    <w:rsid w:val="008E6BA6"/>
    <w:rsid w:val="008E6C56"/>
    <w:rsid w:val="008E6C6C"/>
    <w:rsid w:val="008E718C"/>
    <w:rsid w:val="008E7358"/>
    <w:rsid w:val="008E7780"/>
    <w:rsid w:val="008E778D"/>
    <w:rsid w:val="008E78D9"/>
    <w:rsid w:val="008E7AAC"/>
    <w:rsid w:val="008E7D20"/>
    <w:rsid w:val="008F009F"/>
    <w:rsid w:val="008F027E"/>
    <w:rsid w:val="008F02B5"/>
    <w:rsid w:val="008F082F"/>
    <w:rsid w:val="008F0B75"/>
    <w:rsid w:val="008F0DA8"/>
    <w:rsid w:val="008F0F1E"/>
    <w:rsid w:val="008F11E9"/>
    <w:rsid w:val="008F1326"/>
    <w:rsid w:val="008F13B4"/>
    <w:rsid w:val="008F19CC"/>
    <w:rsid w:val="008F1D3B"/>
    <w:rsid w:val="008F1D3E"/>
    <w:rsid w:val="008F25B8"/>
    <w:rsid w:val="008F25E9"/>
    <w:rsid w:val="008F2C26"/>
    <w:rsid w:val="008F2EBD"/>
    <w:rsid w:val="008F364B"/>
    <w:rsid w:val="008F3780"/>
    <w:rsid w:val="008F3ECF"/>
    <w:rsid w:val="008F3F98"/>
    <w:rsid w:val="008F3FED"/>
    <w:rsid w:val="008F430D"/>
    <w:rsid w:val="008F4A9A"/>
    <w:rsid w:val="008F4BB9"/>
    <w:rsid w:val="008F4DF8"/>
    <w:rsid w:val="008F4F52"/>
    <w:rsid w:val="008F4FCC"/>
    <w:rsid w:val="008F5020"/>
    <w:rsid w:val="008F51E2"/>
    <w:rsid w:val="008F5514"/>
    <w:rsid w:val="008F5BAB"/>
    <w:rsid w:val="008F5C99"/>
    <w:rsid w:val="008F60B1"/>
    <w:rsid w:val="008F62F3"/>
    <w:rsid w:val="008F6F7C"/>
    <w:rsid w:val="008F7147"/>
    <w:rsid w:val="008F79DD"/>
    <w:rsid w:val="008F7BA6"/>
    <w:rsid w:val="008F7C85"/>
    <w:rsid w:val="008F7E8B"/>
    <w:rsid w:val="008F7F1A"/>
    <w:rsid w:val="00900134"/>
    <w:rsid w:val="009008E0"/>
    <w:rsid w:val="00900F43"/>
    <w:rsid w:val="00901227"/>
    <w:rsid w:val="009012C2"/>
    <w:rsid w:val="00901549"/>
    <w:rsid w:val="00901589"/>
    <w:rsid w:val="00901B07"/>
    <w:rsid w:val="00901F62"/>
    <w:rsid w:val="00902000"/>
    <w:rsid w:val="00902023"/>
    <w:rsid w:val="00902800"/>
    <w:rsid w:val="00902AAF"/>
    <w:rsid w:val="00903402"/>
    <w:rsid w:val="00903428"/>
    <w:rsid w:val="009035C8"/>
    <w:rsid w:val="00903666"/>
    <w:rsid w:val="00903748"/>
    <w:rsid w:val="00903882"/>
    <w:rsid w:val="00903932"/>
    <w:rsid w:val="00903ABB"/>
    <w:rsid w:val="0090419E"/>
    <w:rsid w:val="00904D8D"/>
    <w:rsid w:val="00904FB4"/>
    <w:rsid w:val="009054E8"/>
    <w:rsid w:val="00905892"/>
    <w:rsid w:val="00905975"/>
    <w:rsid w:val="009059B2"/>
    <w:rsid w:val="009059E7"/>
    <w:rsid w:val="00905AE4"/>
    <w:rsid w:val="00905D55"/>
    <w:rsid w:val="009060FA"/>
    <w:rsid w:val="0090631F"/>
    <w:rsid w:val="00906527"/>
    <w:rsid w:val="00906927"/>
    <w:rsid w:val="00906937"/>
    <w:rsid w:val="00906C1B"/>
    <w:rsid w:val="00906E0D"/>
    <w:rsid w:val="00906F9E"/>
    <w:rsid w:val="00906FD7"/>
    <w:rsid w:val="00906FFD"/>
    <w:rsid w:val="00907240"/>
    <w:rsid w:val="00907243"/>
    <w:rsid w:val="009077BD"/>
    <w:rsid w:val="00907F07"/>
    <w:rsid w:val="00907F6B"/>
    <w:rsid w:val="00910224"/>
    <w:rsid w:val="00910237"/>
    <w:rsid w:val="009103AB"/>
    <w:rsid w:val="0091063B"/>
    <w:rsid w:val="00910DC7"/>
    <w:rsid w:val="00910F88"/>
    <w:rsid w:val="0091117D"/>
    <w:rsid w:val="00911199"/>
    <w:rsid w:val="009111CA"/>
    <w:rsid w:val="0091122B"/>
    <w:rsid w:val="009112EF"/>
    <w:rsid w:val="0091149A"/>
    <w:rsid w:val="00911647"/>
    <w:rsid w:val="009117D1"/>
    <w:rsid w:val="00911867"/>
    <w:rsid w:val="00911F81"/>
    <w:rsid w:val="00912CD6"/>
    <w:rsid w:val="00912FD9"/>
    <w:rsid w:val="00913316"/>
    <w:rsid w:val="00913367"/>
    <w:rsid w:val="0091353F"/>
    <w:rsid w:val="00913A56"/>
    <w:rsid w:val="00913E54"/>
    <w:rsid w:val="00914430"/>
    <w:rsid w:val="00914458"/>
    <w:rsid w:val="00914695"/>
    <w:rsid w:val="00914865"/>
    <w:rsid w:val="00915243"/>
    <w:rsid w:val="0091527F"/>
    <w:rsid w:val="00915B10"/>
    <w:rsid w:val="00916246"/>
    <w:rsid w:val="0091648E"/>
    <w:rsid w:val="0091683B"/>
    <w:rsid w:val="00916CE9"/>
    <w:rsid w:val="00916DC0"/>
    <w:rsid w:val="00916DDB"/>
    <w:rsid w:val="00917208"/>
    <w:rsid w:val="009174CB"/>
    <w:rsid w:val="009174DD"/>
    <w:rsid w:val="00917584"/>
    <w:rsid w:val="009177D3"/>
    <w:rsid w:val="00917B28"/>
    <w:rsid w:val="00917E44"/>
    <w:rsid w:val="0092086C"/>
    <w:rsid w:val="009208E3"/>
    <w:rsid w:val="00920AEC"/>
    <w:rsid w:val="00920EE0"/>
    <w:rsid w:val="00921114"/>
    <w:rsid w:val="009212EA"/>
    <w:rsid w:val="00921700"/>
    <w:rsid w:val="00921889"/>
    <w:rsid w:val="009219C3"/>
    <w:rsid w:val="00921BE9"/>
    <w:rsid w:val="009221D7"/>
    <w:rsid w:val="00922528"/>
    <w:rsid w:val="009226A3"/>
    <w:rsid w:val="00922BE9"/>
    <w:rsid w:val="00922D24"/>
    <w:rsid w:val="00922E00"/>
    <w:rsid w:val="00923176"/>
    <w:rsid w:val="00923B38"/>
    <w:rsid w:val="00923B4C"/>
    <w:rsid w:val="0092415C"/>
    <w:rsid w:val="0092431D"/>
    <w:rsid w:val="00924405"/>
    <w:rsid w:val="009245A8"/>
    <w:rsid w:val="00924AA5"/>
    <w:rsid w:val="00924AAF"/>
    <w:rsid w:val="00924C1C"/>
    <w:rsid w:val="00925542"/>
    <w:rsid w:val="0092568B"/>
    <w:rsid w:val="0092678A"/>
    <w:rsid w:val="00926CA9"/>
    <w:rsid w:val="009273E3"/>
    <w:rsid w:val="009275E7"/>
    <w:rsid w:val="0092785D"/>
    <w:rsid w:val="00927935"/>
    <w:rsid w:val="00927AFA"/>
    <w:rsid w:val="009302CE"/>
    <w:rsid w:val="009304ED"/>
    <w:rsid w:val="00930502"/>
    <w:rsid w:val="009306F6"/>
    <w:rsid w:val="00930834"/>
    <w:rsid w:val="00930912"/>
    <w:rsid w:val="009309CF"/>
    <w:rsid w:val="00930BAD"/>
    <w:rsid w:val="00930BF6"/>
    <w:rsid w:val="00930F57"/>
    <w:rsid w:val="00930FA6"/>
    <w:rsid w:val="00931C74"/>
    <w:rsid w:val="00932022"/>
    <w:rsid w:val="0093228F"/>
    <w:rsid w:val="00932537"/>
    <w:rsid w:val="00932565"/>
    <w:rsid w:val="00932B67"/>
    <w:rsid w:val="00932ECF"/>
    <w:rsid w:val="00933631"/>
    <w:rsid w:val="00933BED"/>
    <w:rsid w:val="00933DD1"/>
    <w:rsid w:val="00934506"/>
    <w:rsid w:val="0093453C"/>
    <w:rsid w:val="00934A5D"/>
    <w:rsid w:val="00934B86"/>
    <w:rsid w:val="00935001"/>
    <w:rsid w:val="00935073"/>
    <w:rsid w:val="00935149"/>
    <w:rsid w:val="0093559C"/>
    <w:rsid w:val="00935AAF"/>
    <w:rsid w:val="00935BE6"/>
    <w:rsid w:val="009362F1"/>
    <w:rsid w:val="009363EA"/>
    <w:rsid w:val="00936558"/>
    <w:rsid w:val="009368AC"/>
    <w:rsid w:val="00936DE6"/>
    <w:rsid w:val="00937151"/>
    <w:rsid w:val="00937532"/>
    <w:rsid w:val="00937699"/>
    <w:rsid w:val="009376EC"/>
    <w:rsid w:val="00937A2B"/>
    <w:rsid w:val="00937BDA"/>
    <w:rsid w:val="00940100"/>
    <w:rsid w:val="00940808"/>
    <w:rsid w:val="00940B39"/>
    <w:rsid w:val="00940C0B"/>
    <w:rsid w:val="00940E90"/>
    <w:rsid w:val="0094108E"/>
    <w:rsid w:val="00941143"/>
    <w:rsid w:val="0094119A"/>
    <w:rsid w:val="009411DE"/>
    <w:rsid w:val="00941692"/>
    <w:rsid w:val="00941B01"/>
    <w:rsid w:val="00941D7B"/>
    <w:rsid w:val="00941DDC"/>
    <w:rsid w:val="00941F3E"/>
    <w:rsid w:val="00941FC8"/>
    <w:rsid w:val="009420FB"/>
    <w:rsid w:val="0094247B"/>
    <w:rsid w:val="00942664"/>
    <w:rsid w:val="0094266D"/>
    <w:rsid w:val="00942906"/>
    <w:rsid w:val="00942E2D"/>
    <w:rsid w:val="00943368"/>
    <w:rsid w:val="00943650"/>
    <w:rsid w:val="00943821"/>
    <w:rsid w:val="009439D1"/>
    <w:rsid w:val="009439E3"/>
    <w:rsid w:val="00943B96"/>
    <w:rsid w:val="00943C83"/>
    <w:rsid w:val="00943EAE"/>
    <w:rsid w:val="00944538"/>
    <w:rsid w:val="0094466D"/>
    <w:rsid w:val="009450EA"/>
    <w:rsid w:val="00945143"/>
    <w:rsid w:val="0094531A"/>
    <w:rsid w:val="009453A6"/>
    <w:rsid w:val="009453B8"/>
    <w:rsid w:val="0094570F"/>
    <w:rsid w:val="00945C7B"/>
    <w:rsid w:val="00946261"/>
    <w:rsid w:val="009464CC"/>
    <w:rsid w:val="00946948"/>
    <w:rsid w:val="00946B53"/>
    <w:rsid w:val="00946E38"/>
    <w:rsid w:val="00946FB2"/>
    <w:rsid w:val="00946FC9"/>
    <w:rsid w:val="00947452"/>
    <w:rsid w:val="0094759D"/>
    <w:rsid w:val="00947F10"/>
    <w:rsid w:val="00950158"/>
    <w:rsid w:val="00950388"/>
    <w:rsid w:val="009505B8"/>
    <w:rsid w:val="00950849"/>
    <w:rsid w:val="0095093A"/>
    <w:rsid w:val="00950B47"/>
    <w:rsid w:val="00950D2B"/>
    <w:rsid w:val="00951062"/>
    <w:rsid w:val="009512D1"/>
    <w:rsid w:val="009517CB"/>
    <w:rsid w:val="009517CF"/>
    <w:rsid w:val="00951C54"/>
    <w:rsid w:val="0095203C"/>
    <w:rsid w:val="00952740"/>
    <w:rsid w:val="009529D5"/>
    <w:rsid w:val="00952A6E"/>
    <w:rsid w:val="00952D8F"/>
    <w:rsid w:val="00952F03"/>
    <w:rsid w:val="009535F0"/>
    <w:rsid w:val="00953821"/>
    <w:rsid w:val="00953871"/>
    <w:rsid w:val="00953A66"/>
    <w:rsid w:val="0095403E"/>
    <w:rsid w:val="00954125"/>
    <w:rsid w:val="009541C3"/>
    <w:rsid w:val="0095432F"/>
    <w:rsid w:val="0095464A"/>
    <w:rsid w:val="009548D3"/>
    <w:rsid w:val="00954A75"/>
    <w:rsid w:val="009553FF"/>
    <w:rsid w:val="009557D1"/>
    <w:rsid w:val="009558BF"/>
    <w:rsid w:val="00955B2C"/>
    <w:rsid w:val="00955BF7"/>
    <w:rsid w:val="0095613A"/>
    <w:rsid w:val="00956349"/>
    <w:rsid w:val="009564E4"/>
    <w:rsid w:val="009566E4"/>
    <w:rsid w:val="00956795"/>
    <w:rsid w:val="009567EB"/>
    <w:rsid w:val="00956862"/>
    <w:rsid w:val="00956C75"/>
    <w:rsid w:val="00956DB7"/>
    <w:rsid w:val="00956EEE"/>
    <w:rsid w:val="009571CC"/>
    <w:rsid w:val="00957B38"/>
    <w:rsid w:val="00957B8C"/>
    <w:rsid w:val="00957DAA"/>
    <w:rsid w:val="00957EB9"/>
    <w:rsid w:val="009604C9"/>
    <w:rsid w:val="00960841"/>
    <w:rsid w:val="009609A2"/>
    <w:rsid w:val="00961075"/>
    <w:rsid w:val="009613D2"/>
    <w:rsid w:val="0096141B"/>
    <w:rsid w:val="00961429"/>
    <w:rsid w:val="009615D7"/>
    <w:rsid w:val="00961705"/>
    <w:rsid w:val="00961C5D"/>
    <w:rsid w:val="00961DF0"/>
    <w:rsid w:val="00961EB0"/>
    <w:rsid w:val="00962079"/>
    <w:rsid w:val="00962091"/>
    <w:rsid w:val="0096235D"/>
    <w:rsid w:val="00962377"/>
    <w:rsid w:val="009623FA"/>
    <w:rsid w:val="0096278D"/>
    <w:rsid w:val="009629DC"/>
    <w:rsid w:val="00962BAD"/>
    <w:rsid w:val="00962F62"/>
    <w:rsid w:val="00962FB7"/>
    <w:rsid w:val="00963615"/>
    <w:rsid w:val="00963790"/>
    <w:rsid w:val="00963A06"/>
    <w:rsid w:val="00963C08"/>
    <w:rsid w:val="00964133"/>
    <w:rsid w:val="0096420F"/>
    <w:rsid w:val="00964313"/>
    <w:rsid w:val="009647BB"/>
    <w:rsid w:val="009647CC"/>
    <w:rsid w:val="00964DA3"/>
    <w:rsid w:val="00966365"/>
    <w:rsid w:val="00966620"/>
    <w:rsid w:val="00966857"/>
    <w:rsid w:val="00966877"/>
    <w:rsid w:val="00966CEB"/>
    <w:rsid w:val="00966D57"/>
    <w:rsid w:val="00966DDF"/>
    <w:rsid w:val="00966EC8"/>
    <w:rsid w:val="00966F37"/>
    <w:rsid w:val="0096703B"/>
    <w:rsid w:val="009672A7"/>
    <w:rsid w:val="00967873"/>
    <w:rsid w:val="0096789C"/>
    <w:rsid w:val="00967BCD"/>
    <w:rsid w:val="00970637"/>
    <w:rsid w:val="00970D2F"/>
    <w:rsid w:val="00970D3E"/>
    <w:rsid w:val="0097126B"/>
    <w:rsid w:val="009714A0"/>
    <w:rsid w:val="0097176A"/>
    <w:rsid w:val="009717B0"/>
    <w:rsid w:val="009719B5"/>
    <w:rsid w:val="00971EC5"/>
    <w:rsid w:val="00972261"/>
    <w:rsid w:val="00972513"/>
    <w:rsid w:val="00972610"/>
    <w:rsid w:val="00972670"/>
    <w:rsid w:val="00972721"/>
    <w:rsid w:val="0097275D"/>
    <w:rsid w:val="00972A36"/>
    <w:rsid w:val="00972E63"/>
    <w:rsid w:val="00973008"/>
    <w:rsid w:val="0097315F"/>
    <w:rsid w:val="009733C7"/>
    <w:rsid w:val="00973637"/>
    <w:rsid w:val="00973824"/>
    <w:rsid w:val="00973B03"/>
    <w:rsid w:val="00973D44"/>
    <w:rsid w:val="00973D6B"/>
    <w:rsid w:val="00973DBA"/>
    <w:rsid w:val="00973E97"/>
    <w:rsid w:val="00974113"/>
    <w:rsid w:val="009745D9"/>
    <w:rsid w:val="00974764"/>
    <w:rsid w:val="0097479F"/>
    <w:rsid w:val="00974C22"/>
    <w:rsid w:val="00974D7D"/>
    <w:rsid w:val="00974F0F"/>
    <w:rsid w:val="00975223"/>
    <w:rsid w:val="009753F1"/>
    <w:rsid w:val="009753FD"/>
    <w:rsid w:val="009756D7"/>
    <w:rsid w:val="009756F3"/>
    <w:rsid w:val="009758A7"/>
    <w:rsid w:val="00975A39"/>
    <w:rsid w:val="00975AF8"/>
    <w:rsid w:val="00975E24"/>
    <w:rsid w:val="00975FF2"/>
    <w:rsid w:val="00976293"/>
    <w:rsid w:val="00976295"/>
    <w:rsid w:val="009764AF"/>
    <w:rsid w:val="009769A6"/>
    <w:rsid w:val="00976CDC"/>
    <w:rsid w:val="00976E38"/>
    <w:rsid w:val="00976E3D"/>
    <w:rsid w:val="00977347"/>
    <w:rsid w:val="009773A6"/>
    <w:rsid w:val="00977847"/>
    <w:rsid w:val="00977969"/>
    <w:rsid w:val="00977C6E"/>
    <w:rsid w:val="00977D6B"/>
    <w:rsid w:val="009807FF"/>
    <w:rsid w:val="00980832"/>
    <w:rsid w:val="0098096B"/>
    <w:rsid w:val="00980B72"/>
    <w:rsid w:val="00980B7D"/>
    <w:rsid w:val="009811D9"/>
    <w:rsid w:val="00981407"/>
    <w:rsid w:val="00981811"/>
    <w:rsid w:val="00981866"/>
    <w:rsid w:val="0098194E"/>
    <w:rsid w:val="00981E36"/>
    <w:rsid w:val="00982027"/>
    <w:rsid w:val="0098213F"/>
    <w:rsid w:val="00982963"/>
    <w:rsid w:val="009829CE"/>
    <w:rsid w:val="00982AEE"/>
    <w:rsid w:val="00982B6C"/>
    <w:rsid w:val="00982BB2"/>
    <w:rsid w:val="00982CD2"/>
    <w:rsid w:val="00983063"/>
    <w:rsid w:val="0098337C"/>
    <w:rsid w:val="009836C9"/>
    <w:rsid w:val="00983BD6"/>
    <w:rsid w:val="00983D11"/>
    <w:rsid w:val="00983DEB"/>
    <w:rsid w:val="00984127"/>
    <w:rsid w:val="0098458A"/>
    <w:rsid w:val="009848D3"/>
    <w:rsid w:val="00984976"/>
    <w:rsid w:val="00984B9D"/>
    <w:rsid w:val="0098539B"/>
    <w:rsid w:val="00985608"/>
    <w:rsid w:val="0098567D"/>
    <w:rsid w:val="00985AB4"/>
    <w:rsid w:val="00985FDF"/>
    <w:rsid w:val="0098646B"/>
    <w:rsid w:val="00986A04"/>
    <w:rsid w:val="00986B6C"/>
    <w:rsid w:val="00986FA1"/>
    <w:rsid w:val="0098705D"/>
    <w:rsid w:val="0098755E"/>
    <w:rsid w:val="0098758C"/>
    <w:rsid w:val="00987A45"/>
    <w:rsid w:val="00987C4D"/>
    <w:rsid w:val="00987CC7"/>
    <w:rsid w:val="00987D58"/>
    <w:rsid w:val="00990221"/>
    <w:rsid w:val="00990CF0"/>
    <w:rsid w:val="00990D64"/>
    <w:rsid w:val="00990E91"/>
    <w:rsid w:val="009910FB"/>
    <w:rsid w:val="00991300"/>
    <w:rsid w:val="009915E0"/>
    <w:rsid w:val="009916F8"/>
    <w:rsid w:val="00991D3F"/>
    <w:rsid w:val="00991F22"/>
    <w:rsid w:val="0099255A"/>
    <w:rsid w:val="00992C45"/>
    <w:rsid w:val="009933A3"/>
    <w:rsid w:val="009935CB"/>
    <w:rsid w:val="00993965"/>
    <w:rsid w:val="00993CC6"/>
    <w:rsid w:val="00993D1F"/>
    <w:rsid w:val="00993DD0"/>
    <w:rsid w:val="00993DDD"/>
    <w:rsid w:val="00994639"/>
    <w:rsid w:val="009946A5"/>
    <w:rsid w:val="0099476C"/>
    <w:rsid w:val="00994852"/>
    <w:rsid w:val="00994FD3"/>
    <w:rsid w:val="00995BA8"/>
    <w:rsid w:val="0099630A"/>
    <w:rsid w:val="0099654A"/>
    <w:rsid w:val="00996687"/>
    <w:rsid w:val="0099684A"/>
    <w:rsid w:val="00996957"/>
    <w:rsid w:val="009969D2"/>
    <w:rsid w:val="00996A4C"/>
    <w:rsid w:val="00996FC4"/>
    <w:rsid w:val="00997283"/>
    <w:rsid w:val="009974FB"/>
    <w:rsid w:val="00997669"/>
    <w:rsid w:val="0099780C"/>
    <w:rsid w:val="0099786F"/>
    <w:rsid w:val="00997A1D"/>
    <w:rsid w:val="00997BB9"/>
    <w:rsid w:val="00997FAC"/>
    <w:rsid w:val="00997FC6"/>
    <w:rsid w:val="009A0EE1"/>
    <w:rsid w:val="009A0F92"/>
    <w:rsid w:val="009A11A8"/>
    <w:rsid w:val="009A1532"/>
    <w:rsid w:val="009A19DD"/>
    <w:rsid w:val="009A2008"/>
    <w:rsid w:val="009A229E"/>
    <w:rsid w:val="009A242B"/>
    <w:rsid w:val="009A2918"/>
    <w:rsid w:val="009A2B2B"/>
    <w:rsid w:val="009A3114"/>
    <w:rsid w:val="009A318D"/>
    <w:rsid w:val="009A3342"/>
    <w:rsid w:val="009A364F"/>
    <w:rsid w:val="009A3746"/>
    <w:rsid w:val="009A3935"/>
    <w:rsid w:val="009A4228"/>
    <w:rsid w:val="009A4378"/>
    <w:rsid w:val="009A44C9"/>
    <w:rsid w:val="009A459C"/>
    <w:rsid w:val="009A4814"/>
    <w:rsid w:val="009A4845"/>
    <w:rsid w:val="009A490A"/>
    <w:rsid w:val="009A50F8"/>
    <w:rsid w:val="009A5214"/>
    <w:rsid w:val="009A54B4"/>
    <w:rsid w:val="009A5641"/>
    <w:rsid w:val="009A56FA"/>
    <w:rsid w:val="009A57AA"/>
    <w:rsid w:val="009A61E0"/>
    <w:rsid w:val="009A620E"/>
    <w:rsid w:val="009A63B4"/>
    <w:rsid w:val="009A63CB"/>
    <w:rsid w:val="009A6454"/>
    <w:rsid w:val="009A657F"/>
    <w:rsid w:val="009A65D3"/>
    <w:rsid w:val="009A68EA"/>
    <w:rsid w:val="009A6901"/>
    <w:rsid w:val="009A695E"/>
    <w:rsid w:val="009A6DBB"/>
    <w:rsid w:val="009A6E75"/>
    <w:rsid w:val="009A6F1B"/>
    <w:rsid w:val="009A6F62"/>
    <w:rsid w:val="009A7957"/>
    <w:rsid w:val="009A7F4D"/>
    <w:rsid w:val="009B0841"/>
    <w:rsid w:val="009B08E7"/>
    <w:rsid w:val="009B0CB4"/>
    <w:rsid w:val="009B0E77"/>
    <w:rsid w:val="009B129A"/>
    <w:rsid w:val="009B1A8F"/>
    <w:rsid w:val="009B264C"/>
    <w:rsid w:val="009B274A"/>
    <w:rsid w:val="009B29AC"/>
    <w:rsid w:val="009B2DEC"/>
    <w:rsid w:val="009B2F06"/>
    <w:rsid w:val="009B3393"/>
    <w:rsid w:val="009B34AE"/>
    <w:rsid w:val="009B37DF"/>
    <w:rsid w:val="009B3CD9"/>
    <w:rsid w:val="009B3E10"/>
    <w:rsid w:val="009B4334"/>
    <w:rsid w:val="009B4337"/>
    <w:rsid w:val="009B44F8"/>
    <w:rsid w:val="009B4564"/>
    <w:rsid w:val="009B461F"/>
    <w:rsid w:val="009B48B6"/>
    <w:rsid w:val="009B4974"/>
    <w:rsid w:val="009B4DAD"/>
    <w:rsid w:val="009B4DFF"/>
    <w:rsid w:val="009B5397"/>
    <w:rsid w:val="009B53DE"/>
    <w:rsid w:val="009B5803"/>
    <w:rsid w:val="009B58C9"/>
    <w:rsid w:val="009B5979"/>
    <w:rsid w:val="009B6606"/>
    <w:rsid w:val="009B676F"/>
    <w:rsid w:val="009B6959"/>
    <w:rsid w:val="009B6D18"/>
    <w:rsid w:val="009B6E90"/>
    <w:rsid w:val="009B7026"/>
    <w:rsid w:val="009B706F"/>
    <w:rsid w:val="009B73D4"/>
    <w:rsid w:val="009B7755"/>
    <w:rsid w:val="009B7D6C"/>
    <w:rsid w:val="009B7E47"/>
    <w:rsid w:val="009C09EC"/>
    <w:rsid w:val="009C0A12"/>
    <w:rsid w:val="009C0F4B"/>
    <w:rsid w:val="009C16B4"/>
    <w:rsid w:val="009C1B6C"/>
    <w:rsid w:val="009C235B"/>
    <w:rsid w:val="009C247C"/>
    <w:rsid w:val="009C2D90"/>
    <w:rsid w:val="009C2E69"/>
    <w:rsid w:val="009C3986"/>
    <w:rsid w:val="009C3A6B"/>
    <w:rsid w:val="009C3B41"/>
    <w:rsid w:val="009C3D72"/>
    <w:rsid w:val="009C3ED6"/>
    <w:rsid w:val="009C3FDE"/>
    <w:rsid w:val="009C4367"/>
    <w:rsid w:val="009C43A4"/>
    <w:rsid w:val="009C43C1"/>
    <w:rsid w:val="009C43C5"/>
    <w:rsid w:val="009C461F"/>
    <w:rsid w:val="009C4653"/>
    <w:rsid w:val="009C46CC"/>
    <w:rsid w:val="009C479C"/>
    <w:rsid w:val="009C491F"/>
    <w:rsid w:val="009C4D10"/>
    <w:rsid w:val="009C50BC"/>
    <w:rsid w:val="009C5ADE"/>
    <w:rsid w:val="009C5F99"/>
    <w:rsid w:val="009C6451"/>
    <w:rsid w:val="009C64A8"/>
    <w:rsid w:val="009C673D"/>
    <w:rsid w:val="009C6B8E"/>
    <w:rsid w:val="009C7669"/>
    <w:rsid w:val="009C7859"/>
    <w:rsid w:val="009C7B08"/>
    <w:rsid w:val="009D031E"/>
    <w:rsid w:val="009D06CE"/>
    <w:rsid w:val="009D06F8"/>
    <w:rsid w:val="009D085E"/>
    <w:rsid w:val="009D0A89"/>
    <w:rsid w:val="009D0D16"/>
    <w:rsid w:val="009D105E"/>
    <w:rsid w:val="009D1295"/>
    <w:rsid w:val="009D14C5"/>
    <w:rsid w:val="009D150A"/>
    <w:rsid w:val="009D1968"/>
    <w:rsid w:val="009D1E95"/>
    <w:rsid w:val="009D20B8"/>
    <w:rsid w:val="009D2311"/>
    <w:rsid w:val="009D27B5"/>
    <w:rsid w:val="009D2873"/>
    <w:rsid w:val="009D2A6E"/>
    <w:rsid w:val="009D2BEF"/>
    <w:rsid w:val="009D300C"/>
    <w:rsid w:val="009D3123"/>
    <w:rsid w:val="009D335E"/>
    <w:rsid w:val="009D3394"/>
    <w:rsid w:val="009D38D8"/>
    <w:rsid w:val="009D3A29"/>
    <w:rsid w:val="009D3BA1"/>
    <w:rsid w:val="009D3C45"/>
    <w:rsid w:val="009D3F03"/>
    <w:rsid w:val="009D3F35"/>
    <w:rsid w:val="009D3FB7"/>
    <w:rsid w:val="009D41FA"/>
    <w:rsid w:val="009D46B8"/>
    <w:rsid w:val="009D47C4"/>
    <w:rsid w:val="009D4F06"/>
    <w:rsid w:val="009D5019"/>
    <w:rsid w:val="009D5041"/>
    <w:rsid w:val="009D59AD"/>
    <w:rsid w:val="009D5E4B"/>
    <w:rsid w:val="009D6028"/>
    <w:rsid w:val="009D6103"/>
    <w:rsid w:val="009D6569"/>
    <w:rsid w:val="009D6AE2"/>
    <w:rsid w:val="009D6CF6"/>
    <w:rsid w:val="009D6DDE"/>
    <w:rsid w:val="009D746B"/>
    <w:rsid w:val="009D7B35"/>
    <w:rsid w:val="009D7BB0"/>
    <w:rsid w:val="009E0390"/>
    <w:rsid w:val="009E0B61"/>
    <w:rsid w:val="009E0D89"/>
    <w:rsid w:val="009E0E37"/>
    <w:rsid w:val="009E0E6E"/>
    <w:rsid w:val="009E115C"/>
    <w:rsid w:val="009E17A0"/>
    <w:rsid w:val="009E19C1"/>
    <w:rsid w:val="009E19DB"/>
    <w:rsid w:val="009E2204"/>
    <w:rsid w:val="009E2505"/>
    <w:rsid w:val="009E27A6"/>
    <w:rsid w:val="009E2A6C"/>
    <w:rsid w:val="009E2A70"/>
    <w:rsid w:val="009E359D"/>
    <w:rsid w:val="009E3BCB"/>
    <w:rsid w:val="009E3BD5"/>
    <w:rsid w:val="009E4337"/>
    <w:rsid w:val="009E44C8"/>
    <w:rsid w:val="009E4623"/>
    <w:rsid w:val="009E4647"/>
    <w:rsid w:val="009E46A7"/>
    <w:rsid w:val="009E48E6"/>
    <w:rsid w:val="009E4A90"/>
    <w:rsid w:val="009E4DFD"/>
    <w:rsid w:val="009E4E6A"/>
    <w:rsid w:val="009E4FAA"/>
    <w:rsid w:val="009E5588"/>
    <w:rsid w:val="009E5B09"/>
    <w:rsid w:val="009E5C5A"/>
    <w:rsid w:val="009E61CA"/>
    <w:rsid w:val="009E6E37"/>
    <w:rsid w:val="009E6F1B"/>
    <w:rsid w:val="009E6FEE"/>
    <w:rsid w:val="009E743A"/>
    <w:rsid w:val="009E78D9"/>
    <w:rsid w:val="009E7C03"/>
    <w:rsid w:val="009E7C2B"/>
    <w:rsid w:val="009E7E0F"/>
    <w:rsid w:val="009F0010"/>
    <w:rsid w:val="009F010A"/>
    <w:rsid w:val="009F0AAB"/>
    <w:rsid w:val="009F0AB2"/>
    <w:rsid w:val="009F0DBA"/>
    <w:rsid w:val="009F1451"/>
    <w:rsid w:val="009F16F9"/>
    <w:rsid w:val="009F1AA3"/>
    <w:rsid w:val="009F1ADF"/>
    <w:rsid w:val="009F1D38"/>
    <w:rsid w:val="009F1F1E"/>
    <w:rsid w:val="009F220E"/>
    <w:rsid w:val="009F2A1C"/>
    <w:rsid w:val="009F2B6C"/>
    <w:rsid w:val="009F2CC1"/>
    <w:rsid w:val="009F2D3A"/>
    <w:rsid w:val="009F2E82"/>
    <w:rsid w:val="009F32BE"/>
    <w:rsid w:val="009F36E3"/>
    <w:rsid w:val="009F39DA"/>
    <w:rsid w:val="009F3DA2"/>
    <w:rsid w:val="009F3E03"/>
    <w:rsid w:val="009F3E54"/>
    <w:rsid w:val="009F41F6"/>
    <w:rsid w:val="009F4489"/>
    <w:rsid w:val="009F4794"/>
    <w:rsid w:val="009F4887"/>
    <w:rsid w:val="009F4958"/>
    <w:rsid w:val="009F4C6A"/>
    <w:rsid w:val="009F4D93"/>
    <w:rsid w:val="009F5370"/>
    <w:rsid w:val="009F53C6"/>
    <w:rsid w:val="009F572C"/>
    <w:rsid w:val="009F5732"/>
    <w:rsid w:val="009F5B3F"/>
    <w:rsid w:val="009F5C1E"/>
    <w:rsid w:val="009F5C60"/>
    <w:rsid w:val="009F61B7"/>
    <w:rsid w:val="009F6431"/>
    <w:rsid w:val="009F6A2A"/>
    <w:rsid w:val="009F6B74"/>
    <w:rsid w:val="009F6C33"/>
    <w:rsid w:val="009F6C5D"/>
    <w:rsid w:val="009F70FF"/>
    <w:rsid w:val="009F74E5"/>
    <w:rsid w:val="009F75C9"/>
    <w:rsid w:val="009F7BB9"/>
    <w:rsid w:val="009F7BCC"/>
    <w:rsid w:val="009F7F2A"/>
    <w:rsid w:val="00A001C3"/>
    <w:rsid w:val="00A001D5"/>
    <w:rsid w:val="00A00343"/>
    <w:rsid w:val="00A00AF6"/>
    <w:rsid w:val="00A019DD"/>
    <w:rsid w:val="00A020A8"/>
    <w:rsid w:val="00A021B3"/>
    <w:rsid w:val="00A02302"/>
    <w:rsid w:val="00A0232D"/>
    <w:rsid w:val="00A027C0"/>
    <w:rsid w:val="00A02EB8"/>
    <w:rsid w:val="00A02F52"/>
    <w:rsid w:val="00A030A3"/>
    <w:rsid w:val="00A030EA"/>
    <w:rsid w:val="00A034F2"/>
    <w:rsid w:val="00A037D1"/>
    <w:rsid w:val="00A039AF"/>
    <w:rsid w:val="00A03A49"/>
    <w:rsid w:val="00A03D45"/>
    <w:rsid w:val="00A0433D"/>
    <w:rsid w:val="00A044D2"/>
    <w:rsid w:val="00A04529"/>
    <w:rsid w:val="00A0499D"/>
    <w:rsid w:val="00A04F26"/>
    <w:rsid w:val="00A0520A"/>
    <w:rsid w:val="00A0543C"/>
    <w:rsid w:val="00A05C83"/>
    <w:rsid w:val="00A06024"/>
    <w:rsid w:val="00A062FB"/>
    <w:rsid w:val="00A06435"/>
    <w:rsid w:val="00A0684D"/>
    <w:rsid w:val="00A068E1"/>
    <w:rsid w:val="00A06B64"/>
    <w:rsid w:val="00A0712A"/>
    <w:rsid w:val="00A07378"/>
    <w:rsid w:val="00A076DB"/>
    <w:rsid w:val="00A07774"/>
    <w:rsid w:val="00A079CE"/>
    <w:rsid w:val="00A07C67"/>
    <w:rsid w:val="00A105DD"/>
    <w:rsid w:val="00A10DBB"/>
    <w:rsid w:val="00A10ED7"/>
    <w:rsid w:val="00A11123"/>
    <w:rsid w:val="00A11B77"/>
    <w:rsid w:val="00A11D4E"/>
    <w:rsid w:val="00A11DCE"/>
    <w:rsid w:val="00A12354"/>
    <w:rsid w:val="00A12707"/>
    <w:rsid w:val="00A129D8"/>
    <w:rsid w:val="00A13D2A"/>
    <w:rsid w:val="00A13D3C"/>
    <w:rsid w:val="00A14075"/>
    <w:rsid w:val="00A144B4"/>
    <w:rsid w:val="00A14718"/>
    <w:rsid w:val="00A1489F"/>
    <w:rsid w:val="00A14BBA"/>
    <w:rsid w:val="00A14E5E"/>
    <w:rsid w:val="00A15147"/>
    <w:rsid w:val="00A154CF"/>
    <w:rsid w:val="00A15710"/>
    <w:rsid w:val="00A15739"/>
    <w:rsid w:val="00A15847"/>
    <w:rsid w:val="00A158A3"/>
    <w:rsid w:val="00A158CD"/>
    <w:rsid w:val="00A15F3E"/>
    <w:rsid w:val="00A16911"/>
    <w:rsid w:val="00A16D70"/>
    <w:rsid w:val="00A16DB6"/>
    <w:rsid w:val="00A16DCA"/>
    <w:rsid w:val="00A16EF3"/>
    <w:rsid w:val="00A1761B"/>
    <w:rsid w:val="00A20711"/>
    <w:rsid w:val="00A2077A"/>
    <w:rsid w:val="00A20AE6"/>
    <w:rsid w:val="00A20C16"/>
    <w:rsid w:val="00A20D89"/>
    <w:rsid w:val="00A20D95"/>
    <w:rsid w:val="00A20EA0"/>
    <w:rsid w:val="00A20EAC"/>
    <w:rsid w:val="00A20F04"/>
    <w:rsid w:val="00A20FA4"/>
    <w:rsid w:val="00A21728"/>
    <w:rsid w:val="00A21E2F"/>
    <w:rsid w:val="00A2215D"/>
    <w:rsid w:val="00A22226"/>
    <w:rsid w:val="00A222C5"/>
    <w:rsid w:val="00A223E2"/>
    <w:rsid w:val="00A22829"/>
    <w:rsid w:val="00A22875"/>
    <w:rsid w:val="00A228E8"/>
    <w:rsid w:val="00A22FA1"/>
    <w:rsid w:val="00A22FFC"/>
    <w:rsid w:val="00A23028"/>
    <w:rsid w:val="00A23798"/>
    <w:rsid w:val="00A23A81"/>
    <w:rsid w:val="00A23C52"/>
    <w:rsid w:val="00A23CCF"/>
    <w:rsid w:val="00A24083"/>
    <w:rsid w:val="00A2419D"/>
    <w:rsid w:val="00A2477A"/>
    <w:rsid w:val="00A24787"/>
    <w:rsid w:val="00A24B33"/>
    <w:rsid w:val="00A24CAE"/>
    <w:rsid w:val="00A25109"/>
    <w:rsid w:val="00A2536B"/>
    <w:rsid w:val="00A258A5"/>
    <w:rsid w:val="00A258EB"/>
    <w:rsid w:val="00A26588"/>
    <w:rsid w:val="00A266FC"/>
    <w:rsid w:val="00A269A8"/>
    <w:rsid w:val="00A26B4B"/>
    <w:rsid w:val="00A26E0F"/>
    <w:rsid w:val="00A273E3"/>
    <w:rsid w:val="00A27499"/>
    <w:rsid w:val="00A27FA3"/>
    <w:rsid w:val="00A30C5D"/>
    <w:rsid w:val="00A30CA0"/>
    <w:rsid w:val="00A30D75"/>
    <w:rsid w:val="00A30FE3"/>
    <w:rsid w:val="00A31079"/>
    <w:rsid w:val="00A3121F"/>
    <w:rsid w:val="00A319F7"/>
    <w:rsid w:val="00A31CF3"/>
    <w:rsid w:val="00A31D5D"/>
    <w:rsid w:val="00A31EF7"/>
    <w:rsid w:val="00A32025"/>
    <w:rsid w:val="00A3276F"/>
    <w:rsid w:val="00A3280A"/>
    <w:rsid w:val="00A32BD5"/>
    <w:rsid w:val="00A3310D"/>
    <w:rsid w:val="00A331CA"/>
    <w:rsid w:val="00A332EE"/>
    <w:rsid w:val="00A3380B"/>
    <w:rsid w:val="00A33CB8"/>
    <w:rsid w:val="00A33D35"/>
    <w:rsid w:val="00A3419A"/>
    <w:rsid w:val="00A341AD"/>
    <w:rsid w:val="00A34D16"/>
    <w:rsid w:val="00A34E6B"/>
    <w:rsid w:val="00A34FC2"/>
    <w:rsid w:val="00A35DD4"/>
    <w:rsid w:val="00A3650B"/>
    <w:rsid w:val="00A36B7D"/>
    <w:rsid w:val="00A36BDE"/>
    <w:rsid w:val="00A36F60"/>
    <w:rsid w:val="00A37A7F"/>
    <w:rsid w:val="00A37C6D"/>
    <w:rsid w:val="00A37FAE"/>
    <w:rsid w:val="00A403C6"/>
    <w:rsid w:val="00A406F4"/>
    <w:rsid w:val="00A407B7"/>
    <w:rsid w:val="00A40F47"/>
    <w:rsid w:val="00A41129"/>
    <w:rsid w:val="00A41370"/>
    <w:rsid w:val="00A415AF"/>
    <w:rsid w:val="00A418A1"/>
    <w:rsid w:val="00A41DE5"/>
    <w:rsid w:val="00A42119"/>
    <w:rsid w:val="00A423E3"/>
    <w:rsid w:val="00A42F10"/>
    <w:rsid w:val="00A43370"/>
    <w:rsid w:val="00A43A85"/>
    <w:rsid w:val="00A43AAA"/>
    <w:rsid w:val="00A43F0B"/>
    <w:rsid w:val="00A4421B"/>
    <w:rsid w:val="00A445C6"/>
    <w:rsid w:val="00A44AF8"/>
    <w:rsid w:val="00A44BCB"/>
    <w:rsid w:val="00A44D61"/>
    <w:rsid w:val="00A44F15"/>
    <w:rsid w:val="00A45042"/>
    <w:rsid w:val="00A450C8"/>
    <w:rsid w:val="00A455B5"/>
    <w:rsid w:val="00A4560F"/>
    <w:rsid w:val="00A4561E"/>
    <w:rsid w:val="00A458C0"/>
    <w:rsid w:val="00A45A71"/>
    <w:rsid w:val="00A45C75"/>
    <w:rsid w:val="00A45FDA"/>
    <w:rsid w:val="00A469A1"/>
    <w:rsid w:val="00A46B6C"/>
    <w:rsid w:val="00A472CE"/>
    <w:rsid w:val="00A47513"/>
    <w:rsid w:val="00A47B92"/>
    <w:rsid w:val="00A47D87"/>
    <w:rsid w:val="00A50580"/>
    <w:rsid w:val="00A50920"/>
    <w:rsid w:val="00A509D4"/>
    <w:rsid w:val="00A50C91"/>
    <w:rsid w:val="00A5108F"/>
    <w:rsid w:val="00A512D4"/>
    <w:rsid w:val="00A51437"/>
    <w:rsid w:val="00A5146E"/>
    <w:rsid w:val="00A517C0"/>
    <w:rsid w:val="00A519A2"/>
    <w:rsid w:val="00A51D55"/>
    <w:rsid w:val="00A51E69"/>
    <w:rsid w:val="00A52059"/>
    <w:rsid w:val="00A5211B"/>
    <w:rsid w:val="00A523A1"/>
    <w:rsid w:val="00A52592"/>
    <w:rsid w:val="00A526A5"/>
    <w:rsid w:val="00A52EF6"/>
    <w:rsid w:val="00A533B9"/>
    <w:rsid w:val="00A5350A"/>
    <w:rsid w:val="00A53765"/>
    <w:rsid w:val="00A537C5"/>
    <w:rsid w:val="00A53843"/>
    <w:rsid w:val="00A53FA5"/>
    <w:rsid w:val="00A541AA"/>
    <w:rsid w:val="00A541F5"/>
    <w:rsid w:val="00A5471D"/>
    <w:rsid w:val="00A547F3"/>
    <w:rsid w:val="00A5504B"/>
    <w:rsid w:val="00A5518A"/>
    <w:rsid w:val="00A5531A"/>
    <w:rsid w:val="00A5542D"/>
    <w:rsid w:val="00A55805"/>
    <w:rsid w:val="00A55919"/>
    <w:rsid w:val="00A55BE1"/>
    <w:rsid w:val="00A55D4D"/>
    <w:rsid w:val="00A55F12"/>
    <w:rsid w:val="00A56637"/>
    <w:rsid w:val="00A56B73"/>
    <w:rsid w:val="00A56C11"/>
    <w:rsid w:val="00A56E82"/>
    <w:rsid w:val="00A56FE8"/>
    <w:rsid w:val="00A57A35"/>
    <w:rsid w:val="00A57E28"/>
    <w:rsid w:val="00A57F2D"/>
    <w:rsid w:val="00A60224"/>
    <w:rsid w:val="00A60320"/>
    <w:rsid w:val="00A60E50"/>
    <w:rsid w:val="00A60EF8"/>
    <w:rsid w:val="00A611D2"/>
    <w:rsid w:val="00A61507"/>
    <w:rsid w:val="00A615DB"/>
    <w:rsid w:val="00A61936"/>
    <w:rsid w:val="00A620C1"/>
    <w:rsid w:val="00A6328E"/>
    <w:rsid w:val="00A63B9C"/>
    <w:rsid w:val="00A63C1D"/>
    <w:rsid w:val="00A63E8A"/>
    <w:rsid w:val="00A63EED"/>
    <w:rsid w:val="00A63F00"/>
    <w:rsid w:val="00A63F38"/>
    <w:rsid w:val="00A6402F"/>
    <w:rsid w:val="00A644E1"/>
    <w:rsid w:val="00A6467D"/>
    <w:rsid w:val="00A6473C"/>
    <w:rsid w:val="00A649C5"/>
    <w:rsid w:val="00A64BD0"/>
    <w:rsid w:val="00A652DD"/>
    <w:rsid w:val="00A65627"/>
    <w:rsid w:val="00A65C57"/>
    <w:rsid w:val="00A65DC1"/>
    <w:rsid w:val="00A65ED7"/>
    <w:rsid w:val="00A6619D"/>
    <w:rsid w:val="00A6626A"/>
    <w:rsid w:val="00A66E41"/>
    <w:rsid w:val="00A66F69"/>
    <w:rsid w:val="00A67018"/>
    <w:rsid w:val="00A671E4"/>
    <w:rsid w:val="00A67238"/>
    <w:rsid w:val="00A676B0"/>
    <w:rsid w:val="00A679CA"/>
    <w:rsid w:val="00A70120"/>
    <w:rsid w:val="00A701F5"/>
    <w:rsid w:val="00A70A28"/>
    <w:rsid w:val="00A70D4A"/>
    <w:rsid w:val="00A71109"/>
    <w:rsid w:val="00A711F1"/>
    <w:rsid w:val="00A71225"/>
    <w:rsid w:val="00A71842"/>
    <w:rsid w:val="00A7194B"/>
    <w:rsid w:val="00A71DCF"/>
    <w:rsid w:val="00A72040"/>
    <w:rsid w:val="00A72270"/>
    <w:rsid w:val="00A7266E"/>
    <w:rsid w:val="00A728AA"/>
    <w:rsid w:val="00A72A1D"/>
    <w:rsid w:val="00A72DD8"/>
    <w:rsid w:val="00A72F9F"/>
    <w:rsid w:val="00A73223"/>
    <w:rsid w:val="00A73BE9"/>
    <w:rsid w:val="00A73E67"/>
    <w:rsid w:val="00A74101"/>
    <w:rsid w:val="00A74572"/>
    <w:rsid w:val="00A74B27"/>
    <w:rsid w:val="00A74B7D"/>
    <w:rsid w:val="00A74C72"/>
    <w:rsid w:val="00A74CF5"/>
    <w:rsid w:val="00A75573"/>
    <w:rsid w:val="00A7586D"/>
    <w:rsid w:val="00A75DDB"/>
    <w:rsid w:val="00A763D4"/>
    <w:rsid w:val="00A767A3"/>
    <w:rsid w:val="00A76AAB"/>
    <w:rsid w:val="00A76B6C"/>
    <w:rsid w:val="00A76B76"/>
    <w:rsid w:val="00A771BB"/>
    <w:rsid w:val="00A77310"/>
    <w:rsid w:val="00A7750F"/>
    <w:rsid w:val="00A779B3"/>
    <w:rsid w:val="00A77B74"/>
    <w:rsid w:val="00A77C44"/>
    <w:rsid w:val="00A77F13"/>
    <w:rsid w:val="00A8015E"/>
    <w:rsid w:val="00A80AD7"/>
    <w:rsid w:val="00A80D1C"/>
    <w:rsid w:val="00A80DC7"/>
    <w:rsid w:val="00A80ED0"/>
    <w:rsid w:val="00A81586"/>
    <w:rsid w:val="00A81680"/>
    <w:rsid w:val="00A81B47"/>
    <w:rsid w:val="00A8201B"/>
    <w:rsid w:val="00A823A5"/>
    <w:rsid w:val="00A82B35"/>
    <w:rsid w:val="00A83321"/>
    <w:rsid w:val="00A833A9"/>
    <w:rsid w:val="00A833AA"/>
    <w:rsid w:val="00A836A3"/>
    <w:rsid w:val="00A83ABD"/>
    <w:rsid w:val="00A840D4"/>
    <w:rsid w:val="00A84701"/>
    <w:rsid w:val="00A84713"/>
    <w:rsid w:val="00A853F6"/>
    <w:rsid w:val="00A85992"/>
    <w:rsid w:val="00A85B7E"/>
    <w:rsid w:val="00A85C6F"/>
    <w:rsid w:val="00A85D1F"/>
    <w:rsid w:val="00A85FB6"/>
    <w:rsid w:val="00A86042"/>
    <w:rsid w:val="00A86284"/>
    <w:rsid w:val="00A8633D"/>
    <w:rsid w:val="00A863F4"/>
    <w:rsid w:val="00A864EF"/>
    <w:rsid w:val="00A87065"/>
    <w:rsid w:val="00A872E9"/>
    <w:rsid w:val="00A87C62"/>
    <w:rsid w:val="00A87EE4"/>
    <w:rsid w:val="00A87FCC"/>
    <w:rsid w:val="00A90180"/>
    <w:rsid w:val="00A90535"/>
    <w:rsid w:val="00A905BE"/>
    <w:rsid w:val="00A9078C"/>
    <w:rsid w:val="00A907C5"/>
    <w:rsid w:val="00A90911"/>
    <w:rsid w:val="00A90D0D"/>
    <w:rsid w:val="00A90E81"/>
    <w:rsid w:val="00A90F26"/>
    <w:rsid w:val="00A91041"/>
    <w:rsid w:val="00A9105A"/>
    <w:rsid w:val="00A91286"/>
    <w:rsid w:val="00A91A56"/>
    <w:rsid w:val="00A92133"/>
    <w:rsid w:val="00A9226B"/>
    <w:rsid w:val="00A92A83"/>
    <w:rsid w:val="00A92C9B"/>
    <w:rsid w:val="00A92E15"/>
    <w:rsid w:val="00A92EF3"/>
    <w:rsid w:val="00A930B8"/>
    <w:rsid w:val="00A93905"/>
    <w:rsid w:val="00A939B4"/>
    <w:rsid w:val="00A93AC5"/>
    <w:rsid w:val="00A93AEA"/>
    <w:rsid w:val="00A93D67"/>
    <w:rsid w:val="00A93EA7"/>
    <w:rsid w:val="00A93FAD"/>
    <w:rsid w:val="00A94260"/>
    <w:rsid w:val="00A94673"/>
    <w:rsid w:val="00A946F8"/>
    <w:rsid w:val="00A94FAC"/>
    <w:rsid w:val="00A95295"/>
    <w:rsid w:val="00A955FC"/>
    <w:rsid w:val="00A9597D"/>
    <w:rsid w:val="00A95DE3"/>
    <w:rsid w:val="00A9639D"/>
    <w:rsid w:val="00A96594"/>
    <w:rsid w:val="00A96776"/>
    <w:rsid w:val="00A96809"/>
    <w:rsid w:val="00A96831"/>
    <w:rsid w:val="00A96D08"/>
    <w:rsid w:val="00A97020"/>
    <w:rsid w:val="00A97208"/>
    <w:rsid w:val="00A97490"/>
    <w:rsid w:val="00A97D0C"/>
    <w:rsid w:val="00AA0486"/>
    <w:rsid w:val="00AA0BF2"/>
    <w:rsid w:val="00AA0EC1"/>
    <w:rsid w:val="00AA1875"/>
    <w:rsid w:val="00AA1A01"/>
    <w:rsid w:val="00AA1A68"/>
    <w:rsid w:val="00AA1F98"/>
    <w:rsid w:val="00AA2327"/>
    <w:rsid w:val="00AA2519"/>
    <w:rsid w:val="00AA2877"/>
    <w:rsid w:val="00AA2B02"/>
    <w:rsid w:val="00AA2C2D"/>
    <w:rsid w:val="00AA2C40"/>
    <w:rsid w:val="00AA2EAB"/>
    <w:rsid w:val="00AA358C"/>
    <w:rsid w:val="00AA377D"/>
    <w:rsid w:val="00AA3CA1"/>
    <w:rsid w:val="00AA3CC7"/>
    <w:rsid w:val="00AA3E4A"/>
    <w:rsid w:val="00AA40B6"/>
    <w:rsid w:val="00AA41BF"/>
    <w:rsid w:val="00AA43E8"/>
    <w:rsid w:val="00AA4470"/>
    <w:rsid w:val="00AA48C7"/>
    <w:rsid w:val="00AA4D71"/>
    <w:rsid w:val="00AA4EB9"/>
    <w:rsid w:val="00AA5011"/>
    <w:rsid w:val="00AA52B2"/>
    <w:rsid w:val="00AA547D"/>
    <w:rsid w:val="00AA5D0B"/>
    <w:rsid w:val="00AA6099"/>
    <w:rsid w:val="00AA63AF"/>
    <w:rsid w:val="00AA6471"/>
    <w:rsid w:val="00AA696E"/>
    <w:rsid w:val="00AA6C6E"/>
    <w:rsid w:val="00AA6D77"/>
    <w:rsid w:val="00AA74CB"/>
    <w:rsid w:val="00AA75E1"/>
    <w:rsid w:val="00AA7B17"/>
    <w:rsid w:val="00AB04A3"/>
    <w:rsid w:val="00AB06B2"/>
    <w:rsid w:val="00AB07C4"/>
    <w:rsid w:val="00AB07F7"/>
    <w:rsid w:val="00AB0929"/>
    <w:rsid w:val="00AB095F"/>
    <w:rsid w:val="00AB0CA7"/>
    <w:rsid w:val="00AB0F8B"/>
    <w:rsid w:val="00AB0F9A"/>
    <w:rsid w:val="00AB0FE6"/>
    <w:rsid w:val="00AB10DF"/>
    <w:rsid w:val="00AB11AB"/>
    <w:rsid w:val="00AB14DB"/>
    <w:rsid w:val="00AB18F7"/>
    <w:rsid w:val="00AB1A2B"/>
    <w:rsid w:val="00AB1BD9"/>
    <w:rsid w:val="00AB1F0B"/>
    <w:rsid w:val="00AB1F90"/>
    <w:rsid w:val="00AB223B"/>
    <w:rsid w:val="00AB22F9"/>
    <w:rsid w:val="00AB251C"/>
    <w:rsid w:val="00AB272F"/>
    <w:rsid w:val="00AB28D1"/>
    <w:rsid w:val="00AB2982"/>
    <w:rsid w:val="00AB2A10"/>
    <w:rsid w:val="00AB2AD5"/>
    <w:rsid w:val="00AB2FB8"/>
    <w:rsid w:val="00AB3249"/>
    <w:rsid w:val="00AB384C"/>
    <w:rsid w:val="00AB3BBD"/>
    <w:rsid w:val="00AB3BEA"/>
    <w:rsid w:val="00AB47F6"/>
    <w:rsid w:val="00AB484B"/>
    <w:rsid w:val="00AB4D47"/>
    <w:rsid w:val="00AB5F8F"/>
    <w:rsid w:val="00AB6070"/>
    <w:rsid w:val="00AB66A2"/>
    <w:rsid w:val="00AB6971"/>
    <w:rsid w:val="00AB6A79"/>
    <w:rsid w:val="00AB6DF9"/>
    <w:rsid w:val="00AB7003"/>
    <w:rsid w:val="00AB7452"/>
    <w:rsid w:val="00AB7605"/>
    <w:rsid w:val="00AB772F"/>
    <w:rsid w:val="00AB7AFF"/>
    <w:rsid w:val="00AB7CE1"/>
    <w:rsid w:val="00AC01A0"/>
    <w:rsid w:val="00AC0AEE"/>
    <w:rsid w:val="00AC0CB1"/>
    <w:rsid w:val="00AC0E44"/>
    <w:rsid w:val="00AC1102"/>
    <w:rsid w:val="00AC1110"/>
    <w:rsid w:val="00AC143C"/>
    <w:rsid w:val="00AC1515"/>
    <w:rsid w:val="00AC195A"/>
    <w:rsid w:val="00AC1AE3"/>
    <w:rsid w:val="00AC1F3D"/>
    <w:rsid w:val="00AC1F72"/>
    <w:rsid w:val="00AC1FDF"/>
    <w:rsid w:val="00AC22B9"/>
    <w:rsid w:val="00AC26AC"/>
    <w:rsid w:val="00AC2734"/>
    <w:rsid w:val="00AC2973"/>
    <w:rsid w:val="00AC3034"/>
    <w:rsid w:val="00AC35A5"/>
    <w:rsid w:val="00AC3816"/>
    <w:rsid w:val="00AC3B26"/>
    <w:rsid w:val="00AC3CF1"/>
    <w:rsid w:val="00AC3EB1"/>
    <w:rsid w:val="00AC413F"/>
    <w:rsid w:val="00AC44D3"/>
    <w:rsid w:val="00AC45F9"/>
    <w:rsid w:val="00AC466A"/>
    <w:rsid w:val="00AC4C34"/>
    <w:rsid w:val="00AC510A"/>
    <w:rsid w:val="00AC5237"/>
    <w:rsid w:val="00AC562F"/>
    <w:rsid w:val="00AC5AF4"/>
    <w:rsid w:val="00AC5C2B"/>
    <w:rsid w:val="00AC64B2"/>
    <w:rsid w:val="00AC6977"/>
    <w:rsid w:val="00AC6E4D"/>
    <w:rsid w:val="00AC7139"/>
    <w:rsid w:val="00AC723E"/>
    <w:rsid w:val="00AC7273"/>
    <w:rsid w:val="00AC7BE5"/>
    <w:rsid w:val="00AC7D00"/>
    <w:rsid w:val="00AC7EA2"/>
    <w:rsid w:val="00AD03BD"/>
    <w:rsid w:val="00AD044C"/>
    <w:rsid w:val="00AD0947"/>
    <w:rsid w:val="00AD1138"/>
    <w:rsid w:val="00AD1253"/>
    <w:rsid w:val="00AD1266"/>
    <w:rsid w:val="00AD1372"/>
    <w:rsid w:val="00AD14CE"/>
    <w:rsid w:val="00AD1660"/>
    <w:rsid w:val="00AD1C8F"/>
    <w:rsid w:val="00AD1D24"/>
    <w:rsid w:val="00AD1D90"/>
    <w:rsid w:val="00AD23BB"/>
    <w:rsid w:val="00AD262C"/>
    <w:rsid w:val="00AD36C5"/>
    <w:rsid w:val="00AD388A"/>
    <w:rsid w:val="00AD4189"/>
    <w:rsid w:val="00AD425E"/>
    <w:rsid w:val="00AD4341"/>
    <w:rsid w:val="00AD4412"/>
    <w:rsid w:val="00AD4818"/>
    <w:rsid w:val="00AD4977"/>
    <w:rsid w:val="00AD4AC4"/>
    <w:rsid w:val="00AD4C34"/>
    <w:rsid w:val="00AD4DF9"/>
    <w:rsid w:val="00AD5011"/>
    <w:rsid w:val="00AD5089"/>
    <w:rsid w:val="00AD5538"/>
    <w:rsid w:val="00AD5668"/>
    <w:rsid w:val="00AD5823"/>
    <w:rsid w:val="00AD59F4"/>
    <w:rsid w:val="00AD5BDB"/>
    <w:rsid w:val="00AD5BDF"/>
    <w:rsid w:val="00AD6041"/>
    <w:rsid w:val="00AD6149"/>
    <w:rsid w:val="00AD622A"/>
    <w:rsid w:val="00AD6281"/>
    <w:rsid w:val="00AD6596"/>
    <w:rsid w:val="00AD65FA"/>
    <w:rsid w:val="00AD66D4"/>
    <w:rsid w:val="00AD6CC0"/>
    <w:rsid w:val="00AD6CF3"/>
    <w:rsid w:val="00AD6E90"/>
    <w:rsid w:val="00AD6F03"/>
    <w:rsid w:val="00AD700B"/>
    <w:rsid w:val="00AD7061"/>
    <w:rsid w:val="00AD7171"/>
    <w:rsid w:val="00AD72EF"/>
    <w:rsid w:val="00AD74AD"/>
    <w:rsid w:val="00AD762F"/>
    <w:rsid w:val="00AD78E9"/>
    <w:rsid w:val="00AD7977"/>
    <w:rsid w:val="00AD798E"/>
    <w:rsid w:val="00AD7EFE"/>
    <w:rsid w:val="00AD7F7C"/>
    <w:rsid w:val="00AE08EB"/>
    <w:rsid w:val="00AE0996"/>
    <w:rsid w:val="00AE09B0"/>
    <w:rsid w:val="00AE0EF7"/>
    <w:rsid w:val="00AE10C7"/>
    <w:rsid w:val="00AE115F"/>
    <w:rsid w:val="00AE11FE"/>
    <w:rsid w:val="00AE130A"/>
    <w:rsid w:val="00AE161A"/>
    <w:rsid w:val="00AE191E"/>
    <w:rsid w:val="00AE1AC5"/>
    <w:rsid w:val="00AE1C66"/>
    <w:rsid w:val="00AE1D85"/>
    <w:rsid w:val="00AE2135"/>
    <w:rsid w:val="00AE2158"/>
    <w:rsid w:val="00AE23A2"/>
    <w:rsid w:val="00AE2542"/>
    <w:rsid w:val="00AE2660"/>
    <w:rsid w:val="00AE280B"/>
    <w:rsid w:val="00AE2843"/>
    <w:rsid w:val="00AE2905"/>
    <w:rsid w:val="00AE2BC5"/>
    <w:rsid w:val="00AE2F23"/>
    <w:rsid w:val="00AE30DE"/>
    <w:rsid w:val="00AE35B3"/>
    <w:rsid w:val="00AE386A"/>
    <w:rsid w:val="00AE3948"/>
    <w:rsid w:val="00AE4170"/>
    <w:rsid w:val="00AE44BA"/>
    <w:rsid w:val="00AE4692"/>
    <w:rsid w:val="00AE48B1"/>
    <w:rsid w:val="00AE4F8B"/>
    <w:rsid w:val="00AE4FF1"/>
    <w:rsid w:val="00AE5046"/>
    <w:rsid w:val="00AE52E5"/>
    <w:rsid w:val="00AE5B11"/>
    <w:rsid w:val="00AE5CFD"/>
    <w:rsid w:val="00AE658F"/>
    <w:rsid w:val="00AE66B6"/>
    <w:rsid w:val="00AE6958"/>
    <w:rsid w:val="00AE6C71"/>
    <w:rsid w:val="00AE700F"/>
    <w:rsid w:val="00AE73FB"/>
    <w:rsid w:val="00AE7B3B"/>
    <w:rsid w:val="00AE7B62"/>
    <w:rsid w:val="00AE7D76"/>
    <w:rsid w:val="00AE7DBC"/>
    <w:rsid w:val="00AE7F0F"/>
    <w:rsid w:val="00AF0175"/>
    <w:rsid w:val="00AF0824"/>
    <w:rsid w:val="00AF0AAD"/>
    <w:rsid w:val="00AF0BCF"/>
    <w:rsid w:val="00AF0EB2"/>
    <w:rsid w:val="00AF166A"/>
    <w:rsid w:val="00AF194B"/>
    <w:rsid w:val="00AF1A16"/>
    <w:rsid w:val="00AF1ADE"/>
    <w:rsid w:val="00AF2037"/>
    <w:rsid w:val="00AF2594"/>
    <w:rsid w:val="00AF29AC"/>
    <w:rsid w:val="00AF2AF1"/>
    <w:rsid w:val="00AF2ECB"/>
    <w:rsid w:val="00AF43E0"/>
    <w:rsid w:val="00AF45F3"/>
    <w:rsid w:val="00AF47DE"/>
    <w:rsid w:val="00AF488F"/>
    <w:rsid w:val="00AF4AE5"/>
    <w:rsid w:val="00AF4C9C"/>
    <w:rsid w:val="00AF4EA0"/>
    <w:rsid w:val="00AF4F53"/>
    <w:rsid w:val="00AF553A"/>
    <w:rsid w:val="00AF6145"/>
    <w:rsid w:val="00AF642C"/>
    <w:rsid w:val="00AF65CF"/>
    <w:rsid w:val="00AF65E5"/>
    <w:rsid w:val="00AF681D"/>
    <w:rsid w:val="00AF6876"/>
    <w:rsid w:val="00AF6A58"/>
    <w:rsid w:val="00AF6A7D"/>
    <w:rsid w:val="00AF7383"/>
    <w:rsid w:val="00AF74AA"/>
    <w:rsid w:val="00AF78D7"/>
    <w:rsid w:val="00AF7A38"/>
    <w:rsid w:val="00AF7C63"/>
    <w:rsid w:val="00B005C1"/>
    <w:rsid w:val="00B00664"/>
    <w:rsid w:val="00B0085E"/>
    <w:rsid w:val="00B00E9C"/>
    <w:rsid w:val="00B0108F"/>
    <w:rsid w:val="00B01BAA"/>
    <w:rsid w:val="00B01C3E"/>
    <w:rsid w:val="00B01F25"/>
    <w:rsid w:val="00B026C2"/>
    <w:rsid w:val="00B0283F"/>
    <w:rsid w:val="00B029BB"/>
    <w:rsid w:val="00B029C5"/>
    <w:rsid w:val="00B02B33"/>
    <w:rsid w:val="00B02F1B"/>
    <w:rsid w:val="00B030F6"/>
    <w:rsid w:val="00B03329"/>
    <w:rsid w:val="00B03397"/>
    <w:rsid w:val="00B03640"/>
    <w:rsid w:val="00B038BF"/>
    <w:rsid w:val="00B03E46"/>
    <w:rsid w:val="00B0433D"/>
    <w:rsid w:val="00B04D00"/>
    <w:rsid w:val="00B04FC9"/>
    <w:rsid w:val="00B05261"/>
    <w:rsid w:val="00B0542B"/>
    <w:rsid w:val="00B054B6"/>
    <w:rsid w:val="00B05AD8"/>
    <w:rsid w:val="00B05B48"/>
    <w:rsid w:val="00B05B4F"/>
    <w:rsid w:val="00B05BEF"/>
    <w:rsid w:val="00B05D17"/>
    <w:rsid w:val="00B05F30"/>
    <w:rsid w:val="00B05F3E"/>
    <w:rsid w:val="00B05F64"/>
    <w:rsid w:val="00B06085"/>
    <w:rsid w:val="00B06517"/>
    <w:rsid w:val="00B06719"/>
    <w:rsid w:val="00B06BEA"/>
    <w:rsid w:val="00B06D4F"/>
    <w:rsid w:val="00B06E7D"/>
    <w:rsid w:val="00B0704B"/>
    <w:rsid w:val="00B070C9"/>
    <w:rsid w:val="00B0759F"/>
    <w:rsid w:val="00B07889"/>
    <w:rsid w:val="00B07A10"/>
    <w:rsid w:val="00B07B91"/>
    <w:rsid w:val="00B07C57"/>
    <w:rsid w:val="00B07D59"/>
    <w:rsid w:val="00B1045C"/>
    <w:rsid w:val="00B105A2"/>
    <w:rsid w:val="00B106A2"/>
    <w:rsid w:val="00B1095B"/>
    <w:rsid w:val="00B10A32"/>
    <w:rsid w:val="00B10F9E"/>
    <w:rsid w:val="00B11003"/>
    <w:rsid w:val="00B110E3"/>
    <w:rsid w:val="00B1175D"/>
    <w:rsid w:val="00B118EB"/>
    <w:rsid w:val="00B11FB0"/>
    <w:rsid w:val="00B1218D"/>
    <w:rsid w:val="00B127F8"/>
    <w:rsid w:val="00B12CD0"/>
    <w:rsid w:val="00B12D51"/>
    <w:rsid w:val="00B13378"/>
    <w:rsid w:val="00B13459"/>
    <w:rsid w:val="00B136E4"/>
    <w:rsid w:val="00B13969"/>
    <w:rsid w:val="00B13C00"/>
    <w:rsid w:val="00B13FF4"/>
    <w:rsid w:val="00B14067"/>
    <w:rsid w:val="00B140A2"/>
    <w:rsid w:val="00B14CFF"/>
    <w:rsid w:val="00B14D4C"/>
    <w:rsid w:val="00B14F21"/>
    <w:rsid w:val="00B150B4"/>
    <w:rsid w:val="00B1519E"/>
    <w:rsid w:val="00B15313"/>
    <w:rsid w:val="00B1552B"/>
    <w:rsid w:val="00B158E3"/>
    <w:rsid w:val="00B159D6"/>
    <w:rsid w:val="00B15B35"/>
    <w:rsid w:val="00B15C0A"/>
    <w:rsid w:val="00B1600A"/>
    <w:rsid w:val="00B160AF"/>
    <w:rsid w:val="00B16109"/>
    <w:rsid w:val="00B162C7"/>
    <w:rsid w:val="00B16418"/>
    <w:rsid w:val="00B164CA"/>
    <w:rsid w:val="00B164F9"/>
    <w:rsid w:val="00B16663"/>
    <w:rsid w:val="00B1727B"/>
    <w:rsid w:val="00B172FF"/>
    <w:rsid w:val="00B176B8"/>
    <w:rsid w:val="00B17996"/>
    <w:rsid w:val="00B17D93"/>
    <w:rsid w:val="00B17F76"/>
    <w:rsid w:val="00B2005E"/>
    <w:rsid w:val="00B200F5"/>
    <w:rsid w:val="00B206F1"/>
    <w:rsid w:val="00B21017"/>
    <w:rsid w:val="00B210A7"/>
    <w:rsid w:val="00B21716"/>
    <w:rsid w:val="00B21786"/>
    <w:rsid w:val="00B217C9"/>
    <w:rsid w:val="00B22025"/>
    <w:rsid w:val="00B2206E"/>
    <w:rsid w:val="00B22128"/>
    <w:rsid w:val="00B22317"/>
    <w:rsid w:val="00B22367"/>
    <w:rsid w:val="00B2239C"/>
    <w:rsid w:val="00B225E3"/>
    <w:rsid w:val="00B2269E"/>
    <w:rsid w:val="00B2274C"/>
    <w:rsid w:val="00B2288F"/>
    <w:rsid w:val="00B22C5B"/>
    <w:rsid w:val="00B237AE"/>
    <w:rsid w:val="00B23E70"/>
    <w:rsid w:val="00B2460E"/>
    <w:rsid w:val="00B24865"/>
    <w:rsid w:val="00B248CF"/>
    <w:rsid w:val="00B24AC4"/>
    <w:rsid w:val="00B24CA5"/>
    <w:rsid w:val="00B24D4C"/>
    <w:rsid w:val="00B24FEF"/>
    <w:rsid w:val="00B250FB"/>
    <w:rsid w:val="00B25297"/>
    <w:rsid w:val="00B253EC"/>
    <w:rsid w:val="00B25419"/>
    <w:rsid w:val="00B259C7"/>
    <w:rsid w:val="00B25CEB"/>
    <w:rsid w:val="00B25DB1"/>
    <w:rsid w:val="00B26020"/>
    <w:rsid w:val="00B2630D"/>
    <w:rsid w:val="00B2640F"/>
    <w:rsid w:val="00B264BE"/>
    <w:rsid w:val="00B265F3"/>
    <w:rsid w:val="00B26611"/>
    <w:rsid w:val="00B266E3"/>
    <w:rsid w:val="00B26DBE"/>
    <w:rsid w:val="00B26EDB"/>
    <w:rsid w:val="00B273E8"/>
    <w:rsid w:val="00B27694"/>
    <w:rsid w:val="00B27865"/>
    <w:rsid w:val="00B27C63"/>
    <w:rsid w:val="00B27DCA"/>
    <w:rsid w:val="00B27E80"/>
    <w:rsid w:val="00B27F09"/>
    <w:rsid w:val="00B300FD"/>
    <w:rsid w:val="00B3073C"/>
    <w:rsid w:val="00B308E0"/>
    <w:rsid w:val="00B30B47"/>
    <w:rsid w:val="00B31269"/>
    <w:rsid w:val="00B313B6"/>
    <w:rsid w:val="00B314F7"/>
    <w:rsid w:val="00B31A8A"/>
    <w:rsid w:val="00B31F0E"/>
    <w:rsid w:val="00B31FE5"/>
    <w:rsid w:val="00B322F4"/>
    <w:rsid w:val="00B32659"/>
    <w:rsid w:val="00B32674"/>
    <w:rsid w:val="00B32B9D"/>
    <w:rsid w:val="00B33CA9"/>
    <w:rsid w:val="00B33D62"/>
    <w:rsid w:val="00B34837"/>
    <w:rsid w:val="00B34991"/>
    <w:rsid w:val="00B349F3"/>
    <w:rsid w:val="00B34DD1"/>
    <w:rsid w:val="00B34E39"/>
    <w:rsid w:val="00B355A6"/>
    <w:rsid w:val="00B356B6"/>
    <w:rsid w:val="00B35706"/>
    <w:rsid w:val="00B35B4D"/>
    <w:rsid w:val="00B3691F"/>
    <w:rsid w:val="00B36971"/>
    <w:rsid w:val="00B36BE9"/>
    <w:rsid w:val="00B36C91"/>
    <w:rsid w:val="00B36CA3"/>
    <w:rsid w:val="00B36E79"/>
    <w:rsid w:val="00B3747F"/>
    <w:rsid w:val="00B37FFC"/>
    <w:rsid w:val="00B40229"/>
    <w:rsid w:val="00B4043F"/>
    <w:rsid w:val="00B4079D"/>
    <w:rsid w:val="00B40B3F"/>
    <w:rsid w:val="00B40CA4"/>
    <w:rsid w:val="00B40E8F"/>
    <w:rsid w:val="00B41190"/>
    <w:rsid w:val="00B4134F"/>
    <w:rsid w:val="00B41782"/>
    <w:rsid w:val="00B418C7"/>
    <w:rsid w:val="00B4190D"/>
    <w:rsid w:val="00B41A6D"/>
    <w:rsid w:val="00B424E9"/>
    <w:rsid w:val="00B42743"/>
    <w:rsid w:val="00B429CB"/>
    <w:rsid w:val="00B42E90"/>
    <w:rsid w:val="00B430D6"/>
    <w:rsid w:val="00B43599"/>
    <w:rsid w:val="00B43937"/>
    <w:rsid w:val="00B439D4"/>
    <w:rsid w:val="00B43A6A"/>
    <w:rsid w:val="00B43AEB"/>
    <w:rsid w:val="00B43B6C"/>
    <w:rsid w:val="00B440A8"/>
    <w:rsid w:val="00B4426E"/>
    <w:rsid w:val="00B44761"/>
    <w:rsid w:val="00B44D4C"/>
    <w:rsid w:val="00B4521D"/>
    <w:rsid w:val="00B457E2"/>
    <w:rsid w:val="00B45918"/>
    <w:rsid w:val="00B45A55"/>
    <w:rsid w:val="00B46094"/>
    <w:rsid w:val="00B460E2"/>
    <w:rsid w:val="00B4618A"/>
    <w:rsid w:val="00B4637D"/>
    <w:rsid w:val="00B47263"/>
    <w:rsid w:val="00B473B8"/>
    <w:rsid w:val="00B474C5"/>
    <w:rsid w:val="00B474D2"/>
    <w:rsid w:val="00B47684"/>
    <w:rsid w:val="00B47C11"/>
    <w:rsid w:val="00B500AA"/>
    <w:rsid w:val="00B50204"/>
    <w:rsid w:val="00B50272"/>
    <w:rsid w:val="00B505E6"/>
    <w:rsid w:val="00B509D2"/>
    <w:rsid w:val="00B50B1A"/>
    <w:rsid w:val="00B50DF6"/>
    <w:rsid w:val="00B50E95"/>
    <w:rsid w:val="00B511D1"/>
    <w:rsid w:val="00B51480"/>
    <w:rsid w:val="00B514A3"/>
    <w:rsid w:val="00B516AB"/>
    <w:rsid w:val="00B51AD8"/>
    <w:rsid w:val="00B51D98"/>
    <w:rsid w:val="00B52157"/>
    <w:rsid w:val="00B5274C"/>
    <w:rsid w:val="00B529F3"/>
    <w:rsid w:val="00B52D15"/>
    <w:rsid w:val="00B52D5F"/>
    <w:rsid w:val="00B52F10"/>
    <w:rsid w:val="00B52F74"/>
    <w:rsid w:val="00B530CD"/>
    <w:rsid w:val="00B5386A"/>
    <w:rsid w:val="00B53E8B"/>
    <w:rsid w:val="00B53FFC"/>
    <w:rsid w:val="00B5410E"/>
    <w:rsid w:val="00B5444D"/>
    <w:rsid w:val="00B54684"/>
    <w:rsid w:val="00B548D4"/>
    <w:rsid w:val="00B54C2A"/>
    <w:rsid w:val="00B5544A"/>
    <w:rsid w:val="00B554DC"/>
    <w:rsid w:val="00B55A2A"/>
    <w:rsid w:val="00B55A87"/>
    <w:rsid w:val="00B55ACA"/>
    <w:rsid w:val="00B560AF"/>
    <w:rsid w:val="00B563CC"/>
    <w:rsid w:val="00B565FC"/>
    <w:rsid w:val="00B56BD0"/>
    <w:rsid w:val="00B5768B"/>
    <w:rsid w:val="00B577D8"/>
    <w:rsid w:val="00B57F9C"/>
    <w:rsid w:val="00B601D9"/>
    <w:rsid w:val="00B60229"/>
    <w:rsid w:val="00B6037F"/>
    <w:rsid w:val="00B603AF"/>
    <w:rsid w:val="00B610A3"/>
    <w:rsid w:val="00B613B2"/>
    <w:rsid w:val="00B61A30"/>
    <w:rsid w:val="00B61B71"/>
    <w:rsid w:val="00B62022"/>
    <w:rsid w:val="00B62077"/>
    <w:rsid w:val="00B62826"/>
    <w:rsid w:val="00B62911"/>
    <w:rsid w:val="00B62A17"/>
    <w:rsid w:val="00B62BC9"/>
    <w:rsid w:val="00B62DB6"/>
    <w:rsid w:val="00B634C3"/>
    <w:rsid w:val="00B63BD0"/>
    <w:rsid w:val="00B6460C"/>
    <w:rsid w:val="00B64815"/>
    <w:rsid w:val="00B65083"/>
    <w:rsid w:val="00B6578A"/>
    <w:rsid w:val="00B657B8"/>
    <w:rsid w:val="00B65C01"/>
    <w:rsid w:val="00B65C6F"/>
    <w:rsid w:val="00B65DEC"/>
    <w:rsid w:val="00B66AA8"/>
    <w:rsid w:val="00B66AD0"/>
    <w:rsid w:val="00B67064"/>
    <w:rsid w:val="00B67904"/>
    <w:rsid w:val="00B67943"/>
    <w:rsid w:val="00B67C96"/>
    <w:rsid w:val="00B67D52"/>
    <w:rsid w:val="00B70134"/>
    <w:rsid w:val="00B702B0"/>
    <w:rsid w:val="00B703B3"/>
    <w:rsid w:val="00B7063F"/>
    <w:rsid w:val="00B70717"/>
    <w:rsid w:val="00B70857"/>
    <w:rsid w:val="00B70922"/>
    <w:rsid w:val="00B70A95"/>
    <w:rsid w:val="00B71047"/>
    <w:rsid w:val="00B71174"/>
    <w:rsid w:val="00B7128F"/>
    <w:rsid w:val="00B713FA"/>
    <w:rsid w:val="00B714F4"/>
    <w:rsid w:val="00B7168A"/>
    <w:rsid w:val="00B71C70"/>
    <w:rsid w:val="00B7200B"/>
    <w:rsid w:val="00B72539"/>
    <w:rsid w:val="00B72659"/>
    <w:rsid w:val="00B72A09"/>
    <w:rsid w:val="00B72B6E"/>
    <w:rsid w:val="00B73235"/>
    <w:rsid w:val="00B732C7"/>
    <w:rsid w:val="00B746C7"/>
    <w:rsid w:val="00B74721"/>
    <w:rsid w:val="00B747C0"/>
    <w:rsid w:val="00B74873"/>
    <w:rsid w:val="00B74884"/>
    <w:rsid w:val="00B75586"/>
    <w:rsid w:val="00B75948"/>
    <w:rsid w:val="00B75F17"/>
    <w:rsid w:val="00B7601D"/>
    <w:rsid w:val="00B764E5"/>
    <w:rsid w:val="00B76523"/>
    <w:rsid w:val="00B76A46"/>
    <w:rsid w:val="00B76F61"/>
    <w:rsid w:val="00B77281"/>
    <w:rsid w:val="00B772AA"/>
    <w:rsid w:val="00B77490"/>
    <w:rsid w:val="00B776EE"/>
    <w:rsid w:val="00B77E0C"/>
    <w:rsid w:val="00B77F6D"/>
    <w:rsid w:val="00B80193"/>
    <w:rsid w:val="00B8031D"/>
    <w:rsid w:val="00B803C4"/>
    <w:rsid w:val="00B80466"/>
    <w:rsid w:val="00B808AC"/>
    <w:rsid w:val="00B80D98"/>
    <w:rsid w:val="00B80F21"/>
    <w:rsid w:val="00B80F84"/>
    <w:rsid w:val="00B81152"/>
    <w:rsid w:val="00B81488"/>
    <w:rsid w:val="00B814F8"/>
    <w:rsid w:val="00B81597"/>
    <w:rsid w:val="00B81981"/>
    <w:rsid w:val="00B81F02"/>
    <w:rsid w:val="00B823F9"/>
    <w:rsid w:val="00B824EA"/>
    <w:rsid w:val="00B82595"/>
    <w:rsid w:val="00B8273E"/>
    <w:rsid w:val="00B8277C"/>
    <w:rsid w:val="00B82CC5"/>
    <w:rsid w:val="00B83935"/>
    <w:rsid w:val="00B83985"/>
    <w:rsid w:val="00B83F85"/>
    <w:rsid w:val="00B84549"/>
    <w:rsid w:val="00B848DD"/>
    <w:rsid w:val="00B84A52"/>
    <w:rsid w:val="00B85029"/>
    <w:rsid w:val="00B851E7"/>
    <w:rsid w:val="00B854BA"/>
    <w:rsid w:val="00B85DE8"/>
    <w:rsid w:val="00B862F8"/>
    <w:rsid w:val="00B863A3"/>
    <w:rsid w:val="00B8686C"/>
    <w:rsid w:val="00B86898"/>
    <w:rsid w:val="00B86A48"/>
    <w:rsid w:val="00B86BF2"/>
    <w:rsid w:val="00B86DA0"/>
    <w:rsid w:val="00B86DD1"/>
    <w:rsid w:val="00B86F30"/>
    <w:rsid w:val="00B8704A"/>
    <w:rsid w:val="00B871E5"/>
    <w:rsid w:val="00B877BC"/>
    <w:rsid w:val="00B87A04"/>
    <w:rsid w:val="00B87A38"/>
    <w:rsid w:val="00B87DE1"/>
    <w:rsid w:val="00B87F47"/>
    <w:rsid w:val="00B905EA"/>
    <w:rsid w:val="00B909E2"/>
    <w:rsid w:val="00B90E29"/>
    <w:rsid w:val="00B90E61"/>
    <w:rsid w:val="00B90F23"/>
    <w:rsid w:val="00B91146"/>
    <w:rsid w:val="00B91159"/>
    <w:rsid w:val="00B9179A"/>
    <w:rsid w:val="00B918A4"/>
    <w:rsid w:val="00B91A6A"/>
    <w:rsid w:val="00B91B47"/>
    <w:rsid w:val="00B91E4D"/>
    <w:rsid w:val="00B91FA2"/>
    <w:rsid w:val="00B922F0"/>
    <w:rsid w:val="00B925AE"/>
    <w:rsid w:val="00B929D0"/>
    <w:rsid w:val="00B92F15"/>
    <w:rsid w:val="00B936C2"/>
    <w:rsid w:val="00B9379B"/>
    <w:rsid w:val="00B9389E"/>
    <w:rsid w:val="00B938D4"/>
    <w:rsid w:val="00B93DDD"/>
    <w:rsid w:val="00B940A6"/>
    <w:rsid w:val="00B944D7"/>
    <w:rsid w:val="00B94D6E"/>
    <w:rsid w:val="00B94E40"/>
    <w:rsid w:val="00B94E6D"/>
    <w:rsid w:val="00B94F3F"/>
    <w:rsid w:val="00B95646"/>
    <w:rsid w:val="00B95749"/>
    <w:rsid w:val="00B95819"/>
    <w:rsid w:val="00B95B4B"/>
    <w:rsid w:val="00B95B7C"/>
    <w:rsid w:val="00B9603B"/>
    <w:rsid w:val="00B961EA"/>
    <w:rsid w:val="00B963B2"/>
    <w:rsid w:val="00B96A5A"/>
    <w:rsid w:val="00B96C9E"/>
    <w:rsid w:val="00B972D7"/>
    <w:rsid w:val="00B97892"/>
    <w:rsid w:val="00B97910"/>
    <w:rsid w:val="00B9791D"/>
    <w:rsid w:val="00B97C4D"/>
    <w:rsid w:val="00B97DB5"/>
    <w:rsid w:val="00BA02C1"/>
    <w:rsid w:val="00BA09D2"/>
    <w:rsid w:val="00BA0D50"/>
    <w:rsid w:val="00BA1245"/>
    <w:rsid w:val="00BA19B0"/>
    <w:rsid w:val="00BA21CC"/>
    <w:rsid w:val="00BA23E9"/>
    <w:rsid w:val="00BA2C03"/>
    <w:rsid w:val="00BA2C60"/>
    <w:rsid w:val="00BA301A"/>
    <w:rsid w:val="00BA3308"/>
    <w:rsid w:val="00BA352F"/>
    <w:rsid w:val="00BA3840"/>
    <w:rsid w:val="00BA3BC8"/>
    <w:rsid w:val="00BA474C"/>
    <w:rsid w:val="00BA4849"/>
    <w:rsid w:val="00BA4908"/>
    <w:rsid w:val="00BA49A5"/>
    <w:rsid w:val="00BA4CFD"/>
    <w:rsid w:val="00BA547D"/>
    <w:rsid w:val="00BA55B6"/>
    <w:rsid w:val="00BA5614"/>
    <w:rsid w:val="00BA5624"/>
    <w:rsid w:val="00BA56CC"/>
    <w:rsid w:val="00BA5A4F"/>
    <w:rsid w:val="00BA5B0C"/>
    <w:rsid w:val="00BA5B4A"/>
    <w:rsid w:val="00BA5FC6"/>
    <w:rsid w:val="00BA665C"/>
    <w:rsid w:val="00BA6B8B"/>
    <w:rsid w:val="00BA76A8"/>
    <w:rsid w:val="00BA76D4"/>
    <w:rsid w:val="00BA776C"/>
    <w:rsid w:val="00BA7F89"/>
    <w:rsid w:val="00BB0252"/>
    <w:rsid w:val="00BB0BD6"/>
    <w:rsid w:val="00BB136F"/>
    <w:rsid w:val="00BB1B07"/>
    <w:rsid w:val="00BB1B4B"/>
    <w:rsid w:val="00BB21AC"/>
    <w:rsid w:val="00BB230C"/>
    <w:rsid w:val="00BB242E"/>
    <w:rsid w:val="00BB24CB"/>
    <w:rsid w:val="00BB2722"/>
    <w:rsid w:val="00BB2795"/>
    <w:rsid w:val="00BB283F"/>
    <w:rsid w:val="00BB2AE4"/>
    <w:rsid w:val="00BB2D84"/>
    <w:rsid w:val="00BB2DBF"/>
    <w:rsid w:val="00BB2FC1"/>
    <w:rsid w:val="00BB32B9"/>
    <w:rsid w:val="00BB3603"/>
    <w:rsid w:val="00BB380A"/>
    <w:rsid w:val="00BB38F1"/>
    <w:rsid w:val="00BB3C6F"/>
    <w:rsid w:val="00BB3D04"/>
    <w:rsid w:val="00BB3D86"/>
    <w:rsid w:val="00BB406B"/>
    <w:rsid w:val="00BB447E"/>
    <w:rsid w:val="00BB450B"/>
    <w:rsid w:val="00BB459F"/>
    <w:rsid w:val="00BB4CAF"/>
    <w:rsid w:val="00BB4DD7"/>
    <w:rsid w:val="00BB4E9C"/>
    <w:rsid w:val="00BB50FF"/>
    <w:rsid w:val="00BB5138"/>
    <w:rsid w:val="00BB5E11"/>
    <w:rsid w:val="00BB6B88"/>
    <w:rsid w:val="00BB6FF7"/>
    <w:rsid w:val="00BB747A"/>
    <w:rsid w:val="00BB74EA"/>
    <w:rsid w:val="00BB7683"/>
    <w:rsid w:val="00BB774B"/>
    <w:rsid w:val="00BB790A"/>
    <w:rsid w:val="00BB791C"/>
    <w:rsid w:val="00BB7A06"/>
    <w:rsid w:val="00BB7A25"/>
    <w:rsid w:val="00BB7FD5"/>
    <w:rsid w:val="00BC00C5"/>
    <w:rsid w:val="00BC0E3A"/>
    <w:rsid w:val="00BC1177"/>
    <w:rsid w:val="00BC1A20"/>
    <w:rsid w:val="00BC1A2A"/>
    <w:rsid w:val="00BC1F5D"/>
    <w:rsid w:val="00BC26CE"/>
    <w:rsid w:val="00BC306A"/>
    <w:rsid w:val="00BC30D9"/>
    <w:rsid w:val="00BC3675"/>
    <w:rsid w:val="00BC37AD"/>
    <w:rsid w:val="00BC3B4A"/>
    <w:rsid w:val="00BC3C90"/>
    <w:rsid w:val="00BC4350"/>
    <w:rsid w:val="00BC4475"/>
    <w:rsid w:val="00BC44FB"/>
    <w:rsid w:val="00BC4815"/>
    <w:rsid w:val="00BC4DE1"/>
    <w:rsid w:val="00BC50C2"/>
    <w:rsid w:val="00BC50FB"/>
    <w:rsid w:val="00BC521E"/>
    <w:rsid w:val="00BC529B"/>
    <w:rsid w:val="00BC530B"/>
    <w:rsid w:val="00BC5BC6"/>
    <w:rsid w:val="00BC63CF"/>
    <w:rsid w:val="00BC660C"/>
    <w:rsid w:val="00BC67A9"/>
    <w:rsid w:val="00BC67E0"/>
    <w:rsid w:val="00BC6F16"/>
    <w:rsid w:val="00BC6F58"/>
    <w:rsid w:val="00BC71DB"/>
    <w:rsid w:val="00BC7297"/>
    <w:rsid w:val="00BC7303"/>
    <w:rsid w:val="00BC79B4"/>
    <w:rsid w:val="00BC7F94"/>
    <w:rsid w:val="00BD0171"/>
    <w:rsid w:val="00BD054E"/>
    <w:rsid w:val="00BD074E"/>
    <w:rsid w:val="00BD07E4"/>
    <w:rsid w:val="00BD0B23"/>
    <w:rsid w:val="00BD0FB4"/>
    <w:rsid w:val="00BD1560"/>
    <w:rsid w:val="00BD15FB"/>
    <w:rsid w:val="00BD168B"/>
    <w:rsid w:val="00BD16B0"/>
    <w:rsid w:val="00BD19F8"/>
    <w:rsid w:val="00BD1F38"/>
    <w:rsid w:val="00BD21CF"/>
    <w:rsid w:val="00BD22E9"/>
    <w:rsid w:val="00BD2627"/>
    <w:rsid w:val="00BD2699"/>
    <w:rsid w:val="00BD2831"/>
    <w:rsid w:val="00BD29A2"/>
    <w:rsid w:val="00BD2A29"/>
    <w:rsid w:val="00BD2A64"/>
    <w:rsid w:val="00BD2AA2"/>
    <w:rsid w:val="00BD2BBE"/>
    <w:rsid w:val="00BD2C99"/>
    <w:rsid w:val="00BD2CBE"/>
    <w:rsid w:val="00BD2D6B"/>
    <w:rsid w:val="00BD2E6D"/>
    <w:rsid w:val="00BD2F3C"/>
    <w:rsid w:val="00BD337E"/>
    <w:rsid w:val="00BD357E"/>
    <w:rsid w:val="00BD39B5"/>
    <w:rsid w:val="00BD3AB9"/>
    <w:rsid w:val="00BD3C62"/>
    <w:rsid w:val="00BD4329"/>
    <w:rsid w:val="00BD4485"/>
    <w:rsid w:val="00BD4A90"/>
    <w:rsid w:val="00BD4AF8"/>
    <w:rsid w:val="00BD4FDA"/>
    <w:rsid w:val="00BD54C7"/>
    <w:rsid w:val="00BD55C9"/>
    <w:rsid w:val="00BD5688"/>
    <w:rsid w:val="00BD57AE"/>
    <w:rsid w:val="00BD5BF8"/>
    <w:rsid w:val="00BD5DF9"/>
    <w:rsid w:val="00BD5FD2"/>
    <w:rsid w:val="00BD6185"/>
    <w:rsid w:val="00BD621F"/>
    <w:rsid w:val="00BD632F"/>
    <w:rsid w:val="00BD6503"/>
    <w:rsid w:val="00BD6527"/>
    <w:rsid w:val="00BD66F4"/>
    <w:rsid w:val="00BD68E7"/>
    <w:rsid w:val="00BD69A6"/>
    <w:rsid w:val="00BD6AC2"/>
    <w:rsid w:val="00BD799A"/>
    <w:rsid w:val="00BD79B5"/>
    <w:rsid w:val="00BD7BA0"/>
    <w:rsid w:val="00BD7F54"/>
    <w:rsid w:val="00BE00E2"/>
    <w:rsid w:val="00BE0573"/>
    <w:rsid w:val="00BE1013"/>
    <w:rsid w:val="00BE113C"/>
    <w:rsid w:val="00BE132F"/>
    <w:rsid w:val="00BE1581"/>
    <w:rsid w:val="00BE1691"/>
    <w:rsid w:val="00BE16BC"/>
    <w:rsid w:val="00BE17EF"/>
    <w:rsid w:val="00BE185C"/>
    <w:rsid w:val="00BE19DA"/>
    <w:rsid w:val="00BE1C7A"/>
    <w:rsid w:val="00BE21AC"/>
    <w:rsid w:val="00BE23AC"/>
    <w:rsid w:val="00BE2910"/>
    <w:rsid w:val="00BE2FDE"/>
    <w:rsid w:val="00BE386D"/>
    <w:rsid w:val="00BE3AD7"/>
    <w:rsid w:val="00BE3BE7"/>
    <w:rsid w:val="00BE4165"/>
    <w:rsid w:val="00BE4284"/>
    <w:rsid w:val="00BE4506"/>
    <w:rsid w:val="00BE4531"/>
    <w:rsid w:val="00BE473D"/>
    <w:rsid w:val="00BE491B"/>
    <w:rsid w:val="00BE4A46"/>
    <w:rsid w:val="00BE4C33"/>
    <w:rsid w:val="00BE5075"/>
    <w:rsid w:val="00BE51A7"/>
    <w:rsid w:val="00BE543A"/>
    <w:rsid w:val="00BE552E"/>
    <w:rsid w:val="00BE661B"/>
    <w:rsid w:val="00BE6786"/>
    <w:rsid w:val="00BE6913"/>
    <w:rsid w:val="00BE69B0"/>
    <w:rsid w:val="00BE6C6F"/>
    <w:rsid w:val="00BE6EB3"/>
    <w:rsid w:val="00BE71F6"/>
    <w:rsid w:val="00BE7A08"/>
    <w:rsid w:val="00BE7B3B"/>
    <w:rsid w:val="00BE7C40"/>
    <w:rsid w:val="00BE7F40"/>
    <w:rsid w:val="00BF042C"/>
    <w:rsid w:val="00BF079B"/>
    <w:rsid w:val="00BF07C2"/>
    <w:rsid w:val="00BF0BE0"/>
    <w:rsid w:val="00BF0C0D"/>
    <w:rsid w:val="00BF0E4D"/>
    <w:rsid w:val="00BF0E82"/>
    <w:rsid w:val="00BF1979"/>
    <w:rsid w:val="00BF1D91"/>
    <w:rsid w:val="00BF1FEB"/>
    <w:rsid w:val="00BF2327"/>
    <w:rsid w:val="00BF2AF0"/>
    <w:rsid w:val="00BF2C8E"/>
    <w:rsid w:val="00BF2EF5"/>
    <w:rsid w:val="00BF3494"/>
    <w:rsid w:val="00BF35EE"/>
    <w:rsid w:val="00BF3D71"/>
    <w:rsid w:val="00BF3E76"/>
    <w:rsid w:val="00BF4314"/>
    <w:rsid w:val="00BF4BA5"/>
    <w:rsid w:val="00BF4F8C"/>
    <w:rsid w:val="00BF55CE"/>
    <w:rsid w:val="00BF5BF4"/>
    <w:rsid w:val="00BF5BF8"/>
    <w:rsid w:val="00BF62B4"/>
    <w:rsid w:val="00BF6342"/>
    <w:rsid w:val="00BF6716"/>
    <w:rsid w:val="00BF6BF2"/>
    <w:rsid w:val="00BF6D56"/>
    <w:rsid w:val="00BF6ECC"/>
    <w:rsid w:val="00BF7389"/>
    <w:rsid w:val="00BF7843"/>
    <w:rsid w:val="00BF7DDE"/>
    <w:rsid w:val="00BF7E03"/>
    <w:rsid w:val="00C00206"/>
    <w:rsid w:val="00C00D52"/>
    <w:rsid w:val="00C01066"/>
    <w:rsid w:val="00C018E2"/>
    <w:rsid w:val="00C01AEA"/>
    <w:rsid w:val="00C01B69"/>
    <w:rsid w:val="00C01E5F"/>
    <w:rsid w:val="00C02779"/>
    <w:rsid w:val="00C02796"/>
    <w:rsid w:val="00C02954"/>
    <w:rsid w:val="00C02B61"/>
    <w:rsid w:val="00C03321"/>
    <w:rsid w:val="00C033AF"/>
    <w:rsid w:val="00C03688"/>
    <w:rsid w:val="00C038AA"/>
    <w:rsid w:val="00C03931"/>
    <w:rsid w:val="00C03997"/>
    <w:rsid w:val="00C03C1B"/>
    <w:rsid w:val="00C044A8"/>
    <w:rsid w:val="00C04A6D"/>
    <w:rsid w:val="00C04AC0"/>
    <w:rsid w:val="00C04D18"/>
    <w:rsid w:val="00C05657"/>
    <w:rsid w:val="00C05704"/>
    <w:rsid w:val="00C05715"/>
    <w:rsid w:val="00C058CA"/>
    <w:rsid w:val="00C05DDE"/>
    <w:rsid w:val="00C05F1D"/>
    <w:rsid w:val="00C06756"/>
    <w:rsid w:val="00C072B8"/>
    <w:rsid w:val="00C07788"/>
    <w:rsid w:val="00C07FD7"/>
    <w:rsid w:val="00C10064"/>
    <w:rsid w:val="00C103A6"/>
    <w:rsid w:val="00C103D4"/>
    <w:rsid w:val="00C105BB"/>
    <w:rsid w:val="00C105FB"/>
    <w:rsid w:val="00C1067D"/>
    <w:rsid w:val="00C10B5E"/>
    <w:rsid w:val="00C1105D"/>
    <w:rsid w:val="00C113C0"/>
    <w:rsid w:val="00C1177D"/>
    <w:rsid w:val="00C11BB3"/>
    <w:rsid w:val="00C11ED7"/>
    <w:rsid w:val="00C11F88"/>
    <w:rsid w:val="00C12132"/>
    <w:rsid w:val="00C12222"/>
    <w:rsid w:val="00C1224F"/>
    <w:rsid w:val="00C12A52"/>
    <w:rsid w:val="00C12D2A"/>
    <w:rsid w:val="00C12EED"/>
    <w:rsid w:val="00C12F85"/>
    <w:rsid w:val="00C130D5"/>
    <w:rsid w:val="00C133D3"/>
    <w:rsid w:val="00C1340E"/>
    <w:rsid w:val="00C13EC2"/>
    <w:rsid w:val="00C1415A"/>
    <w:rsid w:val="00C1462C"/>
    <w:rsid w:val="00C14A8E"/>
    <w:rsid w:val="00C15470"/>
    <w:rsid w:val="00C15AC8"/>
    <w:rsid w:val="00C15C98"/>
    <w:rsid w:val="00C15D5E"/>
    <w:rsid w:val="00C16042"/>
    <w:rsid w:val="00C16349"/>
    <w:rsid w:val="00C16438"/>
    <w:rsid w:val="00C16BBA"/>
    <w:rsid w:val="00C16C06"/>
    <w:rsid w:val="00C16F87"/>
    <w:rsid w:val="00C1703D"/>
    <w:rsid w:val="00C1705B"/>
    <w:rsid w:val="00C171B8"/>
    <w:rsid w:val="00C17950"/>
    <w:rsid w:val="00C17B7F"/>
    <w:rsid w:val="00C17C0B"/>
    <w:rsid w:val="00C17F91"/>
    <w:rsid w:val="00C202B0"/>
    <w:rsid w:val="00C2030E"/>
    <w:rsid w:val="00C20334"/>
    <w:rsid w:val="00C20A66"/>
    <w:rsid w:val="00C20AE5"/>
    <w:rsid w:val="00C20B1C"/>
    <w:rsid w:val="00C20F51"/>
    <w:rsid w:val="00C20F7A"/>
    <w:rsid w:val="00C210A1"/>
    <w:rsid w:val="00C212D1"/>
    <w:rsid w:val="00C2176C"/>
    <w:rsid w:val="00C21930"/>
    <w:rsid w:val="00C21AD9"/>
    <w:rsid w:val="00C21B39"/>
    <w:rsid w:val="00C21C4E"/>
    <w:rsid w:val="00C21E20"/>
    <w:rsid w:val="00C22643"/>
    <w:rsid w:val="00C22744"/>
    <w:rsid w:val="00C22898"/>
    <w:rsid w:val="00C22E33"/>
    <w:rsid w:val="00C237F4"/>
    <w:rsid w:val="00C23D1F"/>
    <w:rsid w:val="00C24238"/>
    <w:rsid w:val="00C2475A"/>
    <w:rsid w:val="00C24AE1"/>
    <w:rsid w:val="00C24AF2"/>
    <w:rsid w:val="00C24B23"/>
    <w:rsid w:val="00C24B4F"/>
    <w:rsid w:val="00C24BB1"/>
    <w:rsid w:val="00C24E86"/>
    <w:rsid w:val="00C25494"/>
    <w:rsid w:val="00C25903"/>
    <w:rsid w:val="00C25E70"/>
    <w:rsid w:val="00C25F97"/>
    <w:rsid w:val="00C26393"/>
    <w:rsid w:val="00C2648E"/>
    <w:rsid w:val="00C26E29"/>
    <w:rsid w:val="00C26FD4"/>
    <w:rsid w:val="00C27251"/>
    <w:rsid w:val="00C27BD3"/>
    <w:rsid w:val="00C27CCD"/>
    <w:rsid w:val="00C27DCF"/>
    <w:rsid w:val="00C27FFC"/>
    <w:rsid w:val="00C300C0"/>
    <w:rsid w:val="00C30865"/>
    <w:rsid w:val="00C30A1E"/>
    <w:rsid w:val="00C30A4C"/>
    <w:rsid w:val="00C30BEB"/>
    <w:rsid w:val="00C3123A"/>
    <w:rsid w:val="00C315DE"/>
    <w:rsid w:val="00C315F2"/>
    <w:rsid w:val="00C31819"/>
    <w:rsid w:val="00C32003"/>
    <w:rsid w:val="00C323CC"/>
    <w:rsid w:val="00C32A78"/>
    <w:rsid w:val="00C32C18"/>
    <w:rsid w:val="00C32E6D"/>
    <w:rsid w:val="00C32FE5"/>
    <w:rsid w:val="00C33AC1"/>
    <w:rsid w:val="00C33DDD"/>
    <w:rsid w:val="00C340AB"/>
    <w:rsid w:val="00C340E8"/>
    <w:rsid w:val="00C34711"/>
    <w:rsid w:val="00C3498D"/>
    <w:rsid w:val="00C34C46"/>
    <w:rsid w:val="00C35419"/>
    <w:rsid w:val="00C3571F"/>
    <w:rsid w:val="00C35B8E"/>
    <w:rsid w:val="00C35D9D"/>
    <w:rsid w:val="00C362B7"/>
    <w:rsid w:val="00C36AFD"/>
    <w:rsid w:val="00C36C90"/>
    <w:rsid w:val="00C370F1"/>
    <w:rsid w:val="00C37278"/>
    <w:rsid w:val="00C37A2F"/>
    <w:rsid w:val="00C406A8"/>
    <w:rsid w:val="00C4077A"/>
    <w:rsid w:val="00C40786"/>
    <w:rsid w:val="00C40AB5"/>
    <w:rsid w:val="00C40B28"/>
    <w:rsid w:val="00C40D6B"/>
    <w:rsid w:val="00C41143"/>
    <w:rsid w:val="00C411BA"/>
    <w:rsid w:val="00C41224"/>
    <w:rsid w:val="00C414B9"/>
    <w:rsid w:val="00C418AA"/>
    <w:rsid w:val="00C41CF6"/>
    <w:rsid w:val="00C41E1B"/>
    <w:rsid w:val="00C41F60"/>
    <w:rsid w:val="00C41F7D"/>
    <w:rsid w:val="00C42223"/>
    <w:rsid w:val="00C4230B"/>
    <w:rsid w:val="00C42B73"/>
    <w:rsid w:val="00C42C8E"/>
    <w:rsid w:val="00C42FC3"/>
    <w:rsid w:val="00C43244"/>
    <w:rsid w:val="00C43852"/>
    <w:rsid w:val="00C43E0D"/>
    <w:rsid w:val="00C44110"/>
    <w:rsid w:val="00C44268"/>
    <w:rsid w:val="00C44329"/>
    <w:rsid w:val="00C44537"/>
    <w:rsid w:val="00C44D45"/>
    <w:rsid w:val="00C44F55"/>
    <w:rsid w:val="00C4518A"/>
    <w:rsid w:val="00C4535C"/>
    <w:rsid w:val="00C4560B"/>
    <w:rsid w:val="00C45790"/>
    <w:rsid w:val="00C4583E"/>
    <w:rsid w:val="00C45BD1"/>
    <w:rsid w:val="00C45D54"/>
    <w:rsid w:val="00C45E3A"/>
    <w:rsid w:val="00C460B5"/>
    <w:rsid w:val="00C4615A"/>
    <w:rsid w:val="00C4656A"/>
    <w:rsid w:val="00C46D35"/>
    <w:rsid w:val="00C46E13"/>
    <w:rsid w:val="00C46ED3"/>
    <w:rsid w:val="00C46F16"/>
    <w:rsid w:val="00C46F6F"/>
    <w:rsid w:val="00C471E5"/>
    <w:rsid w:val="00C4736F"/>
    <w:rsid w:val="00C47B40"/>
    <w:rsid w:val="00C47BD2"/>
    <w:rsid w:val="00C5008A"/>
    <w:rsid w:val="00C50550"/>
    <w:rsid w:val="00C50651"/>
    <w:rsid w:val="00C508DB"/>
    <w:rsid w:val="00C50904"/>
    <w:rsid w:val="00C50C70"/>
    <w:rsid w:val="00C50CBE"/>
    <w:rsid w:val="00C510DD"/>
    <w:rsid w:val="00C511C3"/>
    <w:rsid w:val="00C516A4"/>
    <w:rsid w:val="00C51941"/>
    <w:rsid w:val="00C520E1"/>
    <w:rsid w:val="00C5226F"/>
    <w:rsid w:val="00C5263E"/>
    <w:rsid w:val="00C52892"/>
    <w:rsid w:val="00C5297B"/>
    <w:rsid w:val="00C52D65"/>
    <w:rsid w:val="00C52DC0"/>
    <w:rsid w:val="00C52E3A"/>
    <w:rsid w:val="00C52F51"/>
    <w:rsid w:val="00C531D6"/>
    <w:rsid w:val="00C5336E"/>
    <w:rsid w:val="00C537E9"/>
    <w:rsid w:val="00C53ADE"/>
    <w:rsid w:val="00C53D68"/>
    <w:rsid w:val="00C5403F"/>
    <w:rsid w:val="00C54055"/>
    <w:rsid w:val="00C54082"/>
    <w:rsid w:val="00C5415D"/>
    <w:rsid w:val="00C543FB"/>
    <w:rsid w:val="00C54411"/>
    <w:rsid w:val="00C54C6E"/>
    <w:rsid w:val="00C54D11"/>
    <w:rsid w:val="00C54E6F"/>
    <w:rsid w:val="00C55363"/>
    <w:rsid w:val="00C55CD1"/>
    <w:rsid w:val="00C55D50"/>
    <w:rsid w:val="00C55E21"/>
    <w:rsid w:val="00C55FB6"/>
    <w:rsid w:val="00C55FED"/>
    <w:rsid w:val="00C56265"/>
    <w:rsid w:val="00C569A5"/>
    <w:rsid w:val="00C56A18"/>
    <w:rsid w:val="00C56CC3"/>
    <w:rsid w:val="00C575BD"/>
    <w:rsid w:val="00C577C2"/>
    <w:rsid w:val="00C57B1A"/>
    <w:rsid w:val="00C57C88"/>
    <w:rsid w:val="00C57D74"/>
    <w:rsid w:val="00C57F6B"/>
    <w:rsid w:val="00C60230"/>
    <w:rsid w:val="00C60312"/>
    <w:rsid w:val="00C60358"/>
    <w:rsid w:val="00C60CEB"/>
    <w:rsid w:val="00C60D7B"/>
    <w:rsid w:val="00C610D4"/>
    <w:rsid w:val="00C61102"/>
    <w:rsid w:val="00C61626"/>
    <w:rsid w:val="00C616F0"/>
    <w:rsid w:val="00C618D5"/>
    <w:rsid w:val="00C61E43"/>
    <w:rsid w:val="00C61E80"/>
    <w:rsid w:val="00C62F7C"/>
    <w:rsid w:val="00C6308E"/>
    <w:rsid w:val="00C63339"/>
    <w:rsid w:val="00C63AAD"/>
    <w:rsid w:val="00C63B15"/>
    <w:rsid w:val="00C63D29"/>
    <w:rsid w:val="00C640C4"/>
    <w:rsid w:val="00C647FE"/>
    <w:rsid w:val="00C64C7E"/>
    <w:rsid w:val="00C64EB0"/>
    <w:rsid w:val="00C64EDC"/>
    <w:rsid w:val="00C64FC0"/>
    <w:rsid w:val="00C65055"/>
    <w:rsid w:val="00C6517D"/>
    <w:rsid w:val="00C652FC"/>
    <w:rsid w:val="00C659CF"/>
    <w:rsid w:val="00C6682A"/>
    <w:rsid w:val="00C66D3A"/>
    <w:rsid w:val="00C66EAA"/>
    <w:rsid w:val="00C67E05"/>
    <w:rsid w:val="00C707EC"/>
    <w:rsid w:val="00C70AFA"/>
    <w:rsid w:val="00C70DF1"/>
    <w:rsid w:val="00C70F03"/>
    <w:rsid w:val="00C70F17"/>
    <w:rsid w:val="00C71151"/>
    <w:rsid w:val="00C711BC"/>
    <w:rsid w:val="00C713F6"/>
    <w:rsid w:val="00C7164C"/>
    <w:rsid w:val="00C71AFF"/>
    <w:rsid w:val="00C71D0D"/>
    <w:rsid w:val="00C72699"/>
    <w:rsid w:val="00C72718"/>
    <w:rsid w:val="00C72869"/>
    <w:rsid w:val="00C734EA"/>
    <w:rsid w:val="00C739FD"/>
    <w:rsid w:val="00C73B11"/>
    <w:rsid w:val="00C73EE1"/>
    <w:rsid w:val="00C73FC6"/>
    <w:rsid w:val="00C741C7"/>
    <w:rsid w:val="00C745F9"/>
    <w:rsid w:val="00C7468F"/>
    <w:rsid w:val="00C74774"/>
    <w:rsid w:val="00C7490D"/>
    <w:rsid w:val="00C7498F"/>
    <w:rsid w:val="00C75215"/>
    <w:rsid w:val="00C75301"/>
    <w:rsid w:val="00C75304"/>
    <w:rsid w:val="00C75485"/>
    <w:rsid w:val="00C75DCE"/>
    <w:rsid w:val="00C76400"/>
    <w:rsid w:val="00C769D3"/>
    <w:rsid w:val="00C76D34"/>
    <w:rsid w:val="00C77096"/>
    <w:rsid w:val="00C7745D"/>
    <w:rsid w:val="00C776A0"/>
    <w:rsid w:val="00C778AA"/>
    <w:rsid w:val="00C77968"/>
    <w:rsid w:val="00C77C95"/>
    <w:rsid w:val="00C77E57"/>
    <w:rsid w:val="00C80820"/>
    <w:rsid w:val="00C80B35"/>
    <w:rsid w:val="00C80E9F"/>
    <w:rsid w:val="00C80F6B"/>
    <w:rsid w:val="00C817D5"/>
    <w:rsid w:val="00C81F93"/>
    <w:rsid w:val="00C82096"/>
    <w:rsid w:val="00C8242B"/>
    <w:rsid w:val="00C831DE"/>
    <w:rsid w:val="00C83223"/>
    <w:rsid w:val="00C832D3"/>
    <w:rsid w:val="00C83620"/>
    <w:rsid w:val="00C8362B"/>
    <w:rsid w:val="00C8380E"/>
    <w:rsid w:val="00C8394B"/>
    <w:rsid w:val="00C83CEB"/>
    <w:rsid w:val="00C83D12"/>
    <w:rsid w:val="00C83EDA"/>
    <w:rsid w:val="00C83F4C"/>
    <w:rsid w:val="00C84058"/>
    <w:rsid w:val="00C840D6"/>
    <w:rsid w:val="00C8436B"/>
    <w:rsid w:val="00C84417"/>
    <w:rsid w:val="00C844ED"/>
    <w:rsid w:val="00C84577"/>
    <w:rsid w:val="00C845C1"/>
    <w:rsid w:val="00C84647"/>
    <w:rsid w:val="00C84EA9"/>
    <w:rsid w:val="00C85942"/>
    <w:rsid w:val="00C85B3A"/>
    <w:rsid w:val="00C85C11"/>
    <w:rsid w:val="00C85F77"/>
    <w:rsid w:val="00C8603D"/>
    <w:rsid w:val="00C86617"/>
    <w:rsid w:val="00C8683E"/>
    <w:rsid w:val="00C869BA"/>
    <w:rsid w:val="00C86A95"/>
    <w:rsid w:val="00C86AF5"/>
    <w:rsid w:val="00C86F1C"/>
    <w:rsid w:val="00C86FF6"/>
    <w:rsid w:val="00C8711F"/>
    <w:rsid w:val="00C871D8"/>
    <w:rsid w:val="00C8737D"/>
    <w:rsid w:val="00C873ED"/>
    <w:rsid w:val="00C874D0"/>
    <w:rsid w:val="00C8768D"/>
    <w:rsid w:val="00C87A33"/>
    <w:rsid w:val="00C87D75"/>
    <w:rsid w:val="00C90411"/>
    <w:rsid w:val="00C905D3"/>
    <w:rsid w:val="00C90661"/>
    <w:rsid w:val="00C9075A"/>
    <w:rsid w:val="00C909A9"/>
    <w:rsid w:val="00C90A74"/>
    <w:rsid w:val="00C910FB"/>
    <w:rsid w:val="00C91272"/>
    <w:rsid w:val="00C9141C"/>
    <w:rsid w:val="00C91549"/>
    <w:rsid w:val="00C91A3E"/>
    <w:rsid w:val="00C91ACE"/>
    <w:rsid w:val="00C9204C"/>
    <w:rsid w:val="00C92480"/>
    <w:rsid w:val="00C92A30"/>
    <w:rsid w:val="00C933DC"/>
    <w:rsid w:val="00C93501"/>
    <w:rsid w:val="00C938E8"/>
    <w:rsid w:val="00C9391A"/>
    <w:rsid w:val="00C93BCD"/>
    <w:rsid w:val="00C942B8"/>
    <w:rsid w:val="00C947F7"/>
    <w:rsid w:val="00C95575"/>
    <w:rsid w:val="00C95794"/>
    <w:rsid w:val="00C95C4A"/>
    <w:rsid w:val="00C95C4F"/>
    <w:rsid w:val="00C960A4"/>
    <w:rsid w:val="00C96135"/>
    <w:rsid w:val="00C962B1"/>
    <w:rsid w:val="00C96551"/>
    <w:rsid w:val="00C965C1"/>
    <w:rsid w:val="00C965E2"/>
    <w:rsid w:val="00C96611"/>
    <w:rsid w:val="00C96696"/>
    <w:rsid w:val="00C97276"/>
    <w:rsid w:val="00C974B0"/>
    <w:rsid w:val="00C976D3"/>
    <w:rsid w:val="00C976D6"/>
    <w:rsid w:val="00C97767"/>
    <w:rsid w:val="00C979BD"/>
    <w:rsid w:val="00C97FCF"/>
    <w:rsid w:val="00CA017B"/>
    <w:rsid w:val="00CA0BCB"/>
    <w:rsid w:val="00CA101B"/>
    <w:rsid w:val="00CA1107"/>
    <w:rsid w:val="00CA169E"/>
    <w:rsid w:val="00CA1A79"/>
    <w:rsid w:val="00CA1D3F"/>
    <w:rsid w:val="00CA2275"/>
    <w:rsid w:val="00CA24F7"/>
    <w:rsid w:val="00CA280D"/>
    <w:rsid w:val="00CA2972"/>
    <w:rsid w:val="00CA29C9"/>
    <w:rsid w:val="00CA2A5B"/>
    <w:rsid w:val="00CA2F30"/>
    <w:rsid w:val="00CA2F5D"/>
    <w:rsid w:val="00CA334D"/>
    <w:rsid w:val="00CA3844"/>
    <w:rsid w:val="00CA3C7C"/>
    <w:rsid w:val="00CA3CBF"/>
    <w:rsid w:val="00CA41D5"/>
    <w:rsid w:val="00CA4F0A"/>
    <w:rsid w:val="00CA51F7"/>
    <w:rsid w:val="00CA54AD"/>
    <w:rsid w:val="00CA553A"/>
    <w:rsid w:val="00CA5686"/>
    <w:rsid w:val="00CA5AEB"/>
    <w:rsid w:val="00CA5AED"/>
    <w:rsid w:val="00CA5F50"/>
    <w:rsid w:val="00CA6023"/>
    <w:rsid w:val="00CA608A"/>
    <w:rsid w:val="00CA60E2"/>
    <w:rsid w:val="00CA6480"/>
    <w:rsid w:val="00CA676A"/>
    <w:rsid w:val="00CA7161"/>
    <w:rsid w:val="00CA71CA"/>
    <w:rsid w:val="00CA759D"/>
    <w:rsid w:val="00CA7DAF"/>
    <w:rsid w:val="00CB00EA"/>
    <w:rsid w:val="00CB0289"/>
    <w:rsid w:val="00CB04C6"/>
    <w:rsid w:val="00CB087C"/>
    <w:rsid w:val="00CB0B29"/>
    <w:rsid w:val="00CB0BE7"/>
    <w:rsid w:val="00CB0C39"/>
    <w:rsid w:val="00CB1257"/>
    <w:rsid w:val="00CB131E"/>
    <w:rsid w:val="00CB132F"/>
    <w:rsid w:val="00CB13F8"/>
    <w:rsid w:val="00CB1520"/>
    <w:rsid w:val="00CB1A99"/>
    <w:rsid w:val="00CB1B71"/>
    <w:rsid w:val="00CB23B6"/>
    <w:rsid w:val="00CB25F7"/>
    <w:rsid w:val="00CB2850"/>
    <w:rsid w:val="00CB2888"/>
    <w:rsid w:val="00CB2909"/>
    <w:rsid w:val="00CB2E5E"/>
    <w:rsid w:val="00CB2ED9"/>
    <w:rsid w:val="00CB2F19"/>
    <w:rsid w:val="00CB34F6"/>
    <w:rsid w:val="00CB3D5D"/>
    <w:rsid w:val="00CB3E15"/>
    <w:rsid w:val="00CB3E6B"/>
    <w:rsid w:val="00CB400D"/>
    <w:rsid w:val="00CB4156"/>
    <w:rsid w:val="00CB46E1"/>
    <w:rsid w:val="00CB49C4"/>
    <w:rsid w:val="00CB4D81"/>
    <w:rsid w:val="00CB525C"/>
    <w:rsid w:val="00CB52BC"/>
    <w:rsid w:val="00CB5326"/>
    <w:rsid w:val="00CB5D2A"/>
    <w:rsid w:val="00CB5F4C"/>
    <w:rsid w:val="00CB6150"/>
    <w:rsid w:val="00CB6602"/>
    <w:rsid w:val="00CB697B"/>
    <w:rsid w:val="00CB6AB7"/>
    <w:rsid w:val="00CB6CC5"/>
    <w:rsid w:val="00CB6CED"/>
    <w:rsid w:val="00CB6D70"/>
    <w:rsid w:val="00CB6D75"/>
    <w:rsid w:val="00CB6F09"/>
    <w:rsid w:val="00CB6F3A"/>
    <w:rsid w:val="00CB7108"/>
    <w:rsid w:val="00CB7479"/>
    <w:rsid w:val="00CC03B9"/>
    <w:rsid w:val="00CC1013"/>
    <w:rsid w:val="00CC1050"/>
    <w:rsid w:val="00CC11D8"/>
    <w:rsid w:val="00CC17E8"/>
    <w:rsid w:val="00CC18B3"/>
    <w:rsid w:val="00CC1C92"/>
    <w:rsid w:val="00CC1CB2"/>
    <w:rsid w:val="00CC2232"/>
    <w:rsid w:val="00CC2412"/>
    <w:rsid w:val="00CC24F4"/>
    <w:rsid w:val="00CC29A5"/>
    <w:rsid w:val="00CC2F60"/>
    <w:rsid w:val="00CC3522"/>
    <w:rsid w:val="00CC3A1D"/>
    <w:rsid w:val="00CC3EA7"/>
    <w:rsid w:val="00CC4037"/>
    <w:rsid w:val="00CC4AAF"/>
    <w:rsid w:val="00CC4C37"/>
    <w:rsid w:val="00CC4FCA"/>
    <w:rsid w:val="00CC53B2"/>
    <w:rsid w:val="00CC54CE"/>
    <w:rsid w:val="00CC54D1"/>
    <w:rsid w:val="00CC558C"/>
    <w:rsid w:val="00CC596C"/>
    <w:rsid w:val="00CC5DE1"/>
    <w:rsid w:val="00CC5FE9"/>
    <w:rsid w:val="00CC68C9"/>
    <w:rsid w:val="00CC6937"/>
    <w:rsid w:val="00CC6954"/>
    <w:rsid w:val="00CC6F24"/>
    <w:rsid w:val="00CC72D6"/>
    <w:rsid w:val="00CC73F0"/>
    <w:rsid w:val="00CC774F"/>
    <w:rsid w:val="00CC77F1"/>
    <w:rsid w:val="00CC78AF"/>
    <w:rsid w:val="00CC7923"/>
    <w:rsid w:val="00CC7C30"/>
    <w:rsid w:val="00CC7EF8"/>
    <w:rsid w:val="00CD0066"/>
    <w:rsid w:val="00CD06A1"/>
    <w:rsid w:val="00CD0CB2"/>
    <w:rsid w:val="00CD0E4A"/>
    <w:rsid w:val="00CD1A62"/>
    <w:rsid w:val="00CD1B74"/>
    <w:rsid w:val="00CD1BAC"/>
    <w:rsid w:val="00CD1E53"/>
    <w:rsid w:val="00CD1FED"/>
    <w:rsid w:val="00CD2049"/>
    <w:rsid w:val="00CD2416"/>
    <w:rsid w:val="00CD25B0"/>
    <w:rsid w:val="00CD26C2"/>
    <w:rsid w:val="00CD27E8"/>
    <w:rsid w:val="00CD29B0"/>
    <w:rsid w:val="00CD2E37"/>
    <w:rsid w:val="00CD3179"/>
    <w:rsid w:val="00CD32AC"/>
    <w:rsid w:val="00CD38D2"/>
    <w:rsid w:val="00CD39FF"/>
    <w:rsid w:val="00CD3A41"/>
    <w:rsid w:val="00CD3B37"/>
    <w:rsid w:val="00CD3BC7"/>
    <w:rsid w:val="00CD3C0E"/>
    <w:rsid w:val="00CD4360"/>
    <w:rsid w:val="00CD4550"/>
    <w:rsid w:val="00CD486A"/>
    <w:rsid w:val="00CD4BAB"/>
    <w:rsid w:val="00CD4C64"/>
    <w:rsid w:val="00CD513D"/>
    <w:rsid w:val="00CD5675"/>
    <w:rsid w:val="00CD5890"/>
    <w:rsid w:val="00CD58CB"/>
    <w:rsid w:val="00CD5977"/>
    <w:rsid w:val="00CD5A50"/>
    <w:rsid w:val="00CD5AFD"/>
    <w:rsid w:val="00CD5B64"/>
    <w:rsid w:val="00CD6233"/>
    <w:rsid w:val="00CD634A"/>
    <w:rsid w:val="00CD65B1"/>
    <w:rsid w:val="00CD68EF"/>
    <w:rsid w:val="00CD69A8"/>
    <w:rsid w:val="00CD70FB"/>
    <w:rsid w:val="00CD760A"/>
    <w:rsid w:val="00CD761B"/>
    <w:rsid w:val="00CD763F"/>
    <w:rsid w:val="00CD7727"/>
    <w:rsid w:val="00CD794B"/>
    <w:rsid w:val="00CD79C8"/>
    <w:rsid w:val="00CD7A6E"/>
    <w:rsid w:val="00CD7FD9"/>
    <w:rsid w:val="00CE01B1"/>
    <w:rsid w:val="00CE0490"/>
    <w:rsid w:val="00CE07C2"/>
    <w:rsid w:val="00CE0CAF"/>
    <w:rsid w:val="00CE0CEB"/>
    <w:rsid w:val="00CE0E3B"/>
    <w:rsid w:val="00CE0F29"/>
    <w:rsid w:val="00CE1104"/>
    <w:rsid w:val="00CE1195"/>
    <w:rsid w:val="00CE1410"/>
    <w:rsid w:val="00CE1466"/>
    <w:rsid w:val="00CE1491"/>
    <w:rsid w:val="00CE19BF"/>
    <w:rsid w:val="00CE1AD8"/>
    <w:rsid w:val="00CE1B42"/>
    <w:rsid w:val="00CE1DAA"/>
    <w:rsid w:val="00CE1F25"/>
    <w:rsid w:val="00CE206B"/>
    <w:rsid w:val="00CE2086"/>
    <w:rsid w:val="00CE24C1"/>
    <w:rsid w:val="00CE24EA"/>
    <w:rsid w:val="00CE269C"/>
    <w:rsid w:val="00CE26C2"/>
    <w:rsid w:val="00CE2734"/>
    <w:rsid w:val="00CE276A"/>
    <w:rsid w:val="00CE287D"/>
    <w:rsid w:val="00CE299B"/>
    <w:rsid w:val="00CE2C0D"/>
    <w:rsid w:val="00CE2FE5"/>
    <w:rsid w:val="00CE303B"/>
    <w:rsid w:val="00CE308D"/>
    <w:rsid w:val="00CE3109"/>
    <w:rsid w:val="00CE34B1"/>
    <w:rsid w:val="00CE3A22"/>
    <w:rsid w:val="00CE3DE4"/>
    <w:rsid w:val="00CE3EAA"/>
    <w:rsid w:val="00CE4061"/>
    <w:rsid w:val="00CE4104"/>
    <w:rsid w:val="00CE4385"/>
    <w:rsid w:val="00CE4575"/>
    <w:rsid w:val="00CE45D8"/>
    <w:rsid w:val="00CE4CB0"/>
    <w:rsid w:val="00CE5C06"/>
    <w:rsid w:val="00CE60DF"/>
    <w:rsid w:val="00CE6239"/>
    <w:rsid w:val="00CE63BF"/>
    <w:rsid w:val="00CE63CA"/>
    <w:rsid w:val="00CE6597"/>
    <w:rsid w:val="00CE6B10"/>
    <w:rsid w:val="00CE6C92"/>
    <w:rsid w:val="00CE6F78"/>
    <w:rsid w:val="00CE71C2"/>
    <w:rsid w:val="00CE72C4"/>
    <w:rsid w:val="00CE72DF"/>
    <w:rsid w:val="00CE737A"/>
    <w:rsid w:val="00CE73FC"/>
    <w:rsid w:val="00CE7547"/>
    <w:rsid w:val="00CE7759"/>
    <w:rsid w:val="00CE77C0"/>
    <w:rsid w:val="00CE7A2C"/>
    <w:rsid w:val="00CE7A76"/>
    <w:rsid w:val="00CE7BBF"/>
    <w:rsid w:val="00CE7EF1"/>
    <w:rsid w:val="00CF0CDD"/>
    <w:rsid w:val="00CF0EBF"/>
    <w:rsid w:val="00CF11A3"/>
    <w:rsid w:val="00CF131D"/>
    <w:rsid w:val="00CF14BD"/>
    <w:rsid w:val="00CF17EC"/>
    <w:rsid w:val="00CF183B"/>
    <w:rsid w:val="00CF1947"/>
    <w:rsid w:val="00CF230B"/>
    <w:rsid w:val="00CF2493"/>
    <w:rsid w:val="00CF24E7"/>
    <w:rsid w:val="00CF2633"/>
    <w:rsid w:val="00CF276A"/>
    <w:rsid w:val="00CF281E"/>
    <w:rsid w:val="00CF2FB6"/>
    <w:rsid w:val="00CF35B8"/>
    <w:rsid w:val="00CF3C82"/>
    <w:rsid w:val="00CF4040"/>
    <w:rsid w:val="00CF40D9"/>
    <w:rsid w:val="00CF4550"/>
    <w:rsid w:val="00CF45D3"/>
    <w:rsid w:val="00CF46F4"/>
    <w:rsid w:val="00CF4A21"/>
    <w:rsid w:val="00CF5264"/>
    <w:rsid w:val="00CF56F9"/>
    <w:rsid w:val="00CF620E"/>
    <w:rsid w:val="00CF6656"/>
    <w:rsid w:val="00CF66ED"/>
    <w:rsid w:val="00CF681F"/>
    <w:rsid w:val="00CF68E5"/>
    <w:rsid w:val="00CF6B1B"/>
    <w:rsid w:val="00CF6B72"/>
    <w:rsid w:val="00CF6B8C"/>
    <w:rsid w:val="00CF6C22"/>
    <w:rsid w:val="00CF73DB"/>
    <w:rsid w:val="00CF75E2"/>
    <w:rsid w:val="00CF785B"/>
    <w:rsid w:val="00CF7888"/>
    <w:rsid w:val="00CF7A19"/>
    <w:rsid w:val="00D00067"/>
    <w:rsid w:val="00D004BB"/>
    <w:rsid w:val="00D005D8"/>
    <w:rsid w:val="00D00705"/>
    <w:rsid w:val="00D00875"/>
    <w:rsid w:val="00D00A32"/>
    <w:rsid w:val="00D00F40"/>
    <w:rsid w:val="00D0104E"/>
    <w:rsid w:val="00D01273"/>
    <w:rsid w:val="00D0151C"/>
    <w:rsid w:val="00D01918"/>
    <w:rsid w:val="00D0210E"/>
    <w:rsid w:val="00D0248E"/>
    <w:rsid w:val="00D02856"/>
    <w:rsid w:val="00D0287E"/>
    <w:rsid w:val="00D02EB9"/>
    <w:rsid w:val="00D03002"/>
    <w:rsid w:val="00D030C0"/>
    <w:rsid w:val="00D03365"/>
    <w:rsid w:val="00D037D1"/>
    <w:rsid w:val="00D03F5C"/>
    <w:rsid w:val="00D047AF"/>
    <w:rsid w:val="00D048EA"/>
    <w:rsid w:val="00D051AB"/>
    <w:rsid w:val="00D051DD"/>
    <w:rsid w:val="00D05817"/>
    <w:rsid w:val="00D05BAD"/>
    <w:rsid w:val="00D05F33"/>
    <w:rsid w:val="00D06183"/>
    <w:rsid w:val="00D0670E"/>
    <w:rsid w:val="00D0672A"/>
    <w:rsid w:val="00D06B03"/>
    <w:rsid w:val="00D06CEC"/>
    <w:rsid w:val="00D06D6A"/>
    <w:rsid w:val="00D07472"/>
    <w:rsid w:val="00D074DF"/>
    <w:rsid w:val="00D0788F"/>
    <w:rsid w:val="00D07952"/>
    <w:rsid w:val="00D07958"/>
    <w:rsid w:val="00D07D28"/>
    <w:rsid w:val="00D07E92"/>
    <w:rsid w:val="00D10465"/>
    <w:rsid w:val="00D10508"/>
    <w:rsid w:val="00D1051E"/>
    <w:rsid w:val="00D105A2"/>
    <w:rsid w:val="00D1062F"/>
    <w:rsid w:val="00D10724"/>
    <w:rsid w:val="00D10790"/>
    <w:rsid w:val="00D107A1"/>
    <w:rsid w:val="00D107D4"/>
    <w:rsid w:val="00D1091A"/>
    <w:rsid w:val="00D10A61"/>
    <w:rsid w:val="00D10B25"/>
    <w:rsid w:val="00D10FC9"/>
    <w:rsid w:val="00D11002"/>
    <w:rsid w:val="00D1114B"/>
    <w:rsid w:val="00D11599"/>
    <w:rsid w:val="00D11B84"/>
    <w:rsid w:val="00D11CD5"/>
    <w:rsid w:val="00D11D3B"/>
    <w:rsid w:val="00D11DFF"/>
    <w:rsid w:val="00D1217F"/>
    <w:rsid w:val="00D12CEC"/>
    <w:rsid w:val="00D1309E"/>
    <w:rsid w:val="00D133D7"/>
    <w:rsid w:val="00D1360E"/>
    <w:rsid w:val="00D136C4"/>
    <w:rsid w:val="00D13864"/>
    <w:rsid w:val="00D13925"/>
    <w:rsid w:val="00D139E8"/>
    <w:rsid w:val="00D13E7E"/>
    <w:rsid w:val="00D14024"/>
    <w:rsid w:val="00D14100"/>
    <w:rsid w:val="00D1469D"/>
    <w:rsid w:val="00D1493B"/>
    <w:rsid w:val="00D14EBC"/>
    <w:rsid w:val="00D157DD"/>
    <w:rsid w:val="00D15966"/>
    <w:rsid w:val="00D15D75"/>
    <w:rsid w:val="00D1626A"/>
    <w:rsid w:val="00D16671"/>
    <w:rsid w:val="00D16917"/>
    <w:rsid w:val="00D16FD8"/>
    <w:rsid w:val="00D17666"/>
    <w:rsid w:val="00D17AE2"/>
    <w:rsid w:val="00D200FA"/>
    <w:rsid w:val="00D200FC"/>
    <w:rsid w:val="00D2042D"/>
    <w:rsid w:val="00D20892"/>
    <w:rsid w:val="00D20999"/>
    <w:rsid w:val="00D209F7"/>
    <w:rsid w:val="00D20B3A"/>
    <w:rsid w:val="00D210D3"/>
    <w:rsid w:val="00D2138D"/>
    <w:rsid w:val="00D21AA5"/>
    <w:rsid w:val="00D21DC1"/>
    <w:rsid w:val="00D22030"/>
    <w:rsid w:val="00D222E2"/>
    <w:rsid w:val="00D22AEB"/>
    <w:rsid w:val="00D22B2C"/>
    <w:rsid w:val="00D22D88"/>
    <w:rsid w:val="00D23204"/>
    <w:rsid w:val="00D23236"/>
    <w:rsid w:val="00D2348D"/>
    <w:rsid w:val="00D236F6"/>
    <w:rsid w:val="00D237A9"/>
    <w:rsid w:val="00D239DA"/>
    <w:rsid w:val="00D242A6"/>
    <w:rsid w:val="00D24459"/>
    <w:rsid w:val="00D244E6"/>
    <w:rsid w:val="00D24A85"/>
    <w:rsid w:val="00D24D8C"/>
    <w:rsid w:val="00D252BA"/>
    <w:rsid w:val="00D252C7"/>
    <w:rsid w:val="00D2557C"/>
    <w:rsid w:val="00D25606"/>
    <w:rsid w:val="00D25641"/>
    <w:rsid w:val="00D25BC2"/>
    <w:rsid w:val="00D25FDF"/>
    <w:rsid w:val="00D26B28"/>
    <w:rsid w:val="00D26EC8"/>
    <w:rsid w:val="00D27404"/>
    <w:rsid w:val="00D274BE"/>
    <w:rsid w:val="00D275E6"/>
    <w:rsid w:val="00D2775D"/>
    <w:rsid w:val="00D2790B"/>
    <w:rsid w:val="00D27C6F"/>
    <w:rsid w:val="00D27D44"/>
    <w:rsid w:val="00D27FA2"/>
    <w:rsid w:val="00D304B2"/>
    <w:rsid w:val="00D3093E"/>
    <w:rsid w:val="00D30950"/>
    <w:rsid w:val="00D309CF"/>
    <w:rsid w:val="00D3139A"/>
    <w:rsid w:val="00D313A0"/>
    <w:rsid w:val="00D31792"/>
    <w:rsid w:val="00D31833"/>
    <w:rsid w:val="00D32141"/>
    <w:rsid w:val="00D327E0"/>
    <w:rsid w:val="00D33020"/>
    <w:rsid w:val="00D334EB"/>
    <w:rsid w:val="00D33AFB"/>
    <w:rsid w:val="00D33DC3"/>
    <w:rsid w:val="00D3437E"/>
    <w:rsid w:val="00D34417"/>
    <w:rsid w:val="00D34531"/>
    <w:rsid w:val="00D34548"/>
    <w:rsid w:val="00D349BB"/>
    <w:rsid w:val="00D34BC1"/>
    <w:rsid w:val="00D34E0D"/>
    <w:rsid w:val="00D34F18"/>
    <w:rsid w:val="00D35085"/>
    <w:rsid w:val="00D352B1"/>
    <w:rsid w:val="00D35624"/>
    <w:rsid w:val="00D3583B"/>
    <w:rsid w:val="00D358C6"/>
    <w:rsid w:val="00D35DC1"/>
    <w:rsid w:val="00D35E2F"/>
    <w:rsid w:val="00D36118"/>
    <w:rsid w:val="00D36475"/>
    <w:rsid w:val="00D36891"/>
    <w:rsid w:val="00D368A6"/>
    <w:rsid w:val="00D369E7"/>
    <w:rsid w:val="00D36D24"/>
    <w:rsid w:val="00D37061"/>
    <w:rsid w:val="00D371AE"/>
    <w:rsid w:val="00D3720B"/>
    <w:rsid w:val="00D37604"/>
    <w:rsid w:val="00D37BC5"/>
    <w:rsid w:val="00D4062A"/>
    <w:rsid w:val="00D406E5"/>
    <w:rsid w:val="00D40B4A"/>
    <w:rsid w:val="00D4101E"/>
    <w:rsid w:val="00D41226"/>
    <w:rsid w:val="00D41445"/>
    <w:rsid w:val="00D419CE"/>
    <w:rsid w:val="00D41C96"/>
    <w:rsid w:val="00D41EF0"/>
    <w:rsid w:val="00D42016"/>
    <w:rsid w:val="00D428C8"/>
    <w:rsid w:val="00D42CCD"/>
    <w:rsid w:val="00D432C5"/>
    <w:rsid w:val="00D43612"/>
    <w:rsid w:val="00D437AA"/>
    <w:rsid w:val="00D43AED"/>
    <w:rsid w:val="00D43B09"/>
    <w:rsid w:val="00D43B86"/>
    <w:rsid w:val="00D43C9E"/>
    <w:rsid w:val="00D43DA2"/>
    <w:rsid w:val="00D43FAC"/>
    <w:rsid w:val="00D44115"/>
    <w:rsid w:val="00D44184"/>
    <w:rsid w:val="00D4426C"/>
    <w:rsid w:val="00D4463E"/>
    <w:rsid w:val="00D4478C"/>
    <w:rsid w:val="00D447F2"/>
    <w:rsid w:val="00D4485E"/>
    <w:rsid w:val="00D44A1E"/>
    <w:rsid w:val="00D44A42"/>
    <w:rsid w:val="00D44B08"/>
    <w:rsid w:val="00D44B5C"/>
    <w:rsid w:val="00D44C28"/>
    <w:rsid w:val="00D44E36"/>
    <w:rsid w:val="00D45383"/>
    <w:rsid w:val="00D45ABC"/>
    <w:rsid w:val="00D45B52"/>
    <w:rsid w:val="00D464C4"/>
    <w:rsid w:val="00D4682B"/>
    <w:rsid w:val="00D469E3"/>
    <w:rsid w:val="00D46C6C"/>
    <w:rsid w:val="00D46E7A"/>
    <w:rsid w:val="00D47063"/>
    <w:rsid w:val="00D4790B"/>
    <w:rsid w:val="00D4797A"/>
    <w:rsid w:val="00D47E95"/>
    <w:rsid w:val="00D50904"/>
    <w:rsid w:val="00D50D11"/>
    <w:rsid w:val="00D5103D"/>
    <w:rsid w:val="00D5169F"/>
    <w:rsid w:val="00D51D1C"/>
    <w:rsid w:val="00D51E62"/>
    <w:rsid w:val="00D52038"/>
    <w:rsid w:val="00D524D8"/>
    <w:rsid w:val="00D52825"/>
    <w:rsid w:val="00D52B50"/>
    <w:rsid w:val="00D52D88"/>
    <w:rsid w:val="00D531F6"/>
    <w:rsid w:val="00D536DF"/>
    <w:rsid w:val="00D53EC1"/>
    <w:rsid w:val="00D54016"/>
    <w:rsid w:val="00D54753"/>
    <w:rsid w:val="00D54881"/>
    <w:rsid w:val="00D54AAE"/>
    <w:rsid w:val="00D54DA3"/>
    <w:rsid w:val="00D54EC1"/>
    <w:rsid w:val="00D54F68"/>
    <w:rsid w:val="00D550D2"/>
    <w:rsid w:val="00D552B1"/>
    <w:rsid w:val="00D55347"/>
    <w:rsid w:val="00D5535E"/>
    <w:rsid w:val="00D5568E"/>
    <w:rsid w:val="00D55AF0"/>
    <w:rsid w:val="00D55DED"/>
    <w:rsid w:val="00D55E59"/>
    <w:rsid w:val="00D55F3C"/>
    <w:rsid w:val="00D561C4"/>
    <w:rsid w:val="00D56215"/>
    <w:rsid w:val="00D566B8"/>
    <w:rsid w:val="00D56926"/>
    <w:rsid w:val="00D56A0F"/>
    <w:rsid w:val="00D576A4"/>
    <w:rsid w:val="00D57882"/>
    <w:rsid w:val="00D57D19"/>
    <w:rsid w:val="00D57D3F"/>
    <w:rsid w:val="00D57D80"/>
    <w:rsid w:val="00D600FF"/>
    <w:rsid w:val="00D60283"/>
    <w:rsid w:val="00D6095E"/>
    <w:rsid w:val="00D60ACC"/>
    <w:rsid w:val="00D61677"/>
    <w:rsid w:val="00D61A39"/>
    <w:rsid w:val="00D61C16"/>
    <w:rsid w:val="00D61E50"/>
    <w:rsid w:val="00D61EE7"/>
    <w:rsid w:val="00D622C2"/>
    <w:rsid w:val="00D622EE"/>
    <w:rsid w:val="00D62632"/>
    <w:rsid w:val="00D627DE"/>
    <w:rsid w:val="00D62CCC"/>
    <w:rsid w:val="00D62D70"/>
    <w:rsid w:val="00D635F9"/>
    <w:rsid w:val="00D63711"/>
    <w:rsid w:val="00D63938"/>
    <w:rsid w:val="00D63BEA"/>
    <w:rsid w:val="00D63E8A"/>
    <w:rsid w:val="00D6461C"/>
    <w:rsid w:val="00D64AA3"/>
    <w:rsid w:val="00D64C65"/>
    <w:rsid w:val="00D64E08"/>
    <w:rsid w:val="00D64ED1"/>
    <w:rsid w:val="00D64FC5"/>
    <w:rsid w:val="00D65135"/>
    <w:rsid w:val="00D654BF"/>
    <w:rsid w:val="00D65A8D"/>
    <w:rsid w:val="00D65BEA"/>
    <w:rsid w:val="00D65D48"/>
    <w:rsid w:val="00D65ED8"/>
    <w:rsid w:val="00D65F69"/>
    <w:rsid w:val="00D66300"/>
    <w:rsid w:val="00D66515"/>
    <w:rsid w:val="00D66CA9"/>
    <w:rsid w:val="00D676E1"/>
    <w:rsid w:val="00D67C80"/>
    <w:rsid w:val="00D67D19"/>
    <w:rsid w:val="00D70081"/>
    <w:rsid w:val="00D7073A"/>
    <w:rsid w:val="00D70F0A"/>
    <w:rsid w:val="00D7139C"/>
    <w:rsid w:val="00D71A09"/>
    <w:rsid w:val="00D721AE"/>
    <w:rsid w:val="00D721E5"/>
    <w:rsid w:val="00D723F2"/>
    <w:rsid w:val="00D7285A"/>
    <w:rsid w:val="00D7285C"/>
    <w:rsid w:val="00D732CC"/>
    <w:rsid w:val="00D7340D"/>
    <w:rsid w:val="00D7416A"/>
    <w:rsid w:val="00D7444D"/>
    <w:rsid w:val="00D74711"/>
    <w:rsid w:val="00D74C3A"/>
    <w:rsid w:val="00D74FAD"/>
    <w:rsid w:val="00D7595B"/>
    <w:rsid w:val="00D75B31"/>
    <w:rsid w:val="00D75B33"/>
    <w:rsid w:val="00D75DDF"/>
    <w:rsid w:val="00D75E25"/>
    <w:rsid w:val="00D75F62"/>
    <w:rsid w:val="00D75F9A"/>
    <w:rsid w:val="00D762CA"/>
    <w:rsid w:val="00D763F2"/>
    <w:rsid w:val="00D770CB"/>
    <w:rsid w:val="00D774BC"/>
    <w:rsid w:val="00D7761C"/>
    <w:rsid w:val="00D776CF"/>
    <w:rsid w:val="00D77932"/>
    <w:rsid w:val="00D77F89"/>
    <w:rsid w:val="00D803E0"/>
    <w:rsid w:val="00D80837"/>
    <w:rsid w:val="00D80B01"/>
    <w:rsid w:val="00D80B83"/>
    <w:rsid w:val="00D80FE3"/>
    <w:rsid w:val="00D81514"/>
    <w:rsid w:val="00D81967"/>
    <w:rsid w:val="00D81EE1"/>
    <w:rsid w:val="00D8203A"/>
    <w:rsid w:val="00D82223"/>
    <w:rsid w:val="00D8268C"/>
    <w:rsid w:val="00D82A46"/>
    <w:rsid w:val="00D82CD5"/>
    <w:rsid w:val="00D82F4C"/>
    <w:rsid w:val="00D8350A"/>
    <w:rsid w:val="00D836FC"/>
    <w:rsid w:val="00D8379F"/>
    <w:rsid w:val="00D839CD"/>
    <w:rsid w:val="00D83B8E"/>
    <w:rsid w:val="00D83D55"/>
    <w:rsid w:val="00D841AD"/>
    <w:rsid w:val="00D84431"/>
    <w:rsid w:val="00D847CE"/>
    <w:rsid w:val="00D849C5"/>
    <w:rsid w:val="00D84AC3"/>
    <w:rsid w:val="00D84C87"/>
    <w:rsid w:val="00D84C97"/>
    <w:rsid w:val="00D84EA7"/>
    <w:rsid w:val="00D856D1"/>
    <w:rsid w:val="00D85AAD"/>
    <w:rsid w:val="00D85C1A"/>
    <w:rsid w:val="00D860B0"/>
    <w:rsid w:val="00D863F4"/>
    <w:rsid w:val="00D8649A"/>
    <w:rsid w:val="00D86B51"/>
    <w:rsid w:val="00D86BFF"/>
    <w:rsid w:val="00D86E44"/>
    <w:rsid w:val="00D86E4C"/>
    <w:rsid w:val="00D87C23"/>
    <w:rsid w:val="00D87EED"/>
    <w:rsid w:val="00D87F9A"/>
    <w:rsid w:val="00D90043"/>
    <w:rsid w:val="00D90095"/>
    <w:rsid w:val="00D9016D"/>
    <w:rsid w:val="00D905F6"/>
    <w:rsid w:val="00D907B4"/>
    <w:rsid w:val="00D909F9"/>
    <w:rsid w:val="00D90E62"/>
    <w:rsid w:val="00D9100D"/>
    <w:rsid w:val="00D91072"/>
    <w:rsid w:val="00D91143"/>
    <w:rsid w:val="00D911DF"/>
    <w:rsid w:val="00D91D3C"/>
    <w:rsid w:val="00D920D1"/>
    <w:rsid w:val="00D92640"/>
    <w:rsid w:val="00D926F3"/>
    <w:rsid w:val="00D92CBE"/>
    <w:rsid w:val="00D92D17"/>
    <w:rsid w:val="00D9329E"/>
    <w:rsid w:val="00D932A3"/>
    <w:rsid w:val="00D934F9"/>
    <w:rsid w:val="00D9357A"/>
    <w:rsid w:val="00D9382D"/>
    <w:rsid w:val="00D93E43"/>
    <w:rsid w:val="00D9420D"/>
    <w:rsid w:val="00D94449"/>
    <w:rsid w:val="00D94715"/>
    <w:rsid w:val="00D94B9C"/>
    <w:rsid w:val="00D94BF0"/>
    <w:rsid w:val="00D94C1D"/>
    <w:rsid w:val="00D94D9C"/>
    <w:rsid w:val="00D9519E"/>
    <w:rsid w:val="00D95596"/>
    <w:rsid w:val="00D95763"/>
    <w:rsid w:val="00D95AE6"/>
    <w:rsid w:val="00D95C24"/>
    <w:rsid w:val="00D96152"/>
    <w:rsid w:val="00D96B91"/>
    <w:rsid w:val="00D96BA6"/>
    <w:rsid w:val="00D96DB9"/>
    <w:rsid w:val="00D97369"/>
    <w:rsid w:val="00D97605"/>
    <w:rsid w:val="00D97EF9"/>
    <w:rsid w:val="00DA09CD"/>
    <w:rsid w:val="00DA0D29"/>
    <w:rsid w:val="00DA10E6"/>
    <w:rsid w:val="00DA17C2"/>
    <w:rsid w:val="00DA17D7"/>
    <w:rsid w:val="00DA1B67"/>
    <w:rsid w:val="00DA1BD3"/>
    <w:rsid w:val="00DA1D26"/>
    <w:rsid w:val="00DA2283"/>
    <w:rsid w:val="00DA247B"/>
    <w:rsid w:val="00DA2E19"/>
    <w:rsid w:val="00DA3276"/>
    <w:rsid w:val="00DA32A6"/>
    <w:rsid w:val="00DA3418"/>
    <w:rsid w:val="00DA34C7"/>
    <w:rsid w:val="00DA3991"/>
    <w:rsid w:val="00DA41E4"/>
    <w:rsid w:val="00DA4206"/>
    <w:rsid w:val="00DA4426"/>
    <w:rsid w:val="00DA4472"/>
    <w:rsid w:val="00DA48E2"/>
    <w:rsid w:val="00DA514C"/>
    <w:rsid w:val="00DA5255"/>
    <w:rsid w:val="00DA5A82"/>
    <w:rsid w:val="00DA5B7E"/>
    <w:rsid w:val="00DA5C0E"/>
    <w:rsid w:val="00DA5EC4"/>
    <w:rsid w:val="00DA62B9"/>
    <w:rsid w:val="00DA62DF"/>
    <w:rsid w:val="00DA6302"/>
    <w:rsid w:val="00DA6BDB"/>
    <w:rsid w:val="00DA6F24"/>
    <w:rsid w:val="00DA6FCE"/>
    <w:rsid w:val="00DA78D2"/>
    <w:rsid w:val="00DB04DE"/>
    <w:rsid w:val="00DB051E"/>
    <w:rsid w:val="00DB0718"/>
    <w:rsid w:val="00DB073E"/>
    <w:rsid w:val="00DB0C0D"/>
    <w:rsid w:val="00DB0C98"/>
    <w:rsid w:val="00DB1567"/>
    <w:rsid w:val="00DB16C4"/>
    <w:rsid w:val="00DB1E2A"/>
    <w:rsid w:val="00DB20FA"/>
    <w:rsid w:val="00DB255F"/>
    <w:rsid w:val="00DB2592"/>
    <w:rsid w:val="00DB2605"/>
    <w:rsid w:val="00DB2A50"/>
    <w:rsid w:val="00DB2EA1"/>
    <w:rsid w:val="00DB2F54"/>
    <w:rsid w:val="00DB3074"/>
    <w:rsid w:val="00DB3385"/>
    <w:rsid w:val="00DB34E3"/>
    <w:rsid w:val="00DB36B9"/>
    <w:rsid w:val="00DB36C4"/>
    <w:rsid w:val="00DB3731"/>
    <w:rsid w:val="00DB39C8"/>
    <w:rsid w:val="00DB3E76"/>
    <w:rsid w:val="00DB3E8C"/>
    <w:rsid w:val="00DB3FCA"/>
    <w:rsid w:val="00DB4036"/>
    <w:rsid w:val="00DB40EA"/>
    <w:rsid w:val="00DB444B"/>
    <w:rsid w:val="00DB445B"/>
    <w:rsid w:val="00DB46D2"/>
    <w:rsid w:val="00DB473F"/>
    <w:rsid w:val="00DB4800"/>
    <w:rsid w:val="00DB4A12"/>
    <w:rsid w:val="00DB4AB4"/>
    <w:rsid w:val="00DB4B5B"/>
    <w:rsid w:val="00DB4B7A"/>
    <w:rsid w:val="00DB4E23"/>
    <w:rsid w:val="00DB56BC"/>
    <w:rsid w:val="00DB58B3"/>
    <w:rsid w:val="00DB59CD"/>
    <w:rsid w:val="00DB5A02"/>
    <w:rsid w:val="00DB5BF8"/>
    <w:rsid w:val="00DB5DBB"/>
    <w:rsid w:val="00DB5F52"/>
    <w:rsid w:val="00DB5FA4"/>
    <w:rsid w:val="00DB6007"/>
    <w:rsid w:val="00DB60B3"/>
    <w:rsid w:val="00DB6251"/>
    <w:rsid w:val="00DB643F"/>
    <w:rsid w:val="00DB6701"/>
    <w:rsid w:val="00DB692E"/>
    <w:rsid w:val="00DB6C34"/>
    <w:rsid w:val="00DB70AD"/>
    <w:rsid w:val="00DB70B4"/>
    <w:rsid w:val="00DB7222"/>
    <w:rsid w:val="00DB7548"/>
    <w:rsid w:val="00DB76CF"/>
    <w:rsid w:val="00DB76D9"/>
    <w:rsid w:val="00DB7917"/>
    <w:rsid w:val="00DB7D35"/>
    <w:rsid w:val="00DB7DA3"/>
    <w:rsid w:val="00DB7FDF"/>
    <w:rsid w:val="00DC0299"/>
    <w:rsid w:val="00DC05B7"/>
    <w:rsid w:val="00DC0797"/>
    <w:rsid w:val="00DC0A4D"/>
    <w:rsid w:val="00DC0B7C"/>
    <w:rsid w:val="00DC0C2B"/>
    <w:rsid w:val="00DC0F70"/>
    <w:rsid w:val="00DC0FB7"/>
    <w:rsid w:val="00DC17EB"/>
    <w:rsid w:val="00DC1A21"/>
    <w:rsid w:val="00DC1C8D"/>
    <w:rsid w:val="00DC2592"/>
    <w:rsid w:val="00DC2C83"/>
    <w:rsid w:val="00DC2D09"/>
    <w:rsid w:val="00DC2DE1"/>
    <w:rsid w:val="00DC2FB5"/>
    <w:rsid w:val="00DC32E5"/>
    <w:rsid w:val="00DC3707"/>
    <w:rsid w:val="00DC3BFE"/>
    <w:rsid w:val="00DC3F4A"/>
    <w:rsid w:val="00DC3FD3"/>
    <w:rsid w:val="00DC4232"/>
    <w:rsid w:val="00DC433D"/>
    <w:rsid w:val="00DC4677"/>
    <w:rsid w:val="00DC4697"/>
    <w:rsid w:val="00DC4744"/>
    <w:rsid w:val="00DC49FB"/>
    <w:rsid w:val="00DC4B23"/>
    <w:rsid w:val="00DC4BEB"/>
    <w:rsid w:val="00DC4D8A"/>
    <w:rsid w:val="00DC4ED1"/>
    <w:rsid w:val="00DC550A"/>
    <w:rsid w:val="00DC5584"/>
    <w:rsid w:val="00DC5629"/>
    <w:rsid w:val="00DC59D3"/>
    <w:rsid w:val="00DC6D0C"/>
    <w:rsid w:val="00DC70B8"/>
    <w:rsid w:val="00DC7244"/>
    <w:rsid w:val="00DC728B"/>
    <w:rsid w:val="00DC78C3"/>
    <w:rsid w:val="00DD0791"/>
    <w:rsid w:val="00DD07B6"/>
    <w:rsid w:val="00DD0BD8"/>
    <w:rsid w:val="00DD0C8A"/>
    <w:rsid w:val="00DD1752"/>
    <w:rsid w:val="00DD2354"/>
    <w:rsid w:val="00DD24D5"/>
    <w:rsid w:val="00DD2508"/>
    <w:rsid w:val="00DD252E"/>
    <w:rsid w:val="00DD25E1"/>
    <w:rsid w:val="00DD26F6"/>
    <w:rsid w:val="00DD318B"/>
    <w:rsid w:val="00DD3821"/>
    <w:rsid w:val="00DD3D35"/>
    <w:rsid w:val="00DD447E"/>
    <w:rsid w:val="00DD4B2F"/>
    <w:rsid w:val="00DD4DAA"/>
    <w:rsid w:val="00DD4E41"/>
    <w:rsid w:val="00DD4FE5"/>
    <w:rsid w:val="00DD5315"/>
    <w:rsid w:val="00DD5819"/>
    <w:rsid w:val="00DD58AC"/>
    <w:rsid w:val="00DD5FBC"/>
    <w:rsid w:val="00DD5FCA"/>
    <w:rsid w:val="00DD68D5"/>
    <w:rsid w:val="00DD733E"/>
    <w:rsid w:val="00DD745C"/>
    <w:rsid w:val="00DD7C31"/>
    <w:rsid w:val="00DD7CF7"/>
    <w:rsid w:val="00DD7DEC"/>
    <w:rsid w:val="00DD7E55"/>
    <w:rsid w:val="00DD7F01"/>
    <w:rsid w:val="00DE0403"/>
    <w:rsid w:val="00DE0B5A"/>
    <w:rsid w:val="00DE0D24"/>
    <w:rsid w:val="00DE18C0"/>
    <w:rsid w:val="00DE1A24"/>
    <w:rsid w:val="00DE1F4D"/>
    <w:rsid w:val="00DE2CCD"/>
    <w:rsid w:val="00DE2F07"/>
    <w:rsid w:val="00DE35B8"/>
    <w:rsid w:val="00DE371D"/>
    <w:rsid w:val="00DE399E"/>
    <w:rsid w:val="00DE438A"/>
    <w:rsid w:val="00DE4763"/>
    <w:rsid w:val="00DE4C8C"/>
    <w:rsid w:val="00DE4E51"/>
    <w:rsid w:val="00DE5694"/>
    <w:rsid w:val="00DE5981"/>
    <w:rsid w:val="00DE59C0"/>
    <w:rsid w:val="00DE5DD4"/>
    <w:rsid w:val="00DE6477"/>
    <w:rsid w:val="00DE670D"/>
    <w:rsid w:val="00DE6CAC"/>
    <w:rsid w:val="00DE6FC3"/>
    <w:rsid w:val="00DE71FE"/>
    <w:rsid w:val="00DE726C"/>
    <w:rsid w:val="00DE752A"/>
    <w:rsid w:val="00DE794F"/>
    <w:rsid w:val="00DE7A12"/>
    <w:rsid w:val="00DE7B21"/>
    <w:rsid w:val="00DE7D7E"/>
    <w:rsid w:val="00DE7EE5"/>
    <w:rsid w:val="00DF0170"/>
    <w:rsid w:val="00DF093F"/>
    <w:rsid w:val="00DF0BD8"/>
    <w:rsid w:val="00DF0DE7"/>
    <w:rsid w:val="00DF1425"/>
    <w:rsid w:val="00DF14BB"/>
    <w:rsid w:val="00DF1656"/>
    <w:rsid w:val="00DF16AC"/>
    <w:rsid w:val="00DF1748"/>
    <w:rsid w:val="00DF17A8"/>
    <w:rsid w:val="00DF19AB"/>
    <w:rsid w:val="00DF1B52"/>
    <w:rsid w:val="00DF1BD9"/>
    <w:rsid w:val="00DF1E1A"/>
    <w:rsid w:val="00DF2575"/>
    <w:rsid w:val="00DF26AA"/>
    <w:rsid w:val="00DF2836"/>
    <w:rsid w:val="00DF286E"/>
    <w:rsid w:val="00DF29C5"/>
    <w:rsid w:val="00DF2B7E"/>
    <w:rsid w:val="00DF2E91"/>
    <w:rsid w:val="00DF31F3"/>
    <w:rsid w:val="00DF3730"/>
    <w:rsid w:val="00DF3860"/>
    <w:rsid w:val="00DF3F09"/>
    <w:rsid w:val="00DF3F5C"/>
    <w:rsid w:val="00DF417A"/>
    <w:rsid w:val="00DF47B1"/>
    <w:rsid w:val="00DF49F5"/>
    <w:rsid w:val="00DF4CA9"/>
    <w:rsid w:val="00DF4DE9"/>
    <w:rsid w:val="00DF5373"/>
    <w:rsid w:val="00DF5865"/>
    <w:rsid w:val="00DF5AB1"/>
    <w:rsid w:val="00DF5D9E"/>
    <w:rsid w:val="00DF5F52"/>
    <w:rsid w:val="00DF621A"/>
    <w:rsid w:val="00DF6458"/>
    <w:rsid w:val="00DF647A"/>
    <w:rsid w:val="00DF669B"/>
    <w:rsid w:val="00DF6712"/>
    <w:rsid w:val="00DF67C4"/>
    <w:rsid w:val="00DF6942"/>
    <w:rsid w:val="00DF69E5"/>
    <w:rsid w:val="00DF6AE0"/>
    <w:rsid w:val="00DF6C20"/>
    <w:rsid w:val="00DF7900"/>
    <w:rsid w:val="00DF7B63"/>
    <w:rsid w:val="00DF7C5C"/>
    <w:rsid w:val="00DF7FC8"/>
    <w:rsid w:val="00E00125"/>
    <w:rsid w:val="00E002AC"/>
    <w:rsid w:val="00E00545"/>
    <w:rsid w:val="00E00AEE"/>
    <w:rsid w:val="00E00DB0"/>
    <w:rsid w:val="00E010EA"/>
    <w:rsid w:val="00E0125C"/>
    <w:rsid w:val="00E01587"/>
    <w:rsid w:val="00E01A4E"/>
    <w:rsid w:val="00E01BE7"/>
    <w:rsid w:val="00E01C88"/>
    <w:rsid w:val="00E01D0F"/>
    <w:rsid w:val="00E01FC0"/>
    <w:rsid w:val="00E02276"/>
    <w:rsid w:val="00E0337E"/>
    <w:rsid w:val="00E03448"/>
    <w:rsid w:val="00E03859"/>
    <w:rsid w:val="00E041C8"/>
    <w:rsid w:val="00E04210"/>
    <w:rsid w:val="00E045B5"/>
    <w:rsid w:val="00E04D46"/>
    <w:rsid w:val="00E05276"/>
    <w:rsid w:val="00E0546E"/>
    <w:rsid w:val="00E055A1"/>
    <w:rsid w:val="00E05CDE"/>
    <w:rsid w:val="00E05DCC"/>
    <w:rsid w:val="00E05ED1"/>
    <w:rsid w:val="00E05F29"/>
    <w:rsid w:val="00E06148"/>
    <w:rsid w:val="00E06168"/>
    <w:rsid w:val="00E062C6"/>
    <w:rsid w:val="00E068BE"/>
    <w:rsid w:val="00E06AC7"/>
    <w:rsid w:val="00E06BC9"/>
    <w:rsid w:val="00E07A3C"/>
    <w:rsid w:val="00E102D3"/>
    <w:rsid w:val="00E103C6"/>
    <w:rsid w:val="00E10484"/>
    <w:rsid w:val="00E10592"/>
    <w:rsid w:val="00E10786"/>
    <w:rsid w:val="00E107AA"/>
    <w:rsid w:val="00E10944"/>
    <w:rsid w:val="00E10B50"/>
    <w:rsid w:val="00E10DC3"/>
    <w:rsid w:val="00E10E48"/>
    <w:rsid w:val="00E11058"/>
    <w:rsid w:val="00E1123E"/>
    <w:rsid w:val="00E1194D"/>
    <w:rsid w:val="00E11AE1"/>
    <w:rsid w:val="00E11B2A"/>
    <w:rsid w:val="00E11C59"/>
    <w:rsid w:val="00E11EB7"/>
    <w:rsid w:val="00E1257C"/>
    <w:rsid w:val="00E1285F"/>
    <w:rsid w:val="00E131D7"/>
    <w:rsid w:val="00E135C0"/>
    <w:rsid w:val="00E13829"/>
    <w:rsid w:val="00E13A01"/>
    <w:rsid w:val="00E13A6A"/>
    <w:rsid w:val="00E13C87"/>
    <w:rsid w:val="00E14749"/>
    <w:rsid w:val="00E14B24"/>
    <w:rsid w:val="00E14C1F"/>
    <w:rsid w:val="00E14ED6"/>
    <w:rsid w:val="00E15608"/>
    <w:rsid w:val="00E15E06"/>
    <w:rsid w:val="00E15F24"/>
    <w:rsid w:val="00E15F87"/>
    <w:rsid w:val="00E1628C"/>
    <w:rsid w:val="00E162BF"/>
    <w:rsid w:val="00E164F4"/>
    <w:rsid w:val="00E1666A"/>
    <w:rsid w:val="00E1694F"/>
    <w:rsid w:val="00E16C8D"/>
    <w:rsid w:val="00E17436"/>
    <w:rsid w:val="00E176D0"/>
    <w:rsid w:val="00E17CC5"/>
    <w:rsid w:val="00E2053A"/>
    <w:rsid w:val="00E20FD2"/>
    <w:rsid w:val="00E21592"/>
    <w:rsid w:val="00E21919"/>
    <w:rsid w:val="00E219D5"/>
    <w:rsid w:val="00E21A54"/>
    <w:rsid w:val="00E21BD0"/>
    <w:rsid w:val="00E21EAD"/>
    <w:rsid w:val="00E21EBA"/>
    <w:rsid w:val="00E21F19"/>
    <w:rsid w:val="00E2247A"/>
    <w:rsid w:val="00E224FD"/>
    <w:rsid w:val="00E2278C"/>
    <w:rsid w:val="00E22DC6"/>
    <w:rsid w:val="00E22EAA"/>
    <w:rsid w:val="00E22ECE"/>
    <w:rsid w:val="00E23D5C"/>
    <w:rsid w:val="00E23F9A"/>
    <w:rsid w:val="00E248A0"/>
    <w:rsid w:val="00E249DD"/>
    <w:rsid w:val="00E24A9A"/>
    <w:rsid w:val="00E24D8B"/>
    <w:rsid w:val="00E24DC7"/>
    <w:rsid w:val="00E24F41"/>
    <w:rsid w:val="00E25523"/>
    <w:rsid w:val="00E255BD"/>
    <w:rsid w:val="00E256D6"/>
    <w:rsid w:val="00E2583F"/>
    <w:rsid w:val="00E258A6"/>
    <w:rsid w:val="00E25DDF"/>
    <w:rsid w:val="00E25E43"/>
    <w:rsid w:val="00E26724"/>
    <w:rsid w:val="00E26E6B"/>
    <w:rsid w:val="00E2707C"/>
    <w:rsid w:val="00E270ED"/>
    <w:rsid w:val="00E27220"/>
    <w:rsid w:val="00E274F6"/>
    <w:rsid w:val="00E2774D"/>
    <w:rsid w:val="00E30030"/>
    <w:rsid w:val="00E3023D"/>
    <w:rsid w:val="00E30458"/>
    <w:rsid w:val="00E30465"/>
    <w:rsid w:val="00E304B1"/>
    <w:rsid w:val="00E305AC"/>
    <w:rsid w:val="00E30CBE"/>
    <w:rsid w:val="00E30E3E"/>
    <w:rsid w:val="00E31040"/>
    <w:rsid w:val="00E31288"/>
    <w:rsid w:val="00E3161B"/>
    <w:rsid w:val="00E316DF"/>
    <w:rsid w:val="00E31714"/>
    <w:rsid w:val="00E319DE"/>
    <w:rsid w:val="00E31DAC"/>
    <w:rsid w:val="00E32225"/>
    <w:rsid w:val="00E32B28"/>
    <w:rsid w:val="00E32D28"/>
    <w:rsid w:val="00E33043"/>
    <w:rsid w:val="00E33067"/>
    <w:rsid w:val="00E332F6"/>
    <w:rsid w:val="00E3369B"/>
    <w:rsid w:val="00E33A0A"/>
    <w:rsid w:val="00E34104"/>
    <w:rsid w:val="00E3424C"/>
    <w:rsid w:val="00E342F3"/>
    <w:rsid w:val="00E343D3"/>
    <w:rsid w:val="00E34720"/>
    <w:rsid w:val="00E349DB"/>
    <w:rsid w:val="00E34B1F"/>
    <w:rsid w:val="00E34CC2"/>
    <w:rsid w:val="00E34E91"/>
    <w:rsid w:val="00E34F4F"/>
    <w:rsid w:val="00E357F7"/>
    <w:rsid w:val="00E35DD7"/>
    <w:rsid w:val="00E369B7"/>
    <w:rsid w:val="00E36E67"/>
    <w:rsid w:val="00E36F01"/>
    <w:rsid w:val="00E36F22"/>
    <w:rsid w:val="00E36FDA"/>
    <w:rsid w:val="00E37353"/>
    <w:rsid w:val="00E3741D"/>
    <w:rsid w:val="00E375AB"/>
    <w:rsid w:val="00E37707"/>
    <w:rsid w:val="00E37D40"/>
    <w:rsid w:val="00E402B7"/>
    <w:rsid w:val="00E40C51"/>
    <w:rsid w:val="00E40D32"/>
    <w:rsid w:val="00E4167D"/>
    <w:rsid w:val="00E41BB7"/>
    <w:rsid w:val="00E4284D"/>
    <w:rsid w:val="00E429FD"/>
    <w:rsid w:val="00E42F02"/>
    <w:rsid w:val="00E42F99"/>
    <w:rsid w:val="00E4306E"/>
    <w:rsid w:val="00E43327"/>
    <w:rsid w:val="00E433EA"/>
    <w:rsid w:val="00E434AF"/>
    <w:rsid w:val="00E44095"/>
    <w:rsid w:val="00E449D2"/>
    <w:rsid w:val="00E44CED"/>
    <w:rsid w:val="00E4511D"/>
    <w:rsid w:val="00E452ED"/>
    <w:rsid w:val="00E45426"/>
    <w:rsid w:val="00E45432"/>
    <w:rsid w:val="00E45829"/>
    <w:rsid w:val="00E45B01"/>
    <w:rsid w:val="00E462F3"/>
    <w:rsid w:val="00E46405"/>
    <w:rsid w:val="00E467DA"/>
    <w:rsid w:val="00E4685C"/>
    <w:rsid w:val="00E46DA8"/>
    <w:rsid w:val="00E46F5E"/>
    <w:rsid w:val="00E47393"/>
    <w:rsid w:val="00E47C6F"/>
    <w:rsid w:val="00E503D3"/>
    <w:rsid w:val="00E508CE"/>
    <w:rsid w:val="00E50AFB"/>
    <w:rsid w:val="00E50E76"/>
    <w:rsid w:val="00E50ED4"/>
    <w:rsid w:val="00E512E8"/>
    <w:rsid w:val="00E5133B"/>
    <w:rsid w:val="00E51632"/>
    <w:rsid w:val="00E51A01"/>
    <w:rsid w:val="00E51C00"/>
    <w:rsid w:val="00E51D05"/>
    <w:rsid w:val="00E5238D"/>
    <w:rsid w:val="00E52781"/>
    <w:rsid w:val="00E527DB"/>
    <w:rsid w:val="00E52CD6"/>
    <w:rsid w:val="00E52D60"/>
    <w:rsid w:val="00E53492"/>
    <w:rsid w:val="00E536BC"/>
    <w:rsid w:val="00E53D41"/>
    <w:rsid w:val="00E53FA8"/>
    <w:rsid w:val="00E542C1"/>
    <w:rsid w:val="00E542E7"/>
    <w:rsid w:val="00E54BD7"/>
    <w:rsid w:val="00E54C54"/>
    <w:rsid w:val="00E55A84"/>
    <w:rsid w:val="00E55CEC"/>
    <w:rsid w:val="00E55D3F"/>
    <w:rsid w:val="00E564E2"/>
    <w:rsid w:val="00E568E8"/>
    <w:rsid w:val="00E57049"/>
    <w:rsid w:val="00E5710F"/>
    <w:rsid w:val="00E571DC"/>
    <w:rsid w:val="00E573CC"/>
    <w:rsid w:val="00E57AA7"/>
    <w:rsid w:val="00E57BF5"/>
    <w:rsid w:val="00E60054"/>
    <w:rsid w:val="00E600C2"/>
    <w:rsid w:val="00E605C6"/>
    <w:rsid w:val="00E605E9"/>
    <w:rsid w:val="00E60C61"/>
    <w:rsid w:val="00E60EC2"/>
    <w:rsid w:val="00E615A8"/>
    <w:rsid w:val="00E61767"/>
    <w:rsid w:val="00E618D2"/>
    <w:rsid w:val="00E61A5B"/>
    <w:rsid w:val="00E61B3F"/>
    <w:rsid w:val="00E61CA6"/>
    <w:rsid w:val="00E61D5A"/>
    <w:rsid w:val="00E61D68"/>
    <w:rsid w:val="00E61E24"/>
    <w:rsid w:val="00E62010"/>
    <w:rsid w:val="00E620DE"/>
    <w:rsid w:val="00E624C2"/>
    <w:rsid w:val="00E6257A"/>
    <w:rsid w:val="00E6259C"/>
    <w:rsid w:val="00E62753"/>
    <w:rsid w:val="00E6281A"/>
    <w:rsid w:val="00E62987"/>
    <w:rsid w:val="00E62C85"/>
    <w:rsid w:val="00E62FD1"/>
    <w:rsid w:val="00E6315D"/>
    <w:rsid w:val="00E631E5"/>
    <w:rsid w:val="00E638CD"/>
    <w:rsid w:val="00E63B95"/>
    <w:rsid w:val="00E63F10"/>
    <w:rsid w:val="00E6400B"/>
    <w:rsid w:val="00E643D1"/>
    <w:rsid w:val="00E645BE"/>
    <w:rsid w:val="00E64AFD"/>
    <w:rsid w:val="00E64BFC"/>
    <w:rsid w:val="00E6533D"/>
    <w:rsid w:val="00E65469"/>
    <w:rsid w:val="00E65789"/>
    <w:rsid w:val="00E65805"/>
    <w:rsid w:val="00E658D4"/>
    <w:rsid w:val="00E65BE3"/>
    <w:rsid w:val="00E65CC6"/>
    <w:rsid w:val="00E66292"/>
    <w:rsid w:val="00E665CD"/>
    <w:rsid w:val="00E6789D"/>
    <w:rsid w:val="00E67DCE"/>
    <w:rsid w:val="00E700FB"/>
    <w:rsid w:val="00E7026A"/>
    <w:rsid w:val="00E7042D"/>
    <w:rsid w:val="00E70DB2"/>
    <w:rsid w:val="00E71031"/>
    <w:rsid w:val="00E71065"/>
    <w:rsid w:val="00E715B9"/>
    <w:rsid w:val="00E715DD"/>
    <w:rsid w:val="00E71621"/>
    <w:rsid w:val="00E71C00"/>
    <w:rsid w:val="00E71D49"/>
    <w:rsid w:val="00E71E49"/>
    <w:rsid w:val="00E71F70"/>
    <w:rsid w:val="00E72354"/>
    <w:rsid w:val="00E723F2"/>
    <w:rsid w:val="00E7245F"/>
    <w:rsid w:val="00E72B15"/>
    <w:rsid w:val="00E72E18"/>
    <w:rsid w:val="00E7303D"/>
    <w:rsid w:val="00E7358E"/>
    <w:rsid w:val="00E738BF"/>
    <w:rsid w:val="00E739D4"/>
    <w:rsid w:val="00E74601"/>
    <w:rsid w:val="00E74860"/>
    <w:rsid w:val="00E74C3E"/>
    <w:rsid w:val="00E74C3F"/>
    <w:rsid w:val="00E74EAC"/>
    <w:rsid w:val="00E7542E"/>
    <w:rsid w:val="00E75906"/>
    <w:rsid w:val="00E75AE1"/>
    <w:rsid w:val="00E7601F"/>
    <w:rsid w:val="00E762FD"/>
    <w:rsid w:val="00E76E14"/>
    <w:rsid w:val="00E77192"/>
    <w:rsid w:val="00E771FA"/>
    <w:rsid w:val="00E7738E"/>
    <w:rsid w:val="00E7750D"/>
    <w:rsid w:val="00E7794F"/>
    <w:rsid w:val="00E77AFE"/>
    <w:rsid w:val="00E77B34"/>
    <w:rsid w:val="00E77FD1"/>
    <w:rsid w:val="00E80528"/>
    <w:rsid w:val="00E807C1"/>
    <w:rsid w:val="00E809D7"/>
    <w:rsid w:val="00E80A4F"/>
    <w:rsid w:val="00E80B5F"/>
    <w:rsid w:val="00E80F67"/>
    <w:rsid w:val="00E81058"/>
    <w:rsid w:val="00E8138E"/>
    <w:rsid w:val="00E81395"/>
    <w:rsid w:val="00E81481"/>
    <w:rsid w:val="00E81525"/>
    <w:rsid w:val="00E818CC"/>
    <w:rsid w:val="00E81BDF"/>
    <w:rsid w:val="00E8290B"/>
    <w:rsid w:val="00E82CBA"/>
    <w:rsid w:val="00E82D20"/>
    <w:rsid w:val="00E82E8E"/>
    <w:rsid w:val="00E83376"/>
    <w:rsid w:val="00E83744"/>
    <w:rsid w:val="00E8394C"/>
    <w:rsid w:val="00E83B81"/>
    <w:rsid w:val="00E8445B"/>
    <w:rsid w:val="00E844B1"/>
    <w:rsid w:val="00E8453A"/>
    <w:rsid w:val="00E8466A"/>
    <w:rsid w:val="00E84840"/>
    <w:rsid w:val="00E84903"/>
    <w:rsid w:val="00E84A12"/>
    <w:rsid w:val="00E84CF9"/>
    <w:rsid w:val="00E84EAC"/>
    <w:rsid w:val="00E84F1D"/>
    <w:rsid w:val="00E84F61"/>
    <w:rsid w:val="00E8556D"/>
    <w:rsid w:val="00E858A3"/>
    <w:rsid w:val="00E85BF2"/>
    <w:rsid w:val="00E85F78"/>
    <w:rsid w:val="00E86117"/>
    <w:rsid w:val="00E86413"/>
    <w:rsid w:val="00E86508"/>
    <w:rsid w:val="00E865F4"/>
    <w:rsid w:val="00E86A27"/>
    <w:rsid w:val="00E86AB3"/>
    <w:rsid w:val="00E86EEB"/>
    <w:rsid w:val="00E871F3"/>
    <w:rsid w:val="00E877AC"/>
    <w:rsid w:val="00E87811"/>
    <w:rsid w:val="00E87B12"/>
    <w:rsid w:val="00E87C13"/>
    <w:rsid w:val="00E87E30"/>
    <w:rsid w:val="00E87F53"/>
    <w:rsid w:val="00E9000E"/>
    <w:rsid w:val="00E9044E"/>
    <w:rsid w:val="00E90D3A"/>
    <w:rsid w:val="00E90EB7"/>
    <w:rsid w:val="00E90F77"/>
    <w:rsid w:val="00E9155A"/>
    <w:rsid w:val="00E91952"/>
    <w:rsid w:val="00E91B4F"/>
    <w:rsid w:val="00E92091"/>
    <w:rsid w:val="00E922D3"/>
    <w:rsid w:val="00E9288A"/>
    <w:rsid w:val="00E92A58"/>
    <w:rsid w:val="00E92F66"/>
    <w:rsid w:val="00E9311B"/>
    <w:rsid w:val="00E93137"/>
    <w:rsid w:val="00E93C39"/>
    <w:rsid w:val="00E93F15"/>
    <w:rsid w:val="00E94095"/>
    <w:rsid w:val="00E9440D"/>
    <w:rsid w:val="00E94734"/>
    <w:rsid w:val="00E9487D"/>
    <w:rsid w:val="00E95341"/>
    <w:rsid w:val="00E95ED2"/>
    <w:rsid w:val="00E95F45"/>
    <w:rsid w:val="00E9602D"/>
    <w:rsid w:val="00E960A5"/>
    <w:rsid w:val="00E960A6"/>
    <w:rsid w:val="00E9686D"/>
    <w:rsid w:val="00E96A54"/>
    <w:rsid w:val="00E96CFC"/>
    <w:rsid w:val="00E9734E"/>
    <w:rsid w:val="00E97495"/>
    <w:rsid w:val="00E97FDF"/>
    <w:rsid w:val="00EA01B7"/>
    <w:rsid w:val="00EA01C0"/>
    <w:rsid w:val="00EA0216"/>
    <w:rsid w:val="00EA028A"/>
    <w:rsid w:val="00EA04A8"/>
    <w:rsid w:val="00EA0684"/>
    <w:rsid w:val="00EA0807"/>
    <w:rsid w:val="00EA0866"/>
    <w:rsid w:val="00EA0F5A"/>
    <w:rsid w:val="00EA1159"/>
    <w:rsid w:val="00EA11AA"/>
    <w:rsid w:val="00EA134A"/>
    <w:rsid w:val="00EA1783"/>
    <w:rsid w:val="00EA1803"/>
    <w:rsid w:val="00EA2035"/>
    <w:rsid w:val="00EA282E"/>
    <w:rsid w:val="00EA2D1B"/>
    <w:rsid w:val="00EA30B1"/>
    <w:rsid w:val="00EA3379"/>
    <w:rsid w:val="00EA391E"/>
    <w:rsid w:val="00EA3AB6"/>
    <w:rsid w:val="00EA3BE1"/>
    <w:rsid w:val="00EA3DD8"/>
    <w:rsid w:val="00EA40E0"/>
    <w:rsid w:val="00EA4193"/>
    <w:rsid w:val="00EA425C"/>
    <w:rsid w:val="00EA4358"/>
    <w:rsid w:val="00EA4614"/>
    <w:rsid w:val="00EA5282"/>
    <w:rsid w:val="00EA5420"/>
    <w:rsid w:val="00EA56EA"/>
    <w:rsid w:val="00EA5898"/>
    <w:rsid w:val="00EA5B8B"/>
    <w:rsid w:val="00EA5DC5"/>
    <w:rsid w:val="00EA5FD8"/>
    <w:rsid w:val="00EA60A8"/>
    <w:rsid w:val="00EA61BB"/>
    <w:rsid w:val="00EA66AC"/>
    <w:rsid w:val="00EA71DF"/>
    <w:rsid w:val="00EA7527"/>
    <w:rsid w:val="00EA7684"/>
    <w:rsid w:val="00EA7CD9"/>
    <w:rsid w:val="00EA7CEA"/>
    <w:rsid w:val="00EA7E9B"/>
    <w:rsid w:val="00EA7F27"/>
    <w:rsid w:val="00EB0230"/>
    <w:rsid w:val="00EB0790"/>
    <w:rsid w:val="00EB080D"/>
    <w:rsid w:val="00EB0B99"/>
    <w:rsid w:val="00EB0DA1"/>
    <w:rsid w:val="00EB1980"/>
    <w:rsid w:val="00EB19C1"/>
    <w:rsid w:val="00EB1A95"/>
    <w:rsid w:val="00EB1BB4"/>
    <w:rsid w:val="00EB20B8"/>
    <w:rsid w:val="00EB27D4"/>
    <w:rsid w:val="00EB2AA5"/>
    <w:rsid w:val="00EB3012"/>
    <w:rsid w:val="00EB3021"/>
    <w:rsid w:val="00EB32CF"/>
    <w:rsid w:val="00EB385D"/>
    <w:rsid w:val="00EB3C50"/>
    <w:rsid w:val="00EB3D14"/>
    <w:rsid w:val="00EB3EEA"/>
    <w:rsid w:val="00EB3F08"/>
    <w:rsid w:val="00EB45E5"/>
    <w:rsid w:val="00EB461D"/>
    <w:rsid w:val="00EB4BF5"/>
    <w:rsid w:val="00EB5445"/>
    <w:rsid w:val="00EB5483"/>
    <w:rsid w:val="00EB5AB8"/>
    <w:rsid w:val="00EB5DCE"/>
    <w:rsid w:val="00EB5F49"/>
    <w:rsid w:val="00EB6475"/>
    <w:rsid w:val="00EB648B"/>
    <w:rsid w:val="00EB6614"/>
    <w:rsid w:val="00EB6A28"/>
    <w:rsid w:val="00EB6CCB"/>
    <w:rsid w:val="00EB6E32"/>
    <w:rsid w:val="00EB701D"/>
    <w:rsid w:val="00EB741B"/>
    <w:rsid w:val="00EB74EE"/>
    <w:rsid w:val="00EB7867"/>
    <w:rsid w:val="00EB7DDF"/>
    <w:rsid w:val="00EC0235"/>
    <w:rsid w:val="00EC0CBC"/>
    <w:rsid w:val="00EC0EDA"/>
    <w:rsid w:val="00EC0EFE"/>
    <w:rsid w:val="00EC1487"/>
    <w:rsid w:val="00EC1544"/>
    <w:rsid w:val="00EC15A9"/>
    <w:rsid w:val="00EC18EC"/>
    <w:rsid w:val="00EC1C73"/>
    <w:rsid w:val="00EC1D76"/>
    <w:rsid w:val="00EC1D9B"/>
    <w:rsid w:val="00EC1E9C"/>
    <w:rsid w:val="00EC1FEF"/>
    <w:rsid w:val="00EC20B0"/>
    <w:rsid w:val="00EC246F"/>
    <w:rsid w:val="00EC2887"/>
    <w:rsid w:val="00EC2C1A"/>
    <w:rsid w:val="00EC323C"/>
    <w:rsid w:val="00EC380C"/>
    <w:rsid w:val="00EC3849"/>
    <w:rsid w:val="00EC39DE"/>
    <w:rsid w:val="00EC3D75"/>
    <w:rsid w:val="00EC42F9"/>
    <w:rsid w:val="00EC43FA"/>
    <w:rsid w:val="00EC4F21"/>
    <w:rsid w:val="00EC4FB1"/>
    <w:rsid w:val="00EC5016"/>
    <w:rsid w:val="00EC5492"/>
    <w:rsid w:val="00EC55F5"/>
    <w:rsid w:val="00EC569C"/>
    <w:rsid w:val="00EC5871"/>
    <w:rsid w:val="00EC5909"/>
    <w:rsid w:val="00EC5F82"/>
    <w:rsid w:val="00EC6039"/>
    <w:rsid w:val="00EC64F9"/>
    <w:rsid w:val="00EC6763"/>
    <w:rsid w:val="00EC677F"/>
    <w:rsid w:val="00EC7025"/>
    <w:rsid w:val="00EC7827"/>
    <w:rsid w:val="00EC7D78"/>
    <w:rsid w:val="00EC7F78"/>
    <w:rsid w:val="00ED0254"/>
    <w:rsid w:val="00ED034B"/>
    <w:rsid w:val="00ED072E"/>
    <w:rsid w:val="00ED086C"/>
    <w:rsid w:val="00ED0A3A"/>
    <w:rsid w:val="00ED0E04"/>
    <w:rsid w:val="00ED135A"/>
    <w:rsid w:val="00ED1717"/>
    <w:rsid w:val="00ED189F"/>
    <w:rsid w:val="00ED1E84"/>
    <w:rsid w:val="00ED1FA2"/>
    <w:rsid w:val="00ED21CD"/>
    <w:rsid w:val="00ED23CA"/>
    <w:rsid w:val="00ED23DC"/>
    <w:rsid w:val="00ED25CA"/>
    <w:rsid w:val="00ED2F7D"/>
    <w:rsid w:val="00ED31F5"/>
    <w:rsid w:val="00ED32ED"/>
    <w:rsid w:val="00ED3395"/>
    <w:rsid w:val="00ED35DE"/>
    <w:rsid w:val="00ED38DB"/>
    <w:rsid w:val="00ED3BD2"/>
    <w:rsid w:val="00ED3E7B"/>
    <w:rsid w:val="00ED3F3B"/>
    <w:rsid w:val="00ED4443"/>
    <w:rsid w:val="00ED458C"/>
    <w:rsid w:val="00ED465C"/>
    <w:rsid w:val="00ED4E70"/>
    <w:rsid w:val="00ED51F0"/>
    <w:rsid w:val="00ED5294"/>
    <w:rsid w:val="00ED5666"/>
    <w:rsid w:val="00ED5A05"/>
    <w:rsid w:val="00ED5C3D"/>
    <w:rsid w:val="00ED5C9B"/>
    <w:rsid w:val="00ED5D23"/>
    <w:rsid w:val="00ED5FF4"/>
    <w:rsid w:val="00ED66D3"/>
    <w:rsid w:val="00ED6C2F"/>
    <w:rsid w:val="00ED722D"/>
    <w:rsid w:val="00ED7540"/>
    <w:rsid w:val="00ED768A"/>
    <w:rsid w:val="00ED775C"/>
    <w:rsid w:val="00ED776A"/>
    <w:rsid w:val="00ED7FD3"/>
    <w:rsid w:val="00EE0098"/>
    <w:rsid w:val="00EE016B"/>
    <w:rsid w:val="00EE02F8"/>
    <w:rsid w:val="00EE08E9"/>
    <w:rsid w:val="00EE09F8"/>
    <w:rsid w:val="00EE0BF8"/>
    <w:rsid w:val="00EE0E66"/>
    <w:rsid w:val="00EE0F13"/>
    <w:rsid w:val="00EE0F71"/>
    <w:rsid w:val="00EE102D"/>
    <w:rsid w:val="00EE1276"/>
    <w:rsid w:val="00EE15BC"/>
    <w:rsid w:val="00EE168A"/>
    <w:rsid w:val="00EE1DED"/>
    <w:rsid w:val="00EE2528"/>
    <w:rsid w:val="00EE269B"/>
    <w:rsid w:val="00EE271C"/>
    <w:rsid w:val="00EE2B7A"/>
    <w:rsid w:val="00EE2EE5"/>
    <w:rsid w:val="00EE3061"/>
    <w:rsid w:val="00EE323A"/>
    <w:rsid w:val="00EE3510"/>
    <w:rsid w:val="00EE3598"/>
    <w:rsid w:val="00EE364D"/>
    <w:rsid w:val="00EE38B5"/>
    <w:rsid w:val="00EE3B56"/>
    <w:rsid w:val="00EE3B88"/>
    <w:rsid w:val="00EE3E67"/>
    <w:rsid w:val="00EE3ED0"/>
    <w:rsid w:val="00EE3F83"/>
    <w:rsid w:val="00EE41B8"/>
    <w:rsid w:val="00EE4245"/>
    <w:rsid w:val="00EE4399"/>
    <w:rsid w:val="00EE43C1"/>
    <w:rsid w:val="00EE43C4"/>
    <w:rsid w:val="00EE45F1"/>
    <w:rsid w:val="00EE4682"/>
    <w:rsid w:val="00EE46E4"/>
    <w:rsid w:val="00EE486B"/>
    <w:rsid w:val="00EE4B11"/>
    <w:rsid w:val="00EE4B34"/>
    <w:rsid w:val="00EE4F7B"/>
    <w:rsid w:val="00EE537F"/>
    <w:rsid w:val="00EE58D2"/>
    <w:rsid w:val="00EE5997"/>
    <w:rsid w:val="00EE5C32"/>
    <w:rsid w:val="00EE611F"/>
    <w:rsid w:val="00EE658B"/>
    <w:rsid w:val="00EE6941"/>
    <w:rsid w:val="00EE698D"/>
    <w:rsid w:val="00EE6E9B"/>
    <w:rsid w:val="00EE6F00"/>
    <w:rsid w:val="00EE72B0"/>
    <w:rsid w:val="00EE73BE"/>
    <w:rsid w:val="00EE74AD"/>
    <w:rsid w:val="00EE7648"/>
    <w:rsid w:val="00EE78F4"/>
    <w:rsid w:val="00EE7A6D"/>
    <w:rsid w:val="00EE7F71"/>
    <w:rsid w:val="00EF0501"/>
    <w:rsid w:val="00EF0981"/>
    <w:rsid w:val="00EF0B55"/>
    <w:rsid w:val="00EF0DD0"/>
    <w:rsid w:val="00EF0EC5"/>
    <w:rsid w:val="00EF0EF1"/>
    <w:rsid w:val="00EF18EF"/>
    <w:rsid w:val="00EF1967"/>
    <w:rsid w:val="00EF1C78"/>
    <w:rsid w:val="00EF20A8"/>
    <w:rsid w:val="00EF20E7"/>
    <w:rsid w:val="00EF26DC"/>
    <w:rsid w:val="00EF2849"/>
    <w:rsid w:val="00EF28FF"/>
    <w:rsid w:val="00EF2968"/>
    <w:rsid w:val="00EF2A16"/>
    <w:rsid w:val="00EF2A2D"/>
    <w:rsid w:val="00EF2B47"/>
    <w:rsid w:val="00EF2CD4"/>
    <w:rsid w:val="00EF2DC6"/>
    <w:rsid w:val="00EF315D"/>
    <w:rsid w:val="00EF3588"/>
    <w:rsid w:val="00EF36C1"/>
    <w:rsid w:val="00EF3781"/>
    <w:rsid w:val="00EF38F0"/>
    <w:rsid w:val="00EF3DFC"/>
    <w:rsid w:val="00EF3FA9"/>
    <w:rsid w:val="00EF4133"/>
    <w:rsid w:val="00EF4593"/>
    <w:rsid w:val="00EF4A9B"/>
    <w:rsid w:val="00EF51DA"/>
    <w:rsid w:val="00EF5365"/>
    <w:rsid w:val="00EF53CE"/>
    <w:rsid w:val="00EF5530"/>
    <w:rsid w:val="00EF5C82"/>
    <w:rsid w:val="00EF5EC9"/>
    <w:rsid w:val="00EF6013"/>
    <w:rsid w:val="00EF6691"/>
    <w:rsid w:val="00EF675A"/>
    <w:rsid w:val="00EF677C"/>
    <w:rsid w:val="00EF6B99"/>
    <w:rsid w:val="00EF6C19"/>
    <w:rsid w:val="00EF6E4B"/>
    <w:rsid w:val="00EF6F86"/>
    <w:rsid w:val="00EF7328"/>
    <w:rsid w:val="00EF76F3"/>
    <w:rsid w:val="00EF7B6B"/>
    <w:rsid w:val="00EF7C89"/>
    <w:rsid w:val="00F00675"/>
    <w:rsid w:val="00F00AC0"/>
    <w:rsid w:val="00F00BF1"/>
    <w:rsid w:val="00F01173"/>
    <w:rsid w:val="00F01606"/>
    <w:rsid w:val="00F01B3F"/>
    <w:rsid w:val="00F01CE8"/>
    <w:rsid w:val="00F01F8B"/>
    <w:rsid w:val="00F02696"/>
    <w:rsid w:val="00F027F4"/>
    <w:rsid w:val="00F02B42"/>
    <w:rsid w:val="00F02D07"/>
    <w:rsid w:val="00F031D2"/>
    <w:rsid w:val="00F03430"/>
    <w:rsid w:val="00F038DF"/>
    <w:rsid w:val="00F03A60"/>
    <w:rsid w:val="00F03D93"/>
    <w:rsid w:val="00F03FA2"/>
    <w:rsid w:val="00F04789"/>
    <w:rsid w:val="00F049E6"/>
    <w:rsid w:val="00F04A1A"/>
    <w:rsid w:val="00F04BC8"/>
    <w:rsid w:val="00F057A0"/>
    <w:rsid w:val="00F05A01"/>
    <w:rsid w:val="00F05CC6"/>
    <w:rsid w:val="00F05D19"/>
    <w:rsid w:val="00F0606B"/>
    <w:rsid w:val="00F06154"/>
    <w:rsid w:val="00F06686"/>
    <w:rsid w:val="00F06690"/>
    <w:rsid w:val="00F06753"/>
    <w:rsid w:val="00F067EA"/>
    <w:rsid w:val="00F0681B"/>
    <w:rsid w:val="00F06E60"/>
    <w:rsid w:val="00F06FEC"/>
    <w:rsid w:val="00F0723F"/>
    <w:rsid w:val="00F0727E"/>
    <w:rsid w:val="00F074B9"/>
    <w:rsid w:val="00F077C3"/>
    <w:rsid w:val="00F07946"/>
    <w:rsid w:val="00F102F8"/>
    <w:rsid w:val="00F10B8F"/>
    <w:rsid w:val="00F11138"/>
    <w:rsid w:val="00F11207"/>
    <w:rsid w:val="00F116B1"/>
    <w:rsid w:val="00F1177A"/>
    <w:rsid w:val="00F1180E"/>
    <w:rsid w:val="00F11A38"/>
    <w:rsid w:val="00F12534"/>
    <w:rsid w:val="00F12973"/>
    <w:rsid w:val="00F130AA"/>
    <w:rsid w:val="00F13188"/>
    <w:rsid w:val="00F13206"/>
    <w:rsid w:val="00F137F2"/>
    <w:rsid w:val="00F139E1"/>
    <w:rsid w:val="00F13B23"/>
    <w:rsid w:val="00F13C72"/>
    <w:rsid w:val="00F13D65"/>
    <w:rsid w:val="00F13D7E"/>
    <w:rsid w:val="00F141C5"/>
    <w:rsid w:val="00F1428F"/>
    <w:rsid w:val="00F142FC"/>
    <w:rsid w:val="00F143AE"/>
    <w:rsid w:val="00F143F7"/>
    <w:rsid w:val="00F149FE"/>
    <w:rsid w:val="00F14DE4"/>
    <w:rsid w:val="00F15070"/>
    <w:rsid w:val="00F15459"/>
    <w:rsid w:val="00F15590"/>
    <w:rsid w:val="00F1564C"/>
    <w:rsid w:val="00F15701"/>
    <w:rsid w:val="00F158C8"/>
    <w:rsid w:val="00F158F9"/>
    <w:rsid w:val="00F15969"/>
    <w:rsid w:val="00F15A65"/>
    <w:rsid w:val="00F161EA"/>
    <w:rsid w:val="00F16364"/>
    <w:rsid w:val="00F1678C"/>
    <w:rsid w:val="00F16BC3"/>
    <w:rsid w:val="00F16D14"/>
    <w:rsid w:val="00F170E2"/>
    <w:rsid w:val="00F173C1"/>
    <w:rsid w:val="00F17596"/>
    <w:rsid w:val="00F175E3"/>
    <w:rsid w:val="00F17AB6"/>
    <w:rsid w:val="00F20783"/>
    <w:rsid w:val="00F20B15"/>
    <w:rsid w:val="00F20DE0"/>
    <w:rsid w:val="00F20FF6"/>
    <w:rsid w:val="00F21212"/>
    <w:rsid w:val="00F2143F"/>
    <w:rsid w:val="00F216C2"/>
    <w:rsid w:val="00F217D9"/>
    <w:rsid w:val="00F217E3"/>
    <w:rsid w:val="00F22230"/>
    <w:rsid w:val="00F22B1A"/>
    <w:rsid w:val="00F22E39"/>
    <w:rsid w:val="00F23014"/>
    <w:rsid w:val="00F23129"/>
    <w:rsid w:val="00F23269"/>
    <w:rsid w:val="00F23707"/>
    <w:rsid w:val="00F238C7"/>
    <w:rsid w:val="00F2391A"/>
    <w:rsid w:val="00F2394D"/>
    <w:rsid w:val="00F23951"/>
    <w:rsid w:val="00F239AA"/>
    <w:rsid w:val="00F239F1"/>
    <w:rsid w:val="00F24398"/>
    <w:rsid w:val="00F24669"/>
    <w:rsid w:val="00F2494D"/>
    <w:rsid w:val="00F24C06"/>
    <w:rsid w:val="00F24D00"/>
    <w:rsid w:val="00F24E48"/>
    <w:rsid w:val="00F25073"/>
    <w:rsid w:val="00F2514D"/>
    <w:rsid w:val="00F25267"/>
    <w:rsid w:val="00F25601"/>
    <w:rsid w:val="00F25A4B"/>
    <w:rsid w:val="00F25B54"/>
    <w:rsid w:val="00F26B84"/>
    <w:rsid w:val="00F26C87"/>
    <w:rsid w:val="00F2704C"/>
    <w:rsid w:val="00F2760E"/>
    <w:rsid w:val="00F27622"/>
    <w:rsid w:val="00F2777C"/>
    <w:rsid w:val="00F27A37"/>
    <w:rsid w:val="00F27C9D"/>
    <w:rsid w:val="00F27CA1"/>
    <w:rsid w:val="00F301E4"/>
    <w:rsid w:val="00F304D1"/>
    <w:rsid w:val="00F305A9"/>
    <w:rsid w:val="00F307E5"/>
    <w:rsid w:val="00F30838"/>
    <w:rsid w:val="00F3092E"/>
    <w:rsid w:val="00F30AE2"/>
    <w:rsid w:val="00F30BF3"/>
    <w:rsid w:val="00F3101E"/>
    <w:rsid w:val="00F312FA"/>
    <w:rsid w:val="00F313D0"/>
    <w:rsid w:val="00F3185D"/>
    <w:rsid w:val="00F31C8D"/>
    <w:rsid w:val="00F31E75"/>
    <w:rsid w:val="00F31EC5"/>
    <w:rsid w:val="00F31F5A"/>
    <w:rsid w:val="00F32D07"/>
    <w:rsid w:val="00F33010"/>
    <w:rsid w:val="00F33479"/>
    <w:rsid w:val="00F33A08"/>
    <w:rsid w:val="00F33A52"/>
    <w:rsid w:val="00F33BBD"/>
    <w:rsid w:val="00F33CD1"/>
    <w:rsid w:val="00F34863"/>
    <w:rsid w:val="00F3527B"/>
    <w:rsid w:val="00F35320"/>
    <w:rsid w:val="00F358E9"/>
    <w:rsid w:val="00F35B2F"/>
    <w:rsid w:val="00F36266"/>
    <w:rsid w:val="00F36D03"/>
    <w:rsid w:val="00F36DE3"/>
    <w:rsid w:val="00F37545"/>
    <w:rsid w:val="00F3783A"/>
    <w:rsid w:val="00F37AD5"/>
    <w:rsid w:val="00F37C08"/>
    <w:rsid w:val="00F37EE6"/>
    <w:rsid w:val="00F402FA"/>
    <w:rsid w:val="00F4059B"/>
    <w:rsid w:val="00F405EE"/>
    <w:rsid w:val="00F4071E"/>
    <w:rsid w:val="00F409EF"/>
    <w:rsid w:val="00F40B41"/>
    <w:rsid w:val="00F40BF0"/>
    <w:rsid w:val="00F40D1B"/>
    <w:rsid w:val="00F40E04"/>
    <w:rsid w:val="00F412BB"/>
    <w:rsid w:val="00F4143C"/>
    <w:rsid w:val="00F41768"/>
    <w:rsid w:val="00F418AF"/>
    <w:rsid w:val="00F41D8B"/>
    <w:rsid w:val="00F41EB3"/>
    <w:rsid w:val="00F41FDB"/>
    <w:rsid w:val="00F42100"/>
    <w:rsid w:val="00F4229C"/>
    <w:rsid w:val="00F4231F"/>
    <w:rsid w:val="00F42420"/>
    <w:rsid w:val="00F4265D"/>
    <w:rsid w:val="00F42777"/>
    <w:rsid w:val="00F4290D"/>
    <w:rsid w:val="00F42C07"/>
    <w:rsid w:val="00F42C90"/>
    <w:rsid w:val="00F436B1"/>
    <w:rsid w:val="00F436FA"/>
    <w:rsid w:val="00F439F1"/>
    <w:rsid w:val="00F43E01"/>
    <w:rsid w:val="00F43EAE"/>
    <w:rsid w:val="00F44082"/>
    <w:rsid w:val="00F44A12"/>
    <w:rsid w:val="00F44AA5"/>
    <w:rsid w:val="00F44BBC"/>
    <w:rsid w:val="00F4568A"/>
    <w:rsid w:val="00F45B2B"/>
    <w:rsid w:val="00F45E42"/>
    <w:rsid w:val="00F45FD0"/>
    <w:rsid w:val="00F467FE"/>
    <w:rsid w:val="00F46831"/>
    <w:rsid w:val="00F46E83"/>
    <w:rsid w:val="00F473C5"/>
    <w:rsid w:val="00F476DE"/>
    <w:rsid w:val="00F47731"/>
    <w:rsid w:val="00F4785A"/>
    <w:rsid w:val="00F47E29"/>
    <w:rsid w:val="00F47E92"/>
    <w:rsid w:val="00F47EA4"/>
    <w:rsid w:val="00F47ED2"/>
    <w:rsid w:val="00F50269"/>
    <w:rsid w:val="00F50F3A"/>
    <w:rsid w:val="00F50F6A"/>
    <w:rsid w:val="00F50FCA"/>
    <w:rsid w:val="00F51044"/>
    <w:rsid w:val="00F51065"/>
    <w:rsid w:val="00F510D2"/>
    <w:rsid w:val="00F511F9"/>
    <w:rsid w:val="00F5139C"/>
    <w:rsid w:val="00F51592"/>
    <w:rsid w:val="00F51947"/>
    <w:rsid w:val="00F51FF3"/>
    <w:rsid w:val="00F5210B"/>
    <w:rsid w:val="00F52396"/>
    <w:rsid w:val="00F5246A"/>
    <w:rsid w:val="00F5285D"/>
    <w:rsid w:val="00F5379D"/>
    <w:rsid w:val="00F537FF"/>
    <w:rsid w:val="00F53EC5"/>
    <w:rsid w:val="00F5419D"/>
    <w:rsid w:val="00F54677"/>
    <w:rsid w:val="00F5494C"/>
    <w:rsid w:val="00F549BB"/>
    <w:rsid w:val="00F54D7A"/>
    <w:rsid w:val="00F5542F"/>
    <w:rsid w:val="00F55466"/>
    <w:rsid w:val="00F554FB"/>
    <w:rsid w:val="00F559BD"/>
    <w:rsid w:val="00F55A84"/>
    <w:rsid w:val="00F55FD2"/>
    <w:rsid w:val="00F563FB"/>
    <w:rsid w:val="00F565DB"/>
    <w:rsid w:val="00F56C38"/>
    <w:rsid w:val="00F56DE0"/>
    <w:rsid w:val="00F56E55"/>
    <w:rsid w:val="00F56FB5"/>
    <w:rsid w:val="00F57CAC"/>
    <w:rsid w:val="00F60030"/>
    <w:rsid w:val="00F600C3"/>
    <w:rsid w:val="00F601CB"/>
    <w:rsid w:val="00F601DF"/>
    <w:rsid w:val="00F601EB"/>
    <w:rsid w:val="00F60614"/>
    <w:rsid w:val="00F6064B"/>
    <w:rsid w:val="00F60934"/>
    <w:rsid w:val="00F60C88"/>
    <w:rsid w:val="00F610BE"/>
    <w:rsid w:val="00F61128"/>
    <w:rsid w:val="00F61341"/>
    <w:rsid w:val="00F61403"/>
    <w:rsid w:val="00F61653"/>
    <w:rsid w:val="00F61820"/>
    <w:rsid w:val="00F618DA"/>
    <w:rsid w:val="00F61EE9"/>
    <w:rsid w:val="00F621EC"/>
    <w:rsid w:val="00F62284"/>
    <w:rsid w:val="00F62E0D"/>
    <w:rsid w:val="00F6316A"/>
    <w:rsid w:val="00F63633"/>
    <w:rsid w:val="00F63691"/>
    <w:rsid w:val="00F63A10"/>
    <w:rsid w:val="00F63B17"/>
    <w:rsid w:val="00F63B7C"/>
    <w:rsid w:val="00F63B9F"/>
    <w:rsid w:val="00F63E0E"/>
    <w:rsid w:val="00F64406"/>
    <w:rsid w:val="00F6450C"/>
    <w:rsid w:val="00F645D4"/>
    <w:rsid w:val="00F645FC"/>
    <w:rsid w:val="00F64773"/>
    <w:rsid w:val="00F64B36"/>
    <w:rsid w:val="00F64EA0"/>
    <w:rsid w:val="00F6506C"/>
    <w:rsid w:val="00F65088"/>
    <w:rsid w:val="00F6542B"/>
    <w:rsid w:val="00F65B0C"/>
    <w:rsid w:val="00F660B3"/>
    <w:rsid w:val="00F665A7"/>
    <w:rsid w:val="00F66C8C"/>
    <w:rsid w:val="00F672F6"/>
    <w:rsid w:val="00F67329"/>
    <w:rsid w:val="00F6747E"/>
    <w:rsid w:val="00F67489"/>
    <w:rsid w:val="00F6761C"/>
    <w:rsid w:val="00F676F9"/>
    <w:rsid w:val="00F678D0"/>
    <w:rsid w:val="00F700F4"/>
    <w:rsid w:val="00F701B6"/>
    <w:rsid w:val="00F703F3"/>
    <w:rsid w:val="00F7040E"/>
    <w:rsid w:val="00F7047F"/>
    <w:rsid w:val="00F707B9"/>
    <w:rsid w:val="00F70C8E"/>
    <w:rsid w:val="00F70C90"/>
    <w:rsid w:val="00F70CEF"/>
    <w:rsid w:val="00F70EC4"/>
    <w:rsid w:val="00F70FA1"/>
    <w:rsid w:val="00F712E4"/>
    <w:rsid w:val="00F714CA"/>
    <w:rsid w:val="00F7158F"/>
    <w:rsid w:val="00F721A6"/>
    <w:rsid w:val="00F723C8"/>
    <w:rsid w:val="00F726A0"/>
    <w:rsid w:val="00F7270B"/>
    <w:rsid w:val="00F72B12"/>
    <w:rsid w:val="00F73040"/>
    <w:rsid w:val="00F736DC"/>
    <w:rsid w:val="00F73BFF"/>
    <w:rsid w:val="00F73F15"/>
    <w:rsid w:val="00F73FF6"/>
    <w:rsid w:val="00F74074"/>
    <w:rsid w:val="00F74655"/>
    <w:rsid w:val="00F74FF3"/>
    <w:rsid w:val="00F75562"/>
    <w:rsid w:val="00F756FB"/>
    <w:rsid w:val="00F7575F"/>
    <w:rsid w:val="00F75AAE"/>
    <w:rsid w:val="00F75CC6"/>
    <w:rsid w:val="00F75D36"/>
    <w:rsid w:val="00F76256"/>
    <w:rsid w:val="00F767AF"/>
    <w:rsid w:val="00F76941"/>
    <w:rsid w:val="00F76973"/>
    <w:rsid w:val="00F76E59"/>
    <w:rsid w:val="00F771BE"/>
    <w:rsid w:val="00F777A7"/>
    <w:rsid w:val="00F778E0"/>
    <w:rsid w:val="00F77915"/>
    <w:rsid w:val="00F77C2E"/>
    <w:rsid w:val="00F77D5E"/>
    <w:rsid w:val="00F77F9D"/>
    <w:rsid w:val="00F802F6"/>
    <w:rsid w:val="00F80733"/>
    <w:rsid w:val="00F80CB7"/>
    <w:rsid w:val="00F8121C"/>
    <w:rsid w:val="00F81813"/>
    <w:rsid w:val="00F81E57"/>
    <w:rsid w:val="00F822DD"/>
    <w:rsid w:val="00F82374"/>
    <w:rsid w:val="00F8262A"/>
    <w:rsid w:val="00F8274F"/>
    <w:rsid w:val="00F82A97"/>
    <w:rsid w:val="00F82C44"/>
    <w:rsid w:val="00F82D42"/>
    <w:rsid w:val="00F83068"/>
    <w:rsid w:val="00F8365F"/>
    <w:rsid w:val="00F83907"/>
    <w:rsid w:val="00F83D08"/>
    <w:rsid w:val="00F847AD"/>
    <w:rsid w:val="00F84B44"/>
    <w:rsid w:val="00F84C5C"/>
    <w:rsid w:val="00F84E04"/>
    <w:rsid w:val="00F852D0"/>
    <w:rsid w:val="00F85A0C"/>
    <w:rsid w:val="00F85B26"/>
    <w:rsid w:val="00F85DA0"/>
    <w:rsid w:val="00F85DD9"/>
    <w:rsid w:val="00F86766"/>
    <w:rsid w:val="00F867A2"/>
    <w:rsid w:val="00F867A3"/>
    <w:rsid w:val="00F86CB6"/>
    <w:rsid w:val="00F86EF1"/>
    <w:rsid w:val="00F86F93"/>
    <w:rsid w:val="00F87272"/>
    <w:rsid w:val="00F87800"/>
    <w:rsid w:val="00F8786A"/>
    <w:rsid w:val="00F87AE3"/>
    <w:rsid w:val="00F87C68"/>
    <w:rsid w:val="00F90655"/>
    <w:rsid w:val="00F9086E"/>
    <w:rsid w:val="00F90A08"/>
    <w:rsid w:val="00F90A6E"/>
    <w:rsid w:val="00F90D91"/>
    <w:rsid w:val="00F91124"/>
    <w:rsid w:val="00F9115D"/>
    <w:rsid w:val="00F91E84"/>
    <w:rsid w:val="00F92303"/>
    <w:rsid w:val="00F926F1"/>
    <w:rsid w:val="00F92702"/>
    <w:rsid w:val="00F92BAB"/>
    <w:rsid w:val="00F92D8C"/>
    <w:rsid w:val="00F9325C"/>
    <w:rsid w:val="00F93BD4"/>
    <w:rsid w:val="00F93E50"/>
    <w:rsid w:val="00F944BB"/>
    <w:rsid w:val="00F94882"/>
    <w:rsid w:val="00F9497B"/>
    <w:rsid w:val="00F94A43"/>
    <w:rsid w:val="00F94D38"/>
    <w:rsid w:val="00F952F2"/>
    <w:rsid w:val="00F9546D"/>
    <w:rsid w:val="00F95966"/>
    <w:rsid w:val="00F96327"/>
    <w:rsid w:val="00F965FA"/>
    <w:rsid w:val="00F9669C"/>
    <w:rsid w:val="00F96758"/>
    <w:rsid w:val="00F96867"/>
    <w:rsid w:val="00F971F0"/>
    <w:rsid w:val="00F97A5C"/>
    <w:rsid w:val="00F97BD1"/>
    <w:rsid w:val="00F97EF6"/>
    <w:rsid w:val="00FA00ED"/>
    <w:rsid w:val="00FA0241"/>
    <w:rsid w:val="00FA045E"/>
    <w:rsid w:val="00FA0517"/>
    <w:rsid w:val="00FA06E8"/>
    <w:rsid w:val="00FA096D"/>
    <w:rsid w:val="00FA09E7"/>
    <w:rsid w:val="00FA0B87"/>
    <w:rsid w:val="00FA100C"/>
    <w:rsid w:val="00FA18F8"/>
    <w:rsid w:val="00FA1C38"/>
    <w:rsid w:val="00FA2270"/>
    <w:rsid w:val="00FA2503"/>
    <w:rsid w:val="00FA2879"/>
    <w:rsid w:val="00FA2925"/>
    <w:rsid w:val="00FA2B29"/>
    <w:rsid w:val="00FA2FEE"/>
    <w:rsid w:val="00FA30B4"/>
    <w:rsid w:val="00FA319B"/>
    <w:rsid w:val="00FA3B96"/>
    <w:rsid w:val="00FA428B"/>
    <w:rsid w:val="00FA4793"/>
    <w:rsid w:val="00FA4908"/>
    <w:rsid w:val="00FA5336"/>
    <w:rsid w:val="00FA5366"/>
    <w:rsid w:val="00FA5533"/>
    <w:rsid w:val="00FA5637"/>
    <w:rsid w:val="00FA5A10"/>
    <w:rsid w:val="00FA675A"/>
    <w:rsid w:val="00FA6ADC"/>
    <w:rsid w:val="00FA6AF7"/>
    <w:rsid w:val="00FA6F54"/>
    <w:rsid w:val="00FA7765"/>
    <w:rsid w:val="00FA78B6"/>
    <w:rsid w:val="00FA799B"/>
    <w:rsid w:val="00FA7B3D"/>
    <w:rsid w:val="00FB0056"/>
    <w:rsid w:val="00FB04A3"/>
    <w:rsid w:val="00FB05EF"/>
    <w:rsid w:val="00FB0762"/>
    <w:rsid w:val="00FB07F1"/>
    <w:rsid w:val="00FB083F"/>
    <w:rsid w:val="00FB0AE8"/>
    <w:rsid w:val="00FB0B57"/>
    <w:rsid w:val="00FB0B92"/>
    <w:rsid w:val="00FB0E54"/>
    <w:rsid w:val="00FB0E9F"/>
    <w:rsid w:val="00FB106F"/>
    <w:rsid w:val="00FB1270"/>
    <w:rsid w:val="00FB1337"/>
    <w:rsid w:val="00FB1381"/>
    <w:rsid w:val="00FB145E"/>
    <w:rsid w:val="00FB153A"/>
    <w:rsid w:val="00FB1D94"/>
    <w:rsid w:val="00FB220F"/>
    <w:rsid w:val="00FB23F7"/>
    <w:rsid w:val="00FB29B5"/>
    <w:rsid w:val="00FB32BE"/>
    <w:rsid w:val="00FB33EE"/>
    <w:rsid w:val="00FB3465"/>
    <w:rsid w:val="00FB3583"/>
    <w:rsid w:val="00FB369B"/>
    <w:rsid w:val="00FB37A8"/>
    <w:rsid w:val="00FB37DB"/>
    <w:rsid w:val="00FB38E5"/>
    <w:rsid w:val="00FB3A7F"/>
    <w:rsid w:val="00FB3D47"/>
    <w:rsid w:val="00FB3D8C"/>
    <w:rsid w:val="00FB3DEF"/>
    <w:rsid w:val="00FB411F"/>
    <w:rsid w:val="00FB4444"/>
    <w:rsid w:val="00FB46A1"/>
    <w:rsid w:val="00FB4753"/>
    <w:rsid w:val="00FB48D1"/>
    <w:rsid w:val="00FB4BCA"/>
    <w:rsid w:val="00FB4F7E"/>
    <w:rsid w:val="00FB5472"/>
    <w:rsid w:val="00FB5D43"/>
    <w:rsid w:val="00FB5FD0"/>
    <w:rsid w:val="00FB61B0"/>
    <w:rsid w:val="00FB6252"/>
    <w:rsid w:val="00FB6942"/>
    <w:rsid w:val="00FB6B08"/>
    <w:rsid w:val="00FB6DD8"/>
    <w:rsid w:val="00FB6FD4"/>
    <w:rsid w:val="00FB7773"/>
    <w:rsid w:val="00FB7B4D"/>
    <w:rsid w:val="00FC0593"/>
    <w:rsid w:val="00FC05AD"/>
    <w:rsid w:val="00FC09D8"/>
    <w:rsid w:val="00FC0B5A"/>
    <w:rsid w:val="00FC0B88"/>
    <w:rsid w:val="00FC0D32"/>
    <w:rsid w:val="00FC0DBD"/>
    <w:rsid w:val="00FC1081"/>
    <w:rsid w:val="00FC1176"/>
    <w:rsid w:val="00FC1376"/>
    <w:rsid w:val="00FC1404"/>
    <w:rsid w:val="00FC164F"/>
    <w:rsid w:val="00FC16EA"/>
    <w:rsid w:val="00FC16F0"/>
    <w:rsid w:val="00FC1809"/>
    <w:rsid w:val="00FC1C90"/>
    <w:rsid w:val="00FC1D2A"/>
    <w:rsid w:val="00FC1DE2"/>
    <w:rsid w:val="00FC223F"/>
    <w:rsid w:val="00FC2766"/>
    <w:rsid w:val="00FC2C08"/>
    <w:rsid w:val="00FC2D93"/>
    <w:rsid w:val="00FC3096"/>
    <w:rsid w:val="00FC333C"/>
    <w:rsid w:val="00FC3651"/>
    <w:rsid w:val="00FC3770"/>
    <w:rsid w:val="00FC3D63"/>
    <w:rsid w:val="00FC3DAE"/>
    <w:rsid w:val="00FC3F4A"/>
    <w:rsid w:val="00FC44EC"/>
    <w:rsid w:val="00FC4995"/>
    <w:rsid w:val="00FC49D9"/>
    <w:rsid w:val="00FC5A27"/>
    <w:rsid w:val="00FC5C23"/>
    <w:rsid w:val="00FC5EAD"/>
    <w:rsid w:val="00FC5F7A"/>
    <w:rsid w:val="00FC6097"/>
    <w:rsid w:val="00FC63BA"/>
    <w:rsid w:val="00FC64CF"/>
    <w:rsid w:val="00FC6754"/>
    <w:rsid w:val="00FC684B"/>
    <w:rsid w:val="00FC68E9"/>
    <w:rsid w:val="00FC695E"/>
    <w:rsid w:val="00FC6B90"/>
    <w:rsid w:val="00FC6C6A"/>
    <w:rsid w:val="00FC6D57"/>
    <w:rsid w:val="00FC71A2"/>
    <w:rsid w:val="00FC726F"/>
    <w:rsid w:val="00FC7807"/>
    <w:rsid w:val="00FC7D62"/>
    <w:rsid w:val="00FD0066"/>
    <w:rsid w:val="00FD021A"/>
    <w:rsid w:val="00FD045E"/>
    <w:rsid w:val="00FD0FB8"/>
    <w:rsid w:val="00FD1173"/>
    <w:rsid w:val="00FD1558"/>
    <w:rsid w:val="00FD1A31"/>
    <w:rsid w:val="00FD1E7C"/>
    <w:rsid w:val="00FD2145"/>
    <w:rsid w:val="00FD2882"/>
    <w:rsid w:val="00FD2B0A"/>
    <w:rsid w:val="00FD2B68"/>
    <w:rsid w:val="00FD2E67"/>
    <w:rsid w:val="00FD311A"/>
    <w:rsid w:val="00FD31C1"/>
    <w:rsid w:val="00FD3741"/>
    <w:rsid w:val="00FD3C25"/>
    <w:rsid w:val="00FD448E"/>
    <w:rsid w:val="00FD4789"/>
    <w:rsid w:val="00FD48B9"/>
    <w:rsid w:val="00FD4D96"/>
    <w:rsid w:val="00FD4EF2"/>
    <w:rsid w:val="00FD5035"/>
    <w:rsid w:val="00FD58D2"/>
    <w:rsid w:val="00FD604D"/>
    <w:rsid w:val="00FD6254"/>
    <w:rsid w:val="00FD64A0"/>
    <w:rsid w:val="00FD6C57"/>
    <w:rsid w:val="00FD6C67"/>
    <w:rsid w:val="00FD7123"/>
    <w:rsid w:val="00FD720B"/>
    <w:rsid w:val="00FD79D4"/>
    <w:rsid w:val="00FD7B23"/>
    <w:rsid w:val="00FD7B52"/>
    <w:rsid w:val="00FD7D6A"/>
    <w:rsid w:val="00FD7D78"/>
    <w:rsid w:val="00FE0070"/>
    <w:rsid w:val="00FE04AE"/>
    <w:rsid w:val="00FE08EA"/>
    <w:rsid w:val="00FE0994"/>
    <w:rsid w:val="00FE0DF3"/>
    <w:rsid w:val="00FE10A9"/>
    <w:rsid w:val="00FE10E4"/>
    <w:rsid w:val="00FE16C3"/>
    <w:rsid w:val="00FE1981"/>
    <w:rsid w:val="00FE2259"/>
    <w:rsid w:val="00FE2BD8"/>
    <w:rsid w:val="00FE311C"/>
    <w:rsid w:val="00FE35E1"/>
    <w:rsid w:val="00FE3824"/>
    <w:rsid w:val="00FE3A5C"/>
    <w:rsid w:val="00FE3ADC"/>
    <w:rsid w:val="00FE3C3A"/>
    <w:rsid w:val="00FE3C82"/>
    <w:rsid w:val="00FE3DC6"/>
    <w:rsid w:val="00FE4028"/>
    <w:rsid w:val="00FE435F"/>
    <w:rsid w:val="00FE4427"/>
    <w:rsid w:val="00FE4D6F"/>
    <w:rsid w:val="00FE4DB7"/>
    <w:rsid w:val="00FE4EE5"/>
    <w:rsid w:val="00FE502C"/>
    <w:rsid w:val="00FE510A"/>
    <w:rsid w:val="00FE543F"/>
    <w:rsid w:val="00FE55CF"/>
    <w:rsid w:val="00FE55D5"/>
    <w:rsid w:val="00FE5DC5"/>
    <w:rsid w:val="00FE64BA"/>
    <w:rsid w:val="00FE6564"/>
    <w:rsid w:val="00FE676B"/>
    <w:rsid w:val="00FE6819"/>
    <w:rsid w:val="00FE68EC"/>
    <w:rsid w:val="00FE6B26"/>
    <w:rsid w:val="00FE7076"/>
    <w:rsid w:val="00FE7189"/>
    <w:rsid w:val="00FE7AD6"/>
    <w:rsid w:val="00FE7BC4"/>
    <w:rsid w:val="00FE7C61"/>
    <w:rsid w:val="00FE7D3B"/>
    <w:rsid w:val="00FF00F4"/>
    <w:rsid w:val="00FF0228"/>
    <w:rsid w:val="00FF0DD2"/>
    <w:rsid w:val="00FF0EFF"/>
    <w:rsid w:val="00FF10EF"/>
    <w:rsid w:val="00FF121C"/>
    <w:rsid w:val="00FF13D3"/>
    <w:rsid w:val="00FF1670"/>
    <w:rsid w:val="00FF1B00"/>
    <w:rsid w:val="00FF1D10"/>
    <w:rsid w:val="00FF254C"/>
    <w:rsid w:val="00FF2892"/>
    <w:rsid w:val="00FF2B05"/>
    <w:rsid w:val="00FF2E73"/>
    <w:rsid w:val="00FF3248"/>
    <w:rsid w:val="00FF3286"/>
    <w:rsid w:val="00FF3287"/>
    <w:rsid w:val="00FF3314"/>
    <w:rsid w:val="00FF34C7"/>
    <w:rsid w:val="00FF398D"/>
    <w:rsid w:val="00FF3A13"/>
    <w:rsid w:val="00FF3B17"/>
    <w:rsid w:val="00FF3F2C"/>
    <w:rsid w:val="00FF3F3F"/>
    <w:rsid w:val="00FF4452"/>
    <w:rsid w:val="00FF45DE"/>
    <w:rsid w:val="00FF45EB"/>
    <w:rsid w:val="00FF4623"/>
    <w:rsid w:val="00FF4785"/>
    <w:rsid w:val="00FF4DE9"/>
    <w:rsid w:val="00FF56D0"/>
    <w:rsid w:val="00FF5763"/>
    <w:rsid w:val="00FF62F4"/>
    <w:rsid w:val="00FF6475"/>
    <w:rsid w:val="00FF6933"/>
    <w:rsid w:val="00FF6D3F"/>
    <w:rsid w:val="00FF6E21"/>
    <w:rsid w:val="00FF7081"/>
    <w:rsid w:val="00FF7532"/>
    <w:rsid w:val="00FF78F3"/>
    <w:rsid w:val="00FF7CD9"/>
    <w:rsid w:val="00FF7D2B"/>
    <w:rsid w:val="00FF7F3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806E300"/>
  <w15:docId w15:val="{3A5230BE-23F6-4A8E-A266-448719F05E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" w:hAnsi="Arial Unicode MS" w:cs="Arial Unicode MS"/>
      <w:color w:val="000000"/>
      <w:sz w:val="24"/>
      <w:szCs w:val="24"/>
    </w:rPr>
  </w:style>
  <w:style w:type="paragraph" w:styleId="a4">
    <w:name w:val="footer"/>
    <w:link w:val="a5"/>
    <w:uiPriority w:val="99"/>
    <w:pPr>
      <w:tabs>
        <w:tab w:val="center" w:pos="4680"/>
        <w:tab w:val="right" w:pos="9360"/>
      </w:tabs>
    </w:pPr>
    <w:rPr>
      <w:rFonts w:ascii="Calibri" w:hAnsi="Arial Unicode MS" w:cs="Arial Unicode MS"/>
      <w:color w:val="000000"/>
      <w:sz w:val="22"/>
      <w:szCs w:val="22"/>
      <w:u w:color="000000"/>
    </w:rPr>
  </w:style>
  <w:style w:type="paragraph" w:customStyle="1" w:styleId="Body">
    <w:name w:val="Body"/>
    <w:link w:val="BodyChar"/>
    <w:qFormat/>
    <w:pPr>
      <w:spacing w:after="200" w:line="276" w:lineRule="auto"/>
    </w:pPr>
    <w:rPr>
      <w:rFonts w:ascii="Calibri" w:hAnsi="Arial Unicode MS" w:cs="Arial Unicode MS"/>
      <w:color w:val="000000"/>
      <w:sz w:val="22"/>
      <w:szCs w:val="22"/>
      <w:u w:color="000000"/>
    </w:rPr>
  </w:style>
  <w:style w:type="character" w:customStyle="1" w:styleId="Link">
    <w:name w:val="Link"/>
    <w:rPr>
      <w:color w:val="0000FF"/>
      <w:u w:val="single" w:color="0000FF"/>
    </w:rPr>
  </w:style>
  <w:style w:type="character" w:customStyle="1" w:styleId="Hyperlink0">
    <w:name w:val="Hyperlink.0"/>
    <w:basedOn w:val="Link"/>
    <w:rPr>
      <w:color w:val="0000FF"/>
      <w:sz w:val="24"/>
      <w:szCs w:val="24"/>
      <w:u w:val="single" w:color="0000FF"/>
      <w:vertAlign w:val="superscript"/>
    </w:rPr>
  </w:style>
  <w:style w:type="paragraph" w:styleId="a6">
    <w:name w:val="Normal (Web)"/>
    <w:qFormat/>
    <w:pPr>
      <w:spacing w:before="100" w:after="100"/>
    </w:pPr>
    <w:rPr>
      <w:rFonts w:ascii="宋体" w:hAnsi="Arial Unicode MS" w:cs="Arial Unicode MS"/>
      <w:color w:val="000000"/>
      <w:sz w:val="24"/>
      <w:szCs w:val="24"/>
      <w:u w:color="000000"/>
    </w:rPr>
  </w:style>
  <w:style w:type="paragraph" w:customStyle="1" w:styleId="EndNoteBibliography">
    <w:name w:val="EndNote Bibliography"/>
    <w:pPr>
      <w:spacing w:after="200"/>
      <w:jc w:val="both"/>
    </w:pPr>
    <w:rPr>
      <w:rFonts w:eastAsia="Times New Roman"/>
      <w:color w:val="000000"/>
      <w:sz w:val="24"/>
      <w:szCs w:val="24"/>
      <w:u w:color="000000"/>
    </w:rPr>
  </w:style>
  <w:style w:type="paragraph" w:styleId="a7">
    <w:name w:val="Balloon Text"/>
    <w:basedOn w:val="a"/>
    <w:link w:val="a8"/>
    <w:uiPriority w:val="99"/>
    <w:semiHidden/>
    <w:unhideWhenUsed/>
    <w:rsid w:val="00F51592"/>
    <w:rPr>
      <w:rFonts w:ascii="Lucida Grande" w:hAnsi="Lucida Grande" w:cs="Lucida Grande"/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F51592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a"/>
    <w:rsid w:val="00737DB3"/>
    <w:pPr>
      <w:jc w:val="center"/>
    </w:pPr>
  </w:style>
  <w:style w:type="character" w:customStyle="1" w:styleId="MTConvertedEquation">
    <w:name w:val="MTConvertedEquation"/>
    <w:basedOn w:val="a0"/>
    <w:rsid w:val="0018107E"/>
    <w:rPr>
      <w:rFonts w:ascii="Times New Roman Bold"/>
      <w:sz w:val="32"/>
      <w:szCs w:val="32"/>
    </w:rPr>
  </w:style>
  <w:style w:type="character" w:styleId="a9">
    <w:name w:val="annotation reference"/>
    <w:basedOn w:val="a0"/>
    <w:uiPriority w:val="99"/>
    <w:semiHidden/>
    <w:unhideWhenUsed/>
    <w:rsid w:val="00BD357E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BD357E"/>
    <w:rPr>
      <w:sz w:val="20"/>
      <w:szCs w:val="20"/>
    </w:rPr>
  </w:style>
  <w:style w:type="character" w:customStyle="1" w:styleId="ab">
    <w:name w:val="批注文字 字符"/>
    <w:basedOn w:val="a0"/>
    <w:link w:val="aa"/>
    <w:uiPriority w:val="99"/>
    <w:semiHidden/>
    <w:rsid w:val="00BD357E"/>
  </w:style>
  <w:style w:type="paragraph" w:styleId="ac">
    <w:name w:val="annotation subject"/>
    <w:basedOn w:val="aa"/>
    <w:next w:val="aa"/>
    <w:link w:val="ad"/>
    <w:uiPriority w:val="99"/>
    <w:semiHidden/>
    <w:unhideWhenUsed/>
    <w:rsid w:val="00BD357E"/>
    <w:rPr>
      <w:b/>
      <w:bCs/>
    </w:rPr>
  </w:style>
  <w:style w:type="character" w:customStyle="1" w:styleId="ad">
    <w:name w:val="批注主题 字符"/>
    <w:basedOn w:val="ab"/>
    <w:link w:val="ac"/>
    <w:uiPriority w:val="99"/>
    <w:semiHidden/>
    <w:rsid w:val="00BD357E"/>
    <w:rPr>
      <w:b/>
      <w:bCs/>
    </w:rPr>
  </w:style>
  <w:style w:type="paragraph" w:styleId="ae">
    <w:name w:val="header"/>
    <w:basedOn w:val="a"/>
    <w:link w:val="af"/>
    <w:uiPriority w:val="99"/>
    <w:unhideWhenUsed/>
    <w:rsid w:val="00AC0AEE"/>
    <w:pPr>
      <w:tabs>
        <w:tab w:val="center" w:pos="4680"/>
        <w:tab w:val="right" w:pos="9360"/>
      </w:tabs>
    </w:pPr>
  </w:style>
  <w:style w:type="character" w:customStyle="1" w:styleId="af">
    <w:name w:val="页眉 字符"/>
    <w:basedOn w:val="a0"/>
    <w:link w:val="ae"/>
    <w:uiPriority w:val="99"/>
    <w:rsid w:val="00AC0AEE"/>
    <w:rPr>
      <w:sz w:val="24"/>
      <w:szCs w:val="24"/>
    </w:rPr>
  </w:style>
  <w:style w:type="character" w:customStyle="1" w:styleId="a5">
    <w:name w:val="页脚 字符"/>
    <w:link w:val="a4"/>
    <w:uiPriority w:val="99"/>
    <w:rsid w:val="008321CB"/>
    <w:rPr>
      <w:rFonts w:ascii="Calibri" w:hAnsi="Arial Unicode MS" w:cs="Arial Unicode MS"/>
      <w:color w:val="000000"/>
      <w:sz w:val="22"/>
      <w:szCs w:val="22"/>
      <w:u w:color="000000"/>
    </w:rPr>
  </w:style>
  <w:style w:type="character" w:customStyle="1" w:styleId="BodyChar">
    <w:name w:val="Body Char"/>
    <w:link w:val="Body"/>
    <w:qFormat/>
    <w:rsid w:val="008321CB"/>
    <w:rPr>
      <w:rFonts w:ascii="Calibri" w:hAnsi="Arial Unicode MS" w:cs="Arial Unicode MS"/>
      <w:color w:val="000000"/>
      <w:sz w:val="22"/>
      <w:szCs w:val="22"/>
      <w:u w:color="000000"/>
    </w:rPr>
  </w:style>
  <w:style w:type="character" w:styleId="af0">
    <w:name w:val="Placeholder Text"/>
    <w:basedOn w:val="a0"/>
    <w:uiPriority w:val="99"/>
    <w:semiHidden/>
    <w:rsid w:val="00D20B3A"/>
    <w:rPr>
      <w:color w:val="808080"/>
    </w:rPr>
  </w:style>
  <w:style w:type="character" w:customStyle="1" w:styleId="MTEquationSection">
    <w:name w:val="MTEquationSection"/>
    <w:basedOn w:val="a0"/>
    <w:rsid w:val="0083277C"/>
    <w:rPr>
      <w:rFonts w:ascii="Times New Roman" w:eastAsia="Times New Roman" w:hAnsi="Times New Roman" w:cs="Times New Roman"/>
      <w:b/>
      <w:vanish/>
      <w:color w:val="FF0000"/>
      <w:sz w:val="28"/>
      <w:szCs w:val="24"/>
      <w:lang w:val="de-DE"/>
    </w:rPr>
  </w:style>
  <w:style w:type="paragraph" w:customStyle="1" w:styleId="af1">
    <w:name w:val="公式排序"/>
    <w:basedOn w:val="a"/>
    <w:next w:val="a"/>
    <w:rsid w:val="00A44D61"/>
    <w:pPr>
      <w:tabs>
        <w:tab w:val="center" w:pos="4800"/>
        <w:tab w:val="right" w:pos="9120"/>
      </w:tabs>
      <w:spacing w:line="480" w:lineRule="auto"/>
      <w:ind w:firstLine="357"/>
      <w:jc w:val="both"/>
      <w:textAlignment w:val="center"/>
    </w:pPr>
    <w:rPr>
      <w:lang w:eastAsia="zh-CN"/>
    </w:rPr>
  </w:style>
  <w:style w:type="paragraph" w:customStyle="1" w:styleId="Paragraph">
    <w:name w:val="Paragraph"/>
    <w:basedOn w:val="a"/>
    <w:link w:val="ParagraphChar"/>
    <w:rsid w:val="00FD2B0A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20"/>
      <w:ind w:firstLine="720"/>
    </w:pPr>
    <w:rPr>
      <w:rFonts w:eastAsia="Times New Roman"/>
      <w:bdr w:val="none" w:sz="0" w:space="0" w:color="auto"/>
    </w:rPr>
  </w:style>
  <w:style w:type="character" w:customStyle="1" w:styleId="ParagraphChar">
    <w:name w:val="Paragraph Char"/>
    <w:link w:val="Paragraph"/>
    <w:rsid w:val="00FD2B0A"/>
    <w:rPr>
      <w:rFonts w:eastAsia="Times New Roman"/>
      <w:sz w:val="24"/>
      <w:szCs w:val="24"/>
      <w:bdr w:val="none" w:sz="0" w:space="0" w:color="auto"/>
    </w:rPr>
  </w:style>
  <w:style w:type="character" w:customStyle="1" w:styleId="fontstyle01">
    <w:name w:val="fontstyle01"/>
    <w:basedOn w:val="a0"/>
    <w:rsid w:val="008A7A30"/>
    <w:rPr>
      <w:rFonts w:ascii="AdvHelv_R" w:hAnsi="AdvHelv_R" w:hint="default"/>
      <w:b w:val="0"/>
      <w:bCs w:val="0"/>
      <w:i w:val="0"/>
      <w:iCs w:val="0"/>
      <w:color w:val="231F20"/>
      <w:sz w:val="20"/>
      <w:szCs w:val="20"/>
    </w:rPr>
  </w:style>
  <w:style w:type="paragraph" w:styleId="af2">
    <w:name w:val="List Paragraph"/>
    <w:basedOn w:val="a"/>
    <w:uiPriority w:val="34"/>
    <w:qFormat/>
    <w:rsid w:val="007C580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after="200" w:line="276" w:lineRule="auto"/>
      <w:ind w:left="720"/>
      <w:contextualSpacing/>
    </w:pPr>
    <w:rPr>
      <w:rFonts w:eastAsiaTheme="minorHAnsi" w:cstheme="minorBidi"/>
      <w:szCs w:val="22"/>
      <w:bdr w:val="none" w:sz="0" w:space="0" w:color="auto"/>
      <w:lang w:val="de-DE"/>
    </w:rPr>
  </w:style>
  <w:style w:type="table" w:styleId="af3">
    <w:name w:val="Table Grid"/>
    <w:basedOn w:val="a1"/>
    <w:uiPriority w:val="59"/>
    <w:rsid w:val="007C580F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HAnsi" w:hAnsiTheme="minorHAnsi" w:cstheme="minorBidi"/>
      <w:sz w:val="22"/>
      <w:szCs w:val="22"/>
      <w:bdr w:val="none" w:sz="0" w:space="0" w:color="auto"/>
      <w:lang w:val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easer">
    <w:name w:val="Teaser"/>
    <w:basedOn w:val="a"/>
    <w:rsid w:val="00A3310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before="120"/>
    </w:pPr>
    <w:rPr>
      <w:rFonts w:eastAsia="Times New Roman"/>
      <w:bdr w:val="none" w:sz="0" w:space="0" w:color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197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3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37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33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384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397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314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909852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80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4140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733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3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72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45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79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3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46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png"/></Relationships>
</file>

<file path=word/theme/theme1.xml><?xml version="1.0" encoding="utf-8"?>
<a:theme xmlns:a="http://schemas.openxmlformats.org/drawingml/2006/main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黑体"/>
        <a:cs typeface="Helvetica"/>
      </a:majorFont>
      <a:minorFont>
        <a:latin typeface="Helvetica"/>
        <a:ea typeface="宋体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38100" dist="25400" dir="5400000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xmlns:r="http://schemas.openxmlformats.org/officeDocument/2006/relationships" r:embed="rId1"/>
          <a:srcRect/>
          <a:tile tx="0" ty="0" sx="100000" sy="100000" flip="none" algn="tl"/>
        </a:blipFill>
        <a:ln w="12700" cap="flat">
          <a:noFill/>
          <a:miter lim="400000"/>
        </a:ln>
        <a:effectLst>
          <a:outerShdw blurRad="38100" dist="25400" dir="5400000" rotWithShape="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200" b="0" i="0" u="none" strike="noStrike" cap="none" spc="0" normalizeH="0" baseline="0">
            <a:ln>
              <a:noFill/>
            </a:ln>
            <a:solidFill>
              <a:srgbClr val="FFFFFF"/>
            </a:solidFill>
            <a:effectLst>
              <a:outerShdw blurRad="25400" dist="23998" dir="2700000" rotWithShape="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>
        <a:spAutoFit/>
      </a:bodyPr>
      <a:lstStyle>
        <a:defPPr marL="0" marR="0" indent="0" algn="l" defTabSz="457200" rtl="0" fontAlgn="auto" latinLnBrk="1" hangingPunct="0">
          <a:lnSpc>
            <a:spcPct val="115000"/>
          </a:lnSpc>
          <a:spcBef>
            <a:spcPts val="1000"/>
          </a:spcBef>
          <a:spcAft>
            <a:spcPts val="0"/>
          </a:spcAft>
          <a:buClrTx/>
          <a:buSzTx/>
          <a:buFontTx/>
          <a:buNone/>
          <a:tabLst/>
          <a:defRPr kumimoji="0" sz="11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95CA274-3620-41AF-B09B-8B278F1548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11</Pages>
  <Words>4067</Words>
  <Characters>23185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ei</dc:creator>
  <cp:lastModifiedBy>MYoung</cp:lastModifiedBy>
  <cp:revision>70</cp:revision>
  <cp:lastPrinted>2017-10-24T05:29:00Z</cp:lastPrinted>
  <dcterms:created xsi:type="dcterms:W3CDTF">2017-10-23T11:09:00Z</dcterms:created>
  <dcterms:modified xsi:type="dcterms:W3CDTF">2017-10-25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S1.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  <property fmtid="{D5CDD505-2E9C-101B-9397-08002B2CF9AE}" pid="5" name="MTUseMTPrefs">
    <vt:lpwstr>1</vt:lpwstr>
  </property>
</Properties>
</file>